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B0E5FF"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50911CC0" wp14:editId="6A08CDAF">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C4773C2" w14:textId="5CFD7716" w:rsidR="00090887" w:rsidRDefault="00090887" w:rsidP="00A601AC">
      <w:pPr>
        <w:pStyle w:val="Heading10"/>
        <w:jc w:val="center"/>
        <w:rPr>
          <w:sz w:val="48"/>
          <w:szCs w:val="48"/>
        </w:rPr>
      </w:pPr>
    </w:p>
    <w:p w14:paraId="02CE7631" w14:textId="4598D831" w:rsidR="00CD5554" w:rsidRDefault="00CD5554" w:rsidP="00A601AC">
      <w:pPr>
        <w:pStyle w:val="Heading10"/>
        <w:jc w:val="center"/>
        <w:rPr>
          <w:sz w:val="48"/>
          <w:szCs w:val="48"/>
        </w:rPr>
      </w:pPr>
    </w:p>
    <w:p w14:paraId="13AAB7F5" w14:textId="77777777" w:rsidR="00CD5554" w:rsidRDefault="00CD5554" w:rsidP="00A601AC">
      <w:pPr>
        <w:pStyle w:val="Heading10"/>
        <w:jc w:val="center"/>
        <w:rPr>
          <w:sz w:val="48"/>
          <w:szCs w:val="48"/>
        </w:rPr>
      </w:pPr>
    </w:p>
    <w:tbl>
      <w:tblPr>
        <w:tblStyle w:val="TableGrid2"/>
        <w:tblpPr w:leftFromText="180" w:rightFromText="180" w:vertAnchor="text" w:horzAnchor="margin" w:tblpY="4"/>
        <w:tblW w:w="0" w:type="auto"/>
        <w:tblLook w:val="04A0" w:firstRow="1" w:lastRow="0" w:firstColumn="1" w:lastColumn="0" w:noHBand="0" w:noVBand="1"/>
        <w:tblCaption w:val="Text box"/>
        <w:tblDescription w:val="Text box"/>
      </w:tblPr>
      <w:tblGrid>
        <w:gridCol w:w="9016"/>
      </w:tblGrid>
      <w:tr w:rsidR="00090887" w:rsidRPr="008B61C6" w14:paraId="4734FD4A" w14:textId="77777777" w:rsidTr="0015684C">
        <w:trPr>
          <w:tblHeader/>
        </w:trPr>
        <w:tc>
          <w:tcPr>
            <w:tcW w:w="9016" w:type="dxa"/>
            <w:tcBorders>
              <w:top w:val="single" w:sz="4" w:space="0" w:color="auto"/>
              <w:left w:val="single" w:sz="4" w:space="0" w:color="auto"/>
              <w:bottom w:val="single" w:sz="4" w:space="0" w:color="auto"/>
              <w:right w:val="single" w:sz="4" w:space="0" w:color="auto"/>
            </w:tcBorders>
            <w:hideMark/>
          </w:tcPr>
          <w:p w14:paraId="5B5AD89E" w14:textId="77777777" w:rsidR="00090887" w:rsidRPr="008B61C6" w:rsidRDefault="00090887" w:rsidP="0015684C">
            <w:pPr>
              <w:jc w:val="center"/>
              <w:rPr>
                <w:rFonts w:cs="Calibri"/>
                <w:b/>
                <w:bCs/>
                <w:color w:val="000000"/>
                <w:sz w:val="72"/>
                <w:szCs w:val="72"/>
                <w:u w:color="000000"/>
                <w:lang w:val="en-US" w:eastAsia="en-AU"/>
              </w:rPr>
            </w:pPr>
            <w:r>
              <w:rPr>
                <w:rFonts w:cs="Calibri"/>
                <w:b/>
                <w:bCs/>
                <w:color w:val="000000"/>
                <w:sz w:val="72"/>
                <w:szCs w:val="72"/>
                <w:u w:color="000000"/>
                <w:lang w:eastAsia="en-AU"/>
              </w:rPr>
              <w:t>RATIFIED PICO</w:t>
            </w:r>
          </w:p>
        </w:tc>
      </w:tr>
    </w:tbl>
    <w:p w14:paraId="468CA3E6" w14:textId="77777777" w:rsidR="00CD5554" w:rsidRDefault="00CD5554" w:rsidP="00A601AC">
      <w:pPr>
        <w:pStyle w:val="Heading10"/>
        <w:jc w:val="center"/>
        <w:rPr>
          <w:sz w:val="48"/>
          <w:szCs w:val="48"/>
        </w:rPr>
      </w:pPr>
    </w:p>
    <w:p w14:paraId="4179C895" w14:textId="34629F79" w:rsidR="0044715D" w:rsidRPr="00A568A6" w:rsidRDefault="00E46062" w:rsidP="00A601AC">
      <w:pPr>
        <w:pStyle w:val="Heading10"/>
        <w:jc w:val="center"/>
        <w:rPr>
          <w:sz w:val="40"/>
          <w:szCs w:val="40"/>
        </w:rPr>
      </w:pPr>
      <w:r>
        <w:rPr>
          <w:sz w:val="48"/>
          <w:szCs w:val="48"/>
        </w:rPr>
        <w:br/>
      </w:r>
      <w:r w:rsidR="005F4D2F" w:rsidRPr="00A568A6">
        <w:rPr>
          <w:sz w:val="40"/>
          <w:szCs w:val="40"/>
        </w:rPr>
        <w:t xml:space="preserve">Application </w:t>
      </w:r>
      <w:r w:rsidR="0003367B" w:rsidRPr="00A568A6">
        <w:rPr>
          <w:sz w:val="40"/>
          <w:szCs w:val="40"/>
        </w:rPr>
        <w:t>1619</w:t>
      </w:r>
      <w:r w:rsidR="00303C94" w:rsidRPr="00A568A6">
        <w:rPr>
          <w:sz w:val="40"/>
          <w:szCs w:val="40"/>
        </w:rPr>
        <w:t>:</w:t>
      </w:r>
    </w:p>
    <w:p w14:paraId="7810C6AE" w14:textId="16CDE105" w:rsidR="00303C94" w:rsidRPr="00A568A6" w:rsidRDefault="0003367B" w:rsidP="00A601AC">
      <w:pPr>
        <w:pStyle w:val="Heading10"/>
        <w:jc w:val="center"/>
        <w:rPr>
          <w:sz w:val="40"/>
          <w:szCs w:val="40"/>
        </w:rPr>
      </w:pPr>
      <w:r w:rsidRPr="00A568A6">
        <w:rPr>
          <w:color w:val="548DD4"/>
          <w:sz w:val="40"/>
          <w:szCs w:val="40"/>
        </w:rPr>
        <w:t xml:space="preserve">Testing of blood to detect </w:t>
      </w:r>
      <w:r w:rsidR="00BD14E6" w:rsidRPr="00A568A6">
        <w:rPr>
          <w:color w:val="548DD4"/>
          <w:sz w:val="40"/>
          <w:szCs w:val="40"/>
        </w:rPr>
        <w:t xml:space="preserve">pathogenic </w:t>
      </w:r>
      <w:r w:rsidRPr="00A568A6">
        <w:rPr>
          <w:color w:val="548DD4"/>
          <w:sz w:val="40"/>
          <w:szCs w:val="40"/>
        </w:rPr>
        <w:t xml:space="preserve">germline </w:t>
      </w:r>
      <w:r w:rsidRPr="00A568A6">
        <w:rPr>
          <w:i/>
          <w:color w:val="548DD4"/>
          <w:sz w:val="40"/>
          <w:szCs w:val="40"/>
        </w:rPr>
        <w:t>BRCA1</w:t>
      </w:r>
      <w:r w:rsidRPr="00A568A6">
        <w:rPr>
          <w:color w:val="548DD4"/>
          <w:sz w:val="40"/>
          <w:szCs w:val="40"/>
        </w:rPr>
        <w:t xml:space="preserve"> or </w:t>
      </w:r>
      <w:r w:rsidRPr="00A568A6">
        <w:rPr>
          <w:i/>
          <w:color w:val="548DD4"/>
          <w:sz w:val="40"/>
          <w:szCs w:val="40"/>
        </w:rPr>
        <w:t>BRCA2</w:t>
      </w:r>
      <w:r w:rsidRPr="00A568A6">
        <w:rPr>
          <w:color w:val="548DD4"/>
          <w:sz w:val="40"/>
          <w:szCs w:val="40"/>
        </w:rPr>
        <w:t xml:space="preserve"> gene </w:t>
      </w:r>
      <w:r w:rsidR="007F093D" w:rsidRPr="00A568A6">
        <w:rPr>
          <w:color w:val="548DD4"/>
          <w:sz w:val="40"/>
          <w:szCs w:val="40"/>
        </w:rPr>
        <w:t>variant</w:t>
      </w:r>
      <w:r w:rsidRPr="00A568A6">
        <w:rPr>
          <w:color w:val="548DD4"/>
          <w:sz w:val="40"/>
          <w:szCs w:val="40"/>
        </w:rPr>
        <w:t xml:space="preserve">s, in patients with metastatic pancreatic cancer to </w:t>
      </w:r>
      <w:r w:rsidR="00BD14E6" w:rsidRPr="00A568A6">
        <w:rPr>
          <w:color w:val="548DD4"/>
          <w:sz w:val="40"/>
          <w:szCs w:val="40"/>
        </w:rPr>
        <w:t xml:space="preserve">help </w:t>
      </w:r>
      <w:r w:rsidRPr="00A568A6">
        <w:rPr>
          <w:color w:val="548DD4"/>
          <w:sz w:val="40"/>
          <w:szCs w:val="40"/>
        </w:rPr>
        <w:t>determi</w:t>
      </w:r>
      <w:r w:rsidR="00E46062" w:rsidRPr="00A568A6">
        <w:rPr>
          <w:color w:val="548DD4"/>
          <w:sz w:val="40"/>
          <w:szCs w:val="40"/>
        </w:rPr>
        <w:t>ne eligibility for PBS olaparib</w:t>
      </w:r>
    </w:p>
    <w:p w14:paraId="36A2F726" w14:textId="4AB77CCD" w:rsidR="0044715D" w:rsidRDefault="0044715D" w:rsidP="00F4622B">
      <w:pPr>
        <w:pStyle w:val="Heading10"/>
        <w:tabs>
          <w:tab w:val="left" w:pos="5613"/>
        </w:tabs>
        <w:jc w:val="center"/>
        <w:rPr>
          <w:sz w:val="72"/>
          <w:szCs w:val="72"/>
        </w:rPr>
      </w:pPr>
    </w:p>
    <w:p w14:paraId="59983402" w14:textId="7323B809" w:rsidR="00090887" w:rsidRDefault="00090887" w:rsidP="00780D84">
      <w:pPr>
        <w:pStyle w:val="Heading2"/>
        <w:spacing w:after="240" w:line="240" w:lineRule="auto"/>
        <w:jc w:val="both"/>
        <w:rPr>
          <w:color w:val="00B0F0"/>
          <w:sz w:val="24"/>
          <w:szCs w:val="24"/>
          <w:u w:val="none"/>
        </w:rPr>
      </w:pPr>
    </w:p>
    <w:p w14:paraId="3C5818AC" w14:textId="4A7580D3" w:rsidR="00090887" w:rsidRDefault="00090887" w:rsidP="00090887"/>
    <w:p w14:paraId="18DBEDC8" w14:textId="674D89FF" w:rsidR="00090887" w:rsidRDefault="00090887" w:rsidP="00090887"/>
    <w:p w14:paraId="24B3F1A7" w14:textId="20B1069C" w:rsidR="00090887" w:rsidRDefault="00090887" w:rsidP="00090887"/>
    <w:p w14:paraId="425757BA" w14:textId="360A1065" w:rsidR="00090887" w:rsidRDefault="00090887" w:rsidP="00090887"/>
    <w:p w14:paraId="3B23D632" w14:textId="4A865865" w:rsidR="00090887" w:rsidRDefault="00090887" w:rsidP="00090887"/>
    <w:p w14:paraId="1EF9F9ED" w14:textId="35F38E44" w:rsidR="00090887" w:rsidRDefault="00090887" w:rsidP="00090887"/>
    <w:p w14:paraId="5BA59C32" w14:textId="08A7C783" w:rsidR="00090887" w:rsidRDefault="00090887" w:rsidP="00090887"/>
    <w:p w14:paraId="279DA05E" w14:textId="77777777" w:rsidR="00090887" w:rsidRPr="00090887" w:rsidRDefault="00090887" w:rsidP="00090887"/>
    <w:p w14:paraId="6D82293D" w14:textId="498A4C26" w:rsidR="00F12E59" w:rsidRPr="00780D84" w:rsidRDefault="0044715D" w:rsidP="00780D84">
      <w:pPr>
        <w:pStyle w:val="Heading2"/>
        <w:spacing w:after="240" w:line="240" w:lineRule="auto"/>
        <w:jc w:val="both"/>
        <w:rPr>
          <w:b w:val="0"/>
          <w:i w:val="0"/>
          <w:color w:val="00B0F0"/>
          <w:sz w:val="24"/>
          <w:szCs w:val="24"/>
          <w:u w:val="none"/>
        </w:rPr>
      </w:pPr>
      <w:r w:rsidRPr="00780D84">
        <w:rPr>
          <w:color w:val="00B0F0"/>
          <w:sz w:val="24"/>
          <w:szCs w:val="24"/>
          <w:u w:val="none"/>
        </w:rPr>
        <w:t>Summary of PICO</w:t>
      </w:r>
      <w:r w:rsidR="00A84A56" w:rsidRPr="00780D84">
        <w:rPr>
          <w:color w:val="00B0F0"/>
          <w:sz w:val="24"/>
          <w:szCs w:val="24"/>
          <w:u w:val="none"/>
        </w:rPr>
        <w:t>/PPICO</w:t>
      </w:r>
      <w:r w:rsidRPr="00780D84">
        <w:rPr>
          <w:color w:val="00B0F0"/>
          <w:sz w:val="24"/>
          <w:szCs w:val="24"/>
          <w:u w:val="none"/>
        </w:rPr>
        <w:t xml:space="preserve"> criteria</w:t>
      </w:r>
      <w:bookmarkEnd w:id="0"/>
      <w:bookmarkEnd w:id="1"/>
      <w:r w:rsidR="00F12E59" w:rsidRPr="00780D84">
        <w:rPr>
          <w:color w:val="00B0F0"/>
          <w:sz w:val="24"/>
          <w:szCs w:val="24"/>
          <w:u w:val="none"/>
        </w:rPr>
        <w:t xml:space="preserve"> to define the question(s) to be addressed in an Assessment Report to the Medical Services Advisory Committee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79"/>
        <w:gridCol w:w="7467"/>
      </w:tblGrid>
      <w:tr w:rsidR="0044715D" w:rsidRPr="0096231C" w14:paraId="7476D7CD" w14:textId="77777777" w:rsidTr="00746E13">
        <w:trPr>
          <w:tblHeader/>
        </w:trPr>
        <w:tc>
          <w:tcPr>
            <w:tcW w:w="1005" w:type="pct"/>
            <w:shd w:val="clear" w:color="auto" w:fill="D9D9D9"/>
          </w:tcPr>
          <w:p w14:paraId="35750265" w14:textId="77777777" w:rsidR="0044715D" w:rsidRPr="0096231C" w:rsidRDefault="00A84A56" w:rsidP="00577C91">
            <w:pPr>
              <w:spacing w:before="40" w:after="40" w:line="240" w:lineRule="auto"/>
              <w:rPr>
                <w:rFonts w:ascii="Arial Narrow" w:hAnsi="Arial Narrow"/>
                <w:b/>
              </w:rPr>
            </w:pPr>
            <w:r w:rsidRPr="0096231C">
              <w:rPr>
                <w:rFonts w:ascii="Arial Narrow" w:hAnsi="Arial Narrow"/>
                <w:b/>
              </w:rPr>
              <w:t>Component</w:t>
            </w:r>
          </w:p>
        </w:tc>
        <w:tc>
          <w:tcPr>
            <w:tcW w:w="3995" w:type="pct"/>
            <w:shd w:val="clear" w:color="auto" w:fill="D9D9D9"/>
          </w:tcPr>
          <w:p w14:paraId="64E9B2A2" w14:textId="77777777" w:rsidR="0044715D" w:rsidRPr="0096231C" w:rsidRDefault="0044715D" w:rsidP="00577C91">
            <w:pPr>
              <w:spacing w:before="40" w:after="40" w:line="240" w:lineRule="auto"/>
              <w:jc w:val="both"/>
              <w:rPr>
                <w:rFonts w:ascii="Arial Narrow" w:hAnsi="Arial Narrow"/>
                <w:b/>
              </w:rPr>
            </w:pPr>
            <w:r w:rsidRPr="0096231C">
              <w:rPr>
                <w:rFonts w:ascii="Arial Narrow" w:hAnsi="Arial Narrow"/>
                <w:b/>
              </w:rPr>
              <w:t>Description</w:t>
            </w:r>
          </w:p>
        </w:tc>
      </w:tr>
      <w:tr w:rsidR="0044715D" w:rsidRPr="0096231C" w14:paraId="3DB6A3AB" w14:textId="77777777" w:rsidTr="00746E13">
        <w:tc>
          <w:tcPr>
            <w:tcW w:w="1005" w:type="pct"/>
          </w:tcPr>
          <w:p w14:paraId="0E41C358" w14:textId="77777777" w:rsidR="0044715D" w:rsidRPr="0096231C" w:rsidRDefault="0044715D" w:rsidP="00577C91">
            <w:pPr>
              <w:spacing w:before="40" w:after="40" w:line="240" w:lineRule="auto"/>
              <w:rPr>
                <w:rFonts w:ascii="Arial Narrow" w:hAnsi="Arial Narrow" w:cs="Arial"/>
              </w:rPr>
            </w:pPr>
            <w:r w:rsidRPr="0096231C">
              <w:rPr>
                <w:rFonts w:ascii="Arial Narrow" w:hAnsi="Arial Narrow" w:cs="Arial"/>
              </w:rPr>
              <w:t>Patients</w:t>
            </w:r>
          </w:p>
        </w:tc>
        <w:tc>
          <w:tcPr>
            <w:tcW w:w="3995" w:type="pct"/>
          </w:tcPr>
          <w:p w14:paraId="0BEFC1CA" w14:textId="35E6ABB0" w:rsidR="0044715D" w:rsidRPr="0096231C" w:rsidRDefault="00577C91" w:rsidP="00577C91">
            <w:pPr>
              <w:spacing w:before="40" w:after="40" w:line="240" w:lineRule="auto"/>
              <w:rPr>
                <w:rFonts w:ascii="Arial Narrow" w:hAnsi="Arial Narrow"/>
              </w:rPr>
            </w:pPr>
            <w:r w:rsidRPr="0096231C">
              <w:rPr>
                <w:rFonts w:ascii="Arial Narrow" w:hAnsi="Arial Narrow"/>
                <w:b/>
              </w:rPr>
              <w:t>Test:</w:t>
            </w:r>
            <w:r w:rsidRPr="0096231C">
              <w:rPr>
                <w:rFonts w:ascii="Arial Narrow" w:hAnsi="Arial Narrow"/>
              </w:rPr>
              <w:t xml:space="preserve"> Patients diagnosed with metastatic pancreatic cancer with a good Eastern Cooperative Oncology Group (ECOG) performance status (0–1) and sufficient hepatic function (bilirubin &lt;1.5 x ULN)</w:t>
            </w:r>
            <w:r w:rsidR="0096231C" w:rsidRPr="0096231C">
              <w:rPr>
                <w:rFonts w:ascii="Arial Narrow" w:hAnsi="Arial Narrow"/>
              </w:rPr>
              <w:t xml:space="preserve"> </w:t>
            </w:r>
            <w:r w:rsidR="003527E5">
              <w:rPr>
                <w:rFonts w:ascii="Arial Narrow" w:hAnsi="Arial Narrow"/>
              </w:rPr>
              <w:t>who are eligible for</w:t>
            </w:r>
            <w:r w:rsidR="0096231C" w:rsidRPr="0096231C">
              <w:rPr>
                <w:rFonts w:ascii="Arial Narrow" w:hAnsi="Arial Narrow"/>
              </w:rPr>
              <w:t xml:space="preserve"> platinum-based chemotherapy </w:t>
            </w:r>
          </w:p>
          <w:p w14:paraId="07EA2C6A" w14:textId="77777777" w:rsidR="00577C91" w:rsidRPr="0096231C" w:rsidRDefault="00577C91" w:rsidP="007F093D">
            <w:pPr>
              <w:spacing w:before="40" w:after="40" w:line="240" w:lineRule="auto"/>
              <w:rPr>
                <w:rFonts w:ascii="Arial Narrow" w:hAnsi="Arial Narrow"/>
              </w:rPr>
            </w:pPr>
            <w:r w:rsidRPr="0096231C">
              <w:rPr>
                <w:rFonts w:ascii="Arial Narrow" w:hAnsi="Arial Narrow"/>
                <w:b/>
              </w:rPr>
              <w:t>Drug:</w:t>
            </w:r>
            <w:r w:rsidRPr="0096231C">
              <w:rPr>
                <w:rFonts w:ascii="Arial Narrow" w:hAnsi="Arial Narrow"/>
              </w:rPr>
              <w:t xml:space="preserve"> </w:t>
            </w:r>
            <w:r w:rsidR="002E3B2C" w:rsidRPr="0096231C">
              <w:rPr>
                <w:rFonts w:ascii="Arial Narrow" w:hAnsi="Arial Narrow"/>
              </w:rPr>
              <w:t xml:space="preserve">Patients </w:t>
            </w:r>
            <w:r w:rsidR="003C029F" w:rsidRPr="0096231C">
              <w:rPr>
                <w:rFonts w:ascii="Arial Narrow" w:hAnsi="Arial Narrow"/>
              </w:rPr>
              <w:t xml:space="preserve">with metastatic pancreatic cancer, ECOG </w:t>
            </w:r>
            <w:r w:rsidR="00CD0277">
              <w:rPr>
                <w:rFonts w:ascii="Arial Narrow" w:hAnsi="Arial Narrow"/>
              </w:rPr>
              <w:t xml:space="preserve">performance status </w:t>
            </w:r>
            <w:r w:rsidR="003C029F" w:rsidRPr="0096231C">
              <w:rPr>
                <w:rFonts w:ascii="Arial Narrow" w:hAnsi="Arial Narrow"/>
              </w:rPr>
              <w:t xml:space="preserve">0–1 and bilirubin &lt;1.5 x ULN, </w:t>
            </w:r>
            <w:r w:rsidR="002E3B2C" w:rsidRPr="0096231C">
              <w:rPr>
                <w:rFonts w:ascii="Arial Narrow" w:hAnsi="Arial Narrow"/>
              </w:rPr>
              <w:t>who ha</w:t>
            </w:r>
            <w:r w:rsidR="00093E33" w:rsidRPr="0096231C">
              <w:rPr>
                <w:rFonts w:ascii="Arial Narrow" w:hAnsi="Arial Narrow"/>
              </w:rPr>
              <w:t>ve</w:t>
            </w:r>
            <w:r w:rsidR="002E3B2C" w:rsidRPr="0096231C">
              <w:rPr>
                <w:rFonts w:ascii="Arial Narrow" w:hAnsi="Arial Narrow"/>
              </w:rPr>
              <w:t xml:space="preserve"> a germline </w:t>
            </w:r>
            <w:r w:rsidR="002E3B2C" w:rsidRPr="0096231C">
              <w:rPr>
                <w:rFonts w:ascii="Arial Narrow" w:hAnsi="Arial Narrow"/>
                <w:i/>
              </w:rPr>
              <w:t>BRCA1/2</w:t>
            </w:r>
            <w:r w:rsidR="00CD3208" w:rsidRPr="0096231C">
              <w:rPr>
                <w:rFonts w:ascii="Arial Narrow" w:hAnsi="Arial Narrow"/>
              </w:rPr>
              <w:t xml:space="preserve"> </w:t>
            </w:r>
            <w:r w:rsidR="007F093D" w:rsidRPr="0096231C">
              <w:rPr>
                <w:rFonts w:ascii="Arial Narrow" w:hAnsi="Arial Narrow"/>
              </w:rPr>
              <w:t>pathogenic variant</w:t>
            </w:r>
            <w:r w:rsidR="0096231C" w:rsidRPr="0096231C">
              <w:rPr>
                <w:rFonts w:ascii="Arial Narrow" w:hAnsi="Arial Narrow"/>
              </w:rPr>
              <w:t xml:space="preserve"> and have responded to platinum-based chemotherapy</w:t>
            </w:r>
          </w:p>
        </w:tc>
      </w:tr>
      <w:tr w:rsidR="00A84A56" w:rsidRPr="0096231C" w14:paraId="59D8E560" w14:textId="77777777" w:rsidTr="00746E13">
        <w:tc>
          <w:tcPr>
            <w:tcW w:w="1005" w:type="pct"/>
          </w:tcPr>
          <w:p w14:paraId="22B1A3B3" w14:textId="77777777" w:rsidR="00A84A56" w:rsidRPr="0096231C" w:rsidRDefault="00F12E59" w:rsidP="004D0DD5">
            <w:pPr>
              <w:spacing w:before="40" w:after="40" w:line="240" w:lineRule="auto"/>
              <w:rPr>
                <w:rFonts w:ascii="Arial Narrow" w:hAnsi="Arial Narrow" w:cs="Arial"/>
              </w:rPr>
            </w:pPr>
            <w:r w:rsidRPr="0096231C">
              <w:rPr>
                <w:rFonts w:ascii="Arial Narrow" w:hAnsi="Arial Narrow" w:cs="Arial"/>
              </w:rPr>
              <w:t>Prior tests</w:t>
            </w:r>
          </w:p>
        </w:tc>
        <w:tc>
          <w:tcPr>
            <w:tcW w:w="3995" w:type="pct"/>
          </w:tcPr>
          <w:p w14:paraId="13E1D5EF" w14:textId="77777777" w:rsidR="00A84A56" w:rsidRPr="0096231C" w:rsidRDefault="004D0DD5" w:rsidP="00E963C9">
            <w:pPr>
              <w:spacing w:before="40" w:after="40" w:line="240" w:lineRule="auto"/>
              <w:rPr>
                <w:rFonts w:ascii="Arial Narrow" w:hAnsi="Arial Narrow"/>
              </w:rPr>
            </w:pPr>
            <w:r w:rsidRPr="0096231C">
              <w:rPr>
                <w:rFonts w:ascii="Arial Narrow" w:hAnsi="Arial Narrow"/>
              </w:rPr>
              <w:t>Blood test for bilirubin levels to determine hepatic function</w:t>
            </w:r>
          </w:p>
        </w:tc>
      </w:tr>
      <w:tr w:rsidR="006E1CFC" w:rsidRPr="0096231C" w14:paraId="28512E75" w14:textId="77777777" w:rsidTr="00746E13">
        <w:tc>
          <w:tcPr>
            <w:tcW w:w="1005" w:type="pct"/>
          </w:tcPr>
          <w:p w14:paraId="70E46C83" w14:textId="77777777" w:rsidR="006E1CFC" w:rsidRPr="0096231C" w:rsidRDefault="006E1CFC" w:rsidP="006E1CFC">
            <w:pPr>
              <w:spacing w:before="40" w:after="40" w:line="240" w:lineRule="auto"/>
              <w:rPr>
                <w:rFonts w:ascii="Arial Narrow" w:hAnsi="Arial Narrow" w:cs="Arial"/>
              </w:rPr>
            </w:pPr>
            <w:r w:rsidRPr="0096231C">
              <w:rPr>
                <w:rFonts w:ascii="Arial Narrow" w:hAnsi="Arial Narrow" w:cs="Arial"/>
              </w:rPr>
              <w:t>Evidentiary standard</w:t>
            </w:r>
          </w:p>
        </w:tc>
        <w:tc>
          <w:tcPr>
            <w:tcW w:w="3995" w:type="pct"/>
          </w:tcPr>
          <w:p w14:paraId="0623D93A" w14:textId="4ED1D86F" w:rsidR="006E1CFC" w:rsidRPr="0096231C" w:rsidRDefault="00260779" w:rsidP="00520F33">
            <w:pPr>
              <w:spacing w:before="40" w:after="40" w:line="240" w:lineRule="auto"/>
              <w:rPr>
                <w:rFonts w:ascii="Arial Narrow" w:hAnsi="Arial Narrow"/>
              </w:rPr>
            </w:pPr>
            <w:r w:rsidRPr="0096231C">
              <w:rPr>
                <w:rFonts w:ascii="Arial Narrow" w:hAnsi="Arial Narrow"/>
              </w:rPr>
              <w:t>BRACAnalysis CDx test (Myriad Genetic Laboratories)</w:t>
            </w:r>
            <w:r w:rsidR="00520F33">
              <w:rPr>
                <w:rFonts w:ascii="Arial Narrow" w:hAnsi="Arial Narrow"/>
              </w:rPr>
              <w:t xml:space="preserve"> assessing</w:t>
            </w:r>
            <w:r w:rsidR="00520F33" w:rsidRPr="00520F33">
              <w:rPr>
                <w:rFonts w:ascii="Arial Narrow" w:hAnsi="Arial Narrow"/>
              </w:rPr>
              <w:t xml:space="preserve"> genomic DNA obtained from whole blood samples</w:t>
            </w:r>
          </w:p>
        </w:tc>
      </w:tr>
      <w:tr w:rsidR="00A84A56" w:rsidRPr="0096231C" w14:paraId="7B4F1B61" w14:textId="77777777" w:rsidTr="00746E13">
        <w:tc>
          <w:tcPr>
            <w:tcW w:w="1005" w:type="pct"/>
          </w:tcPr>
          <w:p w14:paraId="4D7014AC" w14:textId="77777777" w:rsidR="00A84A56" w:rsidRPr="0096231C" w:rsidRDefault="00A84A56" w:rsidP="00577C91">
            <w:pPr>
              <w:spacing w:before="40" w:after="40" w:line="240" w:lineRule="auto"/>
              <w:rPr>
                <w:rFonts w:ascii="Arial Narrow" w:hAnsi="Arial Narrow" w:cs="Arial"/>
              </w:rPr>
            </w:pPr>
            <w:r w:rsidRPr="0096231C">
              <w:rPr>
                <w:rFonts w:ascii="Arial Narrow" w:hAnsi="Arial Narrow" w:cs="Arial"/>
              </w:rPr>
              <w:t>Intervention</w:t>
            </w:r>
          </w:p>
        </w:tc>
        <w:tc>
          <w:tcPr>
            <w:tcW w:w="3995" w:type="pct"/>
          </w:tcPr>
          <w:p w14:paraId="5FD5DFFA" w14:textId="77777777" w:rsidR="00A84A56" w:rsidRPr="0096231C" w:rsidRDefault="002E3B2C" w:rsidP="00577C91">
            <w:pPr>
              <w:spacing w:before="40" w:after="40" w:line="240" w:lineRule="auto"/>
              <w:rPr>
                <w:rFonts w:ascii="Arial Narrow" w:hAnsi="Arial Narrow"/>
              </w:rPr>
            </w:pPr>
            <w:r w:rsidRPr="0096231C">
              <w:rPr>
                <w:rFonts w:ascii="Arial Narrow" w:hAnsi="Arial Narrow"/>
                <w:b/>
              </w:rPr>
              <w:t>Test:</w:t>
            </w:r>
            <w:r w:rsidRPr="0096231C">
              <w:rPr>
                <w:rFonts w:ascii="Arial Narrow" w:hAnsi="Arial Narrow"/>
              </w:rPr>
              <w:t xml:space="preserve"> </w:t>
            </w:r>
            <w:r w:rsidR="003C029F" w:rsidRPr="0096231C">
              <w:rPr>
                <w:rFonts w:ascii="Arial Narrow" w:hAnsi="Arial Narrow"/>
              </w:rPr>
              <w:t>G</w:t>
            </w:r>
            <w:r w:rsidRPr="0096231C">
              <w:rPr>
                <w:rFonts w:ascii="Arial Narrow" w:hAnsi="Arial Narrow"/>
              </w:rPr>
              <w:t>ermline</w:t>
            </w:r>
            <w:r w:rsidR="003C029F" w:rsidRPr="0096231C">
              <w:rPr>
                <w:rFonts w:ascii="Arial Narrow" w:hAnsi="Arial Narrow"/>
              </w:rPr>
              <w:t xml:space="preserve"> </w:t>
            </w:r>
            <w:r w:rsidRPr="0096231C">
              <w:rPr>
                <w:rFonts w:ascii="Arial Narrow" w:hAnsi="Arial Narrow"/>
                <w:i/>
              </w:rPr>
              <w:t>BRCA1/2</w:t>
            </w:r>
            <w:r w:rsidRPr="0096231C">
              <w:rPr>
                <w:rFonts w:ascii="Arial Narrow" w:hAnsi="Arial Narrow"/>
              </w:rPr>
              <w:t xml:space="preserve"> </w:t>
            </w:r>
            <w:r w:rsidR="007F093D" w:rsidRPr="0096231C">
              <w:rPr>
                <w:rFonts w:ascii="Arial Narrow" w:hAnsi="Arial Narrow"/>
              </w:rPr>
              <w:t>variant</w:t>
            </w:r>
            <w:r w:rsidRPr="0096231C">
              <w:rPr>
                <w:rFonts w:ascii="Arial Narrow" w:hAnsi="Arial Narrow"/>
              </w:rPr>
              <w:t xml:space="preserve"> test</w:t>
            </w:r>
            <w:r w:rsidR="00450355" w:rsidRPr="0096231C">
              <w:rPr>
                <w:rFonts w:ascii="Arial Narrow" w:hAnsi="Arial Narrow"/>
              </w:rPr>
              <w:t>ing of a blood sample</w:t>
            </w:r>
          </w:p>
          <w:p w14:paraId="2AFE5D54" w14:textId="6D1BA13A" w:rsidR="002E3B2C" w:rsidRPr="0096231C" w:rsidRDefault="002E3B2C" w:rsidP="003C029F">
            <w:pPr>
              <w:spacing w:before="40" w:after="40" w:line="240" w:lineRule="auto"/>
              <w:rPr>
                <w:rFonts w:ascii="Arial Narrow" w:hAnsi="Arial Narrow"/>
              </w:rPr>
            </w:pPr>
            <w:r w:rsidRPr="0096231C">
              <w:rPr>
                <w:rFonts w:ascii="Arial Narrow" w:hAnsi="Arial Narrow"/>
                <w:b/>
              </w:rPr>
              <w:t>Drug:</w:t>
            </w:r>
            <w:r w:rsidRPr="0096231C">
              <w:rPr>
                <w:rFonts w:ascii="Arial Narrow" w:hAnsi="Arial Narrow"/>
              </w:rPr>
              <w:t xml:space="preserve"> </w:t>
            </w:r>
            <w:r w:rsidR="003C029F" w:rsidRPr="0096231C">
              <w:rPr>
                <w:rFonts w:ascii="Arial Narrow" w:hAnsi="Arial Narrow"/>
              </w:rPr>
              <w:t xml:space="preserve">Maintenance therapy with olaparib following response to </w:t>
            </w:r>
            <w:r w:rsidR="003F152D">
              <w:rPr>
                <w:rFonts w:ascii="Arial Narrow" w:hAnsi="Arial Narrow"/>
              </w:rPr>
              <w:t>first-line treatment</w:t>
            </w:r>
            <w:r w:rsidR="003C029F" w:rsidRPr="0096231C">
              <w:rPr>
                <w:rFonts w:ascii="Arial Narrow" w:hAnsi="Arial Narrow"/>
              </w:rPr>
              <w:t xml:space="preserve"> with platinum based chemotherapy</w:t>
            </w:r>
          </w:p>
        </w:tc>
      </w:tr>
      <w:tr w:rsidR="00490E89" w:rsidRPr="0096231C" w14:paraId="0E320F2D" w14:textId="77777777" w:rsidTr="00746E13">
        <w:tc>
          <w:tcPr>
            <w:tcW w:w="1005" w:type="pct"/>
          </w:tcPr>
          <w:p w14:paraId="24DA5D76" w14:textId="77777777" w:rsidR="00490E89" w:rsidRPr="0096231C" w:rsidRDefault="00490E89" w:rsidP="00490E89">
            <w:pPr>
              <w:spacing w:before="40" w:after="40" w:line="240" w:lineRule="auto"/>
              <w:rPr>
                <w:rFonts w:ascii="Arial Narrow" w:hAnsi="Arial Narrow" w:cs="Arial"/>
              </w:rPr>
            </w:pPr>
            <w:r w:rsidRPr="0096231C">
              <w:rPr>
                <w:rFonts w:ascii="Arial Narrow" w:hAnsi="Arial Narrow" w:cs="Arial"/>
              </w:rPr>
              <w:t>Comparator</w:t>
            </w:r>
          </w:p>
        </w:tc>
        <w:tc>
          <w:tcPr>
            <w:tcW w:w="3995" w:type="pct"/>
          </w:tcPr>
          <w:p w14:paraId="68405035" w14:textId="77777777" w:rsidR="00490E89" w:rsidRPr="0096231C" w:rsidRDefault="00490E89" w:rsidP="00490E89">
            <w:pPr>
              <w:spacing w:before="40" w:after="40" w:line="240" w:lineRule="auto"/>
              <w:rPr>
                <w:rFonts w:ascii="Arial Narrow" w:hAnsi="Arial Narrow"/>
              </w:rPr>
            </w:pPr>
            <w:r w:rsidRPr="0096231C">
              <w:rPr>
                <w:rFonts w:ascii="Arial Narrow" w:hAnsi="Arial Narrow"/>
                <w:b/>
              </w:rPr>
              <w:t>Test:</w:t>
            </w:r>
            <w:r w:rsidRPr="0096231C">
              <w:rPr>
                <w:rFonts w:ascii="Arial Narrow" w:hAnsi="Arial Narrow"/>
              </w:rPr>
              <w:t xml:space="preserve"> No test</w:t>
            </w:r>
          </w:p>
          <w:p w14:paraId="0651E104" w14:textId="77777777" w:rsidR="00490E89" w:rsidRPr="0096231C" w:rsidRDefault="00490E89" w:rsidP="00490E89">
            <w:pPr>
              <w:spacing w:before="40" w:after="40" w:line="240" w:lineRule="auto"/>
              <w:rPr>
                <w:rFonts w:ascii="Arial Narrow" w:hAnsi="Arial Narrow"/>
              </w:rPr>
            </w:pPr>
            <w:r w:rsidRPr="0096231C">
              <w:rPr>
                <w:rFonts w:ascii="Arial Narrow" w:hAnsi="Arial Narrow"/>
                <w:b/>
              </w:rPr>
              <w:t>Drug:</w:t>
            </w:r>
            <w:r w:rsidRPr="0096231C">
              <w:rPr>
                <w:rFonts w:ascii="Arial Narrow" w:hAnsi="Arial Narrow"/>
              </w:rPr>
              <w:t xml:space="preserve"> Watchful waiting</w:t>
            </w:r>
          </w:p>
        </w:tc>
      </w:tr>
      <w:tr w:rsidR="00490E89" w:rsidRPr="0096231C" w14:paraId="6186CDEE" w14:textId="77777777" w:rsidTr="00746E13">
        <w:tc>
          <w:tcPr>
            <w:tcW w:w="1005" w:type="pct"/>
          </w:tcPr>
          <w:p w14:paraId="317CF815" w14:textId="77777777" w:rsidR="00490E89" w:rsidRPr="0096231C" w:rsidRDefault="00490E89" w:rsidP="00490E89">
            <w:pPr>
              <w:spacing w:before="40" w:after="40" w:line="240" w:lineRule="auto"/>
              <w:rPr>
                <w:rFonts w:ascii="Arial Narrow" w:hAnsi="Arial Narrow" w:cs="Arial"/>
              </w:rPr>
            </w:pPr>
            <w:r w:rsidRPr="0096231C">
              <w:rPr>
                <w:rFonts w:ascii="Arial Narrow" w:hAnsi="Arial Narrow" w:cs="Arial"/>
              </w:rPr>
              <w:t>Outcomes</w:t>
            </w:r>
          </w:p>
        </w:tc>
        <w:tc>
          <w:tcPr>
            <w:tcW w:w="3995" w:type="pct"/>
          </w:tcPr>
          <w:p w14:paraId="22460317" w14:textId="77777777" w:rsidR="00490E89" w:rsidRPr="0096231C" w:rsidRDefault="00490E89" w:rsidP="00490E89">
            <w:pPr>
              <w:spacing w:before="40" w:after="40" w:line="240" w:lineRule="auto"/>
              <w:rPr>
                <w:rFonts w:ascii="Arial Narrow" w:hAnsi="Arial Narrow"/>
              </w:rPr>
            </w:pPr>
            <w:r w:rsidRPr="0096231C">
              <w:rPr>
                <w:rFonts w:ascii="Arial Narrow" w:hAnsi="Arial Narrow"/>
                <w:b/>
              </w:rPr>
              <w:t>Test:</w:t>
            </w:r>
            <w:r w:rsidRPr="0096231C">
              <w:rPr>
                <w:rFonts w:ascii="Arial Narrow" w:hAnsi="Arial Narrow"/>
              </w:rPr>
              <w:tab/>
              <w:t>Safety (psychological adverse events)</w:t>
            </w:r>
          </w:p>
          <w:p w14:paraId="72F14B70" w14:textId="77777777" w:rsidR="00490E89" w:rsidRPr="0096231C" w:rsidRDefault="00490E89" w:rsidP="00490E89">
            <w:pPr>
              <w:spacing w:before="40" w:after="40" w:line="240" w:lineRule="auto"/>
              <w:rPr>
                <w:rFonts w:ascii="Arial Narrow" w:hAnsi="Arial Narrow"/>
              </w:rPr>
            </w:pPr>
            <w:r w:rsidRPr="0096231C">
              <w:rPr>
                <w:rFonts w:ascii="Arial Narrow" w:hAnsi="Arial Narrow"/>
              </w:rPr>
              <w:tab/>
              <w:t>Prevalence of the biomarker</w:t>
            </w:r>
          </w:p>
          <w:p w14:paraId="2DE80FD5" w14:textId="77777777" w:rsidR="00490E89" w:rsidRDefault="00490E89" w:rsidP="00490E89">
            <w:pPr>
              <w:pStyle w:val="ListParagraph"/>
              <w:spacing w:before="40" w:after="40" w:line="240" w:lineRule="auto"/>
              <w:ind w:left="360"/>
              <w:rPr>
                <w:rFonts w:ascii="Arial Narrow" w:hAnsi="Arial Narrow"/>
              </w:rPr>
            </w:pPr>
            <w:r w:rsidRPr="0096231C">
              <w:rPr>
                <w:rFonts w:ascii="Arial Narrow" w:hAnsi="Arial Narrow"/>
              </w:rPr>
              <w:tab/>
              <w:t>Clinical utility of the test</w:t>
            </w:r>
          </w:p>
          <w:p w14:paraId="3AB439DE" w14:textId="77777777" w:rsidR="00154F2D" w:rsidRPr="0096231C" w:rsidRDefault="00154F2D" w:rsidP="00490E89">
            <w:pPr>
              <w:pStyle w:val="ListParagraph"/>
              <w:spacing w:before="40" w:after="40" w:line="240" w:lineRule="auto"/>
              <w:ind w:left="360"/>
              <w:rPr>
                <w:rFonts w:ascii="Arial Narrow" w:hAnsi="Arial Narrow"/>
              </w:rPr>
            </w:pPr>
            <w:r>
              <w:rPr>
                <w:rFonts w:ascii="Arial Narrow" w:hAnsi="Arial Narrow"/>
              </w:rPr>
              <w:tab/>
              <w:t>Concordance of the test with the evidentiary standard</w:t>
            </w:r>
          </w:p>
          <w:p w14:paraId="2F1CCB2C" w14:textId="5884B21D" w:rsidR="00490E89" w:rsidRPr="0096231C" w:rsidRDefault="00490E89" w:rsidP="00490E89">
            <w:pPr>
              <w:spacing w:before="40" w:after="40" w:line="240" w:lineRule="auto"/>
              <w:rPr>
                <w:rFonts w:ascii="Arial Narrow" w:hAnsi="Arial Narrow"/>
              </w:rPr>
            </w:pPr>
            <w:r w:rsidRPr="0096231C">
              <w:rPr>
                <w:rFonts w:ascii="Arial Narrow" w:hAnsi="Arial Narrow"/>
                <w:b/>
              </w:rPr>
              <w:t>Drug:</w:t>
            </w:r>
            <w:r w:rsidRPr="0096231C">
              <w:rPr>
                <w:rFonts w:ascii="Arial Narrow" w:hAnsi="Arial Narrow"/>
              </w:rPr>
              <w:tab/>
              <w:t>Safety including any po</w:t>
            </w:r>
            <w:r w:rsidR="00BD14E6">
              <w:rPr>
                <w:rFonts w:ascii="Arial Narrow" w:hAnsi="Arial Narrow"/>
              </w:rPr>
              <w:t>tential risk of harm to patient</w:t>
            </w:r>
          </w:p>
          <w:p w14:paraId="7EAB226F" w14:textId="77777777" w:rsidR="00490E89" w:rsidRPr="0096231C" w:rsidRDefault="00490E89" w:rsidP="00490E89">
            <w:pPr>
              <w:pStyle w:val="ListParagraph"/>
              <w:spacing w:before="40" w:after="40" w:line="240" w:lineRule="auto"/>
              <w:ind w:left="769" w:hanging="409"/>
              <w:rPr>
                <w:rFonts w:ascii="Arial Narrow" w:hAnsi="Arial Narrow"/>
              </w:rPr>
            </w:pPr>
            <w:r w:rsidRPr="0096231C">
              <w:rPr>
                <w:rFonts w:ascii="Arial Narrow" w:hAnsi="Arial Narrow"/>
              </w:rPr>
              <w:tab/>
              <w:t>Clinical effectiveness:</w:t>
            </w:r>
          </w:p>
          <w:p w14:paraId="0654F929" w14:textId="0CD76026" w:rsidR="00490E89" w:rsidRPr="0096231C" w:rsidRDefault="00490E89" w:rsidP="00490E89">
            <w:pPr>
              <w:pStyle w:val="ListParagraph"/>
              <w:spacing w:before="40" w:after="40" w:line="240" w:lineRule="auto"/>
              <w:ind w:left="769" w:hanging="409"/>
              <w:rPr>
                <w:rFonts w:ascii="Arial Narrow" w:hAnsi="Arial Narrow"/>
              </w:rPr>
            </w:pPr>
            <w:r w:rsidRPr="0096231C">
              <w:rPr>
                <w:rFonts w:ascii="Arial Narrow" w:hAnsi="Arial Narrow"/>
              </w:rPr>
              <w:tab/>
              <w:t>Critical outcomes</w:t>
            </w:r>
            <w:r w:rsidRPr="0096231C">
              <w:rPr>
                <w:rFonts w:ascii="Arial Narrow" w:hAnsi="Arial Narrow"/>
                <w:vertAlign w:val="superscript"/>
              </w:rPr>
              <w:t>a</w:t>
            </w:r>
            <w:r w:rsidRPr="0096231C">
              <w:rPr>
                <w:rFonts w:ascii="Arial Narrow" w:hAnsi="Arial Narrow"/>
              </w:rPr>
              <w:t xml:space="preserve"> – overall survival, objective response rate, time from randomisation to second progression, time from randomisation to first subsequent therapy or death, time from randomisation to second subsequent therapy or death</w:t>
            </w:r>
            <w:r w:rsidR="003527E5">
              <w:rPr>
                <w:rFonts w:ascii="Arial Narrow" w:hAnsi="Arial Narrow"/>
              </w:rPr>
              <w:t>,</w:t>
            </w:r>
            <w:r w:rsidR="003527E5" w:rsidRPr="0096231C">
              <w:rPr>
                <w:rFonts w:ascii="Arial Narrow" w:hAnsi="Arial Narrow"/>
              </w:rPr>
              <w:t xml:space="preserve"> health-related quality of life</w:t>
            </w:r>
          </w:p>
          <w:p w14:paraId="04E73EB0" w14:textId="76C799A0" w:rsidR="00490E89" w:rsidRPr="0096231C" w:rsidRDefault="00490E89" w:rsidP="00490E89">
            <w:pPr>
              <w:pStyle w:val="ListParagraph"/>
              <w:spacing w:before="40" w:after="40" w:line="240" w:lineRule="auto"/>
              <w:ind w:left="769" w:hanging="409"/>
              <w:rPr>
                <w:rFonts w:ascii="Arial Narrow" w:hAnsi="Arial Narrow"/>
              </w:rPr>
            </w:pPr>
            <w:r w:rsidRPr="0096231C">
              <w:rPr>
                <w:rFonts w:ascii="Arial Narrow" w:hAnsi="Arial Narrow"/>
              </w:rPr>
              <w:tab/>
              <w:t>Important outcomes</w:t>
            </w:r>
            <w:r w:rsidRPr="0096231C">
              <w:rPr>
                <w:rFonts w:ascii="Arial Narrow" w:hAnsi="Arial Narrow"/>
                <w:vertAlign w:val="superscript"/>
              </w:rPr>
              <w:t>a</w:t>
            </w:r>
            <w:r w:rsidRPr="0096231C">
              <w:rPr>
                <w:rFonts w:ascii="Arial Narrow" w:hAnsi="Arial Narrow"/>
              </w:rPr>
              <w:t xml:space="preserve"> – time from randomisation to study treatment discontinuation or death, </w:t>
            </w:r>
            <w:r w:rsidR="003527E5" w:rsidRPr="0096231C">
              <w:rPr>
                <w:rFonts w:ascii="Arial Narrow" w:hAnsi="Arial Narrow"/>
              </w:rPr>
              <w:t xml:space="preserve">progression-free survival, </w:t>
            </w:r>
          </w:p>
          <w:p w14:paraId="365CA088" w14:textId="77777777" w:rsidR="00490E89" w:rsidRPr="0096231C" w:rsidRDefault="00490E89" w:rsidP="00490E89">
            <w:pPr>
              <w:spacing w:after="0" w:line="240" w:lineRule="auto"/>
              <w:rPr>
                <w:rFonts w:ascii="Arial Narrow" w:hAnsi="Arial Narrow"/>
                <w:b/>
              </w:rPr>
            </w:pPr>
            <w:r w:rsidRPr="0096231C">
              <w:rPr>
                <w:rFonts w:ascii="Arial Narrow" w:hAnsi="Arial Narrow"/>
                <w:b/>
              </w:rPr>
              <w:t>Healthcare system:</w:t>
            </w:r>
          </w:p>
          <w:p w14:paraId="1A875CE5" w14:textId="58051C24" w:rsidR="00490E89" w:rsidRPr="0096231C" w:rsidRDefault="00490E89" w:rsidP="00490E89">
            <w:pPr>
              <w:spacing w:before="40" w:after="40" w:line="240" w:lineRule="auto"/>
              <w:rPr>
                <w:rFonts w:ascii="Arial Narrow" w:hAnsi="Arial Narrow"/>
              </w:rPr>
            </w:pPr>
            <w:r w:rsidRPr="0096231C">
              <w:rPr>
                <w:rFonts w:ascii="Arial Narrow" w:hAnsi="Arial Narrow"/>
              </w:rPr>
              <w:t xml:space="preserve">Cost-effectiveness: </w:t>
            </w:r>
            <w:r w:rsidR="00BD14E6" w:rsidRPr="0096231C">
              <w:rPr>
                <w:rFonts w:ascii="Arial Narrow" w:hAnsi="Arial Narrow"/>
              </w:rPr>
              <w:t>c</w:t>
            </w:r>
            <w:r w:rsidRPr="0096231C">
              <w:rPr>
                <w:rFonts w:ascii="Arial Narrow" w:hAnsi="Arial Narrow"/>
              </w:rPr>
              <w:t>ost</w:t>
            </w:r>
            <w:r w:rsidR="00350046" w:rsidRPr="0096231C">
              <w:rPr>
                <w:rFonts w:ascii="Arial Narrow" w:hAnsi="Arial Narrow"/>
              </w:rPr>
              <w:t xml:space="preserve"> </w:t>
            </w:r>
            <w:r w:rsidR="00350046">
              <w:rPr>
                <w:rFonts w:ascii="Arial Narrow" w:hAnsi="Arial Narrow"/>
              </w:rPr>
              <w:t xml:space="preserve">of testing </w:t>
            </w:r>
            <w:r w:rsidR="00350046" w:rsidRPr="0096231C">
              <w:rPr>
                <w:rFonts w:ascii="Arial Narrow" w:hAnsi="Arial Narrow"/>
              </w:rPr>
              <w:t xml:space="preserve">per </w:t>
            </w:r>
            <w:r w:rsidR="00350046">
              <w:rPr>
                <w:rFonts w:ascii="Arial Narrow" w:hAnsi="Arial Narrow"/>
              </w:rPr>
              <w:t>patient treated with olaparib</w:t>
            </w:r>
            <w:r w:rsidRPr="0096231C">
              <w:rPr>
                <w:rFonts w:ascii="Arial Narrow" w:hAnsi="Arial Narrow"/>
              </w:rPr>
              <w:t>,</w:t>
            </w:r>
            <w:r w:rsidR="00350046">
              <w:rPr>
                <w:rFonts w:ascii="Arial Narrow" w:hAnsi="Arial Narrow"/>
              </w:rPr>
              <w:t xml:space="preserve"> incremental</w:t>
            </w:r>
            <w:r w:rsidRPr="0096231C">
              <w:rPr>
                <w:rFonts w:ascii="Arial Narrow" w:hAnsi="Arial Narrow"/>
              </w:rPr>
              <w:t xml:space="preserve"> cost per life year gained, </w:t>
            </w:r>
            <w:r w:rsidR="00350046">
              <w:rPr>
                <w:rFonts w:ascii="Arial Narrow" w:hAnsi="Arial Narrow"/>
              </w:rPr>
              <w:t xml:space="preserve">incremental </w:t>
            </w:r>
            <w:r w:rsidRPr="0096231C">
              <w:rPr>
                <w:rFonts w:ascii="Arial Narrow" w:hAnsi="Arial Narrow"/>
              </w:rPr>
              <w:t>cost per quality adjusted life year</w:t>
            </w:r>
          </w:p>
          <w:p w14:paraId="56038EB6" w14:textId="57156479" w:rsidR="00490E89" w:rsidRPr="0096231C" w:rsidRDefault="006D16C8" w:rsidP="006D16C8">
            <w:pPr>
              <w:spacing w:before="40" w:after="40" w:line="240" w:lineRule="auto"/>
              <w:rPr>
                <w:rFonts w:ascii="Arial Narrow" w:hAnsi="Arial Narrow"/>
              </w:rPr>
            </w:pPr>
            <w:r>
              <w:rPr>
                <w:rFonts w:ascii="Arial Narrow" w:hAnsi="Arial Narrow"/>
              </w:rPr>
              <w:t>Net</w:t>
            </w:r>
            <w:r w:rsidR="00490E89" w:rsidRPr="0096231C">
              <w:rPr>
                <w:rFonts w:ascii="Arial Narrow" w:hAnsi="Arial Narrow"/>
              </w:rPr>
              <w:t xml:space="preserve"> Austral</w:t>
            </w:r>
            <w:r>
              <w:rPr>
                <w:rFonts w:ascii="Arial Narrow" w:hAnsi="Arial Narrow"/>
              </w:rPr>
              <w:t>ian Government healthcare costs</w:t>
            </w:r>
          </w:p>
        </w:tc>
      </w:tr>
      <w:tr w:rsidR="00490E89" w:rsidRPr="0096231C" w14:paraId="10497246" w14:textId="77777777" w:rsidTr="00746E13">
        <w:tc>
          <w:tcPr>
            <w:tcW w:w="1005" w:type="pct"/>
          </w:tcPr>
          <w:p w14:paraId="0B97204C" w14:textId="6ABC562A" w:rsidR="00490E89" w:rsidRPr="0096231C" w:rsidRDefault="00490E89" w:rsidP="00350046">
            <w:pPr>
              <w:spacing w:before="40" w:after="40" w:line="240" w:lineRule="auto"/>
              <w:rPr>
                <w:rFonts w:ascii="Arial Narrow" w:hAnsi="Arial Narrow" w:cs="Arial"/>
              </w:rPr>
            </w:pPr>
            <w:r w:rsidRPr="0096231C">
              <w:rPr>
                <w:rFonts w:ascii="Arial Narrow" w:hAnsi="Arial Narrow" w:cs="Arial"/>
              </w:rPr>
              <w:t xml:space="preserve">Direct </w:t>
            </w:r>
            <w:r w:rsidR="00350046">
              <w:rPr>
                <w:rFonts w:ascii="Arial Narrow" w:hAnsi="Arial Narrow" w:cs="Arial"/>
              </w:rPr>
              <w:t xml:space="preserve">assessment </w:t>
            </w:r>
            <w:r w:rsidRPr="0096231C">
              <w:rPr>
                <w:rFonts w:ascii="Arial Narrow" w:hAnsi="Arial Narrow" w:cs="Arial"/>
              </w:rPr>
              <w:t>question</w:t>
            </w:r>
          </w:p>
        </w:tc>
        <w:tc>
          <w:tcPr>
            <w:tcW w:w="3995" w:type="pct"/>
          </w:tcPr>
          <w:p w14:paraId="3FBEA840" w14:textId="77777777" w:rsidR="00490E89" w:rsidRPr="0096231C" w:rsidRDefault="00490E89" w:rsidP="00490E89">
            <w:pPr>
              <w:spacing w:before="40" w:after="40" w:line="240" w:lineRule="auto"/>
              <w:rPr>
                <w:rFonts w:ascii="Arial Narrow" w:hAnsi="Arial Narrow"/>
              </w:rPr>
            </w:pPr>
            <w:r w:rsidRPr="0096231C">
              <w:rPr>
                <w:rFonts w:ascii="Arial Narrow" w:hAnsi="Arial Narrow"/>
              </w:rPr>
              <w:t xml:space="preserve">What is the safety, effectiveness, and cost-effectiveness of germline </w:t>
            </w:r>
            <w:r w:rsidRPr="0096231C">
              <w:rPr>
                <w:rFonts w:ascii="Arial Narrow" w:hAnsi="Arial Narrow"/>
                <w:i/>
              </w:rPr>
              <w:t>BRCA1/2</w:t>
            </w:r>
            <w:r w:rsidRPr="0096231C">
              <w:rPr>
                <w:rFonts w:ascii="Arial Narrow" w:hAnsi="Arial Narrow"/>
              </w:rPr>
              <w:t xml:space="preserve"> variant testing for determining access to olaparib maintenance therapy in patients with metastatic pancreatic cancer who responded to platinum-based chemotherapy, compared with no testing and “watchful waiting”?</w:t>
            </w:r>
          </w:p>
        </w:tc>
      </w:tr>
      <w:tr w:rsidR="00490E89" w:rsidRPr="0096231C" w14:paraId="66D447E1" w14:textId="77777777" w:rsidTr="00746E13">
        <w:tc>
          <w:tcPr>
            <w:tcW w:w="1005" w:type="pct"/>
          </w:tcPr>
          <w:p w14:paraId="6CB1A4CB" w14:textId="56426BCA" w:rsidR="00490E89" w:rsidRPr="0096231C" w:rsidRDefault="00490E89" w:rsidP="00350046">
            <w:pPr>
              <w:keepNext/>
              <w:spacing w:before="40" w:after="0" w:line="240" w:lineRule="auto"/>
              <w:rPr>
                <w:rFonts w:ascii="Arial Narrow" w:eastAsia="SimSun" w:hAnsi="Arial Narrow" w:cs="Tahoma"/>
                <w:szCs w:val="20"/>
                <w:lang w:eastAsia="zh-CN"/>
              </w:rPr>
            </w:pPr>
            <w:r w:rsidRPr="0096231C">
              <w:rPr>
                <w:rFonts w:ascii="Arial Narrow" w:eastAsia="SimSun" w:hAnsi="Arial Narrow" w:cs="Tahoma"/>
                <w:szCs w:val="20"/>
                <w:lang w:eastAsia="zh-CN"/>
              </w:rPr>
              <w:t xml:space="preserve">Linked evidence </w:t>
            </w:r>
            <w:r w:rsidR="00350046">
              <w:rPr>
                <w:rFonts w:ascii="Arial Narrow" w:eastAsia="SimSun" w:hAnsi="Arial Narrow" w:cs="Tahoma"/>
                <w:szCs w:val="20"/>
                <w:lang w:eastAsia="zh-CN"/>
              </w:rPr>
              <w:t xml:space="preserve">assessment </w:t>
            </w:r>
            <w:r w:rsidRPr="0096231C">
              <w:rPr>
                <w:rFonts w:ascii="Arial Narrow" w:eastAsia="SimSun" w:hAnsi="Arial Narrow" w:cs="Tahoma"/>
                <w:szCs w:val="20"/>
                <w:lang w:eastAsia="zh-CN"/>
              </w:rPr>
              <w:t>questions</w:t>
            </w:r>
          </w:p>
        </w:tc>
        <w:tc>
          <w:tcPr>
            <w:tcW w:w="3995" w:type="pct"/>
          </w:tcPr>
          <w:p w14:paraId="440B0EBF" w14:textId="77777777" w:rsidR="0096231C" w:rsidRDefault="0096231C" w:rsidP="00490E89">
            <w:pPr>
              <w:spacing w:before="40" w:after="0" w:line="240" w:lineRule="auto"/>
              <w:jc w:val="both"/>
              <w:rPr>
                <w:rFonts w:ascii="Arial Narrow" w:eastAsia="SimSun" w:hAnsi="Arial Narrow"/>
                <w:szCs w:val="20"/>
                <w:lang w:val="en-GB"/>
              </w:rPr>
            </w:pPr>
            <w:r>
              <w:rPr>
                <w:rFonts w:ascii="Arial Narrow" w:eastAsia="SimSun" w:hAnsi="Arial Narrow"/>
                <w:szCs w:val="20"/>
                <w:lang w:val="en-GB"/>
              </w:rPr>
              <w:t>Is germline BRCA1/2 variant testing, as conducted by Australian pathology laboratories, concordant with the evidentiary standard used in the pivotal trial?</w:t>
            </w:r>
          </w:p>
          <w:p w14:paraId="6DA39F98" w14:textId="52D5219E" w:rsidR="003527E5" w:rsidRPr="0096231C" w:rsidRDefault="00490E89" w:rsidP="003527E5">
            <w:pPr>
              <w:spacing w:before="40" w:after="0" w:line="240" w:lineRule="auto"/>
              <w:jc w:val="both"/>
              <w:rPr>
                <w:rFonts w:ascii="Arial Narrow" w:eastAsia="SimSun" w:hAnsi="Arial Narrow"/>
                <w:szCs w:val="20"/>
                <w:lang w:val="en-GB"/>
              </w:rPr>
            </w:pPr>
            <w:r w:rsidRPr="0096231C">
              <w:rPr>
                <w:rFonts w:ascii="Arial Narrow" w:eastAsia="SimSun" w:hAnsi="Arial Narrow"/>
                <w:szCs w:val="20"/>
                <w:lang w:val="en-GB"/>
              </w:rPr>
              <w:t xml:space="preserve">Is there a change in management in patients in whom a germline </w:t>
            </w:r>
            <w:r w:rsidRPr="0096231C">
              <w:rPr>
                <w:rFonts w:ascii="Arial Narrow" w:eastAsia="SimSun" w:hAnsi="Arial Narrow"/>
                <w:i/>
                <w:szCs w:val="20"/>
                <w:lang w:val="en-GB"/>
              </w:rPr>
              <w:t>BRCA1/2</w:t>
            </w:r>
            <w:r w:rsidRPr="0096231C">
              <w:rPr>
                <w:rFonts w:ascii="Arial Narrow" w:eastAsia="SimSun" w:hAnsi="Arial Narrow"/>
                <w:szCs w:val="20"/>
                <w:lang w:val="en-GB"/>
              </w:rPr>
              <w:t xml:space="preserve"> pathogenic variant is identified?</w:t>
            </w:r>
            <w:r w:rsidR="003527E5">
              <w:rPr>
                <w:rFonts w:ascii="Arial Narrow" w:eastAsia="SimSun" w:hAnsi="Arial Narrow"/>
                <w:szCs w:val="20"/>
                <w:lang w:val="en-GB"/>
              </w:rPr>
              <w:t xml:space="preserve"> </w:t>
            </w:r>
          </w:p>
          <w:p w14:paraId="16A5034E" w14:textId="77777777" w:rsidR="00490E89" w:rsidRDefault="00490E89" w:rsidP="00490E89">
            <w:pPr>
              <w:spacing w:before="40" w:after="0" w:line="240" w:lineRule="auto"/>
              <w:jc w:val="both"/>
              <w:rPr>
                <w:rFonts w:ascii="Arial Narrow" w:eastAsia="SimSun" w:hAnsi="Arial Narrow"/>
                <w:szCs w:val="20"/>
                <w:lang w:val="en-GB"/>
              </w:rPr>
            </w:pPr>
            <w:r w:rsidRPr="0096231C">
              <w:rPr>
                <w:rFonts w:ascii="Arial Narrow" w:eastAsia="SimSun" w:hAnsi="Arial Narrow"/>
                <w:szCs w:val="20"/>
                <w:lang w:val="en-GB"/>
              </w:rPr>
              <w:t xml:space="preserve">Does olaparib maintenance therapy lead to better health outcomes in patients with metastatic pancreatic cancer and a germline </w:t>
            </w:r>
            <w:r w:rsidRPr="0096231C">
              <w:rPr>
                <w:rFonts w:ascii="Arial Narrow" w:eastAsia="SimSun" w:hAnsi="Arial Narrow"/>
                <w:i/>
                <w:szCs w:val="20"/>
                <w:lang w:val="en-GB"/>
              </w:rPr>
              <w:t>BRCA1/2</w:t>
            </w:r>
            <w:r w:rsidRPr="0096231C">
              <w:rPr>
                <w:rFonts w:ascii="Arial Narrow" w:eastAsia="SimSun" w:hAnsi="Arial Narrow"/>
                <w:szCs w:val="20"/>
                <w:lang w:val="en-GB"/>
              </w:rPr>
              <w:t xml:space="preserve"> pathogenic variant compared with ‘watchful waiting’?</w:t>
            </w:r>
          </w:p>
          <w:p w14:paraId="2B25DE77" w14:textId="6B492D29" w:rsidR="003527E5" w:rsidRPr="0096231C" w:rsidRDefault="003527E5" w:rsidP="003527E5">
            <w:pPr>
              <w:spacing w:before="40" w:after="0" w:line="240" w:lineRule="auto"/>
              <w:jc w:val="both"/>
              <w:rPr>
                <w:rFonts w:ascii="Arial Narrow" w:eastAsia="SimSun" w:hAnsi="Arial Narrow"/>
                <w:szCs w:val="20"/>
                <w:lang w:val="en-GB"/>
              </w:rPr>
            </w:pPr>
            <w:r w:rsidRPr="003527E5">
              <w:rPr>
                <w:rFonts w:ascii="Arial Narrow" w:eastAsia="SimSun" w:hAnsi="Arial Narrow"/>
                <w:szCs w:val="20"/>
                <w:lang w:val="en-GB"/>
              </w:rPr>
              <w:t>Does cascade testing of first and second degree relatives of an index case l</w:t>
            </w:r>
            <w:r>
              <w:rPr>
                <w:rFonts w:ascii="Arial Narrow" w:eastAsia="SimSun" w:hAnsi="Arial Narrow"/>
                <w:szCs w:val="20"/>
                <w:lang w:val="en-GB"/>
              </w:rPr>
              <w:t>ead to better health outcomes compared with no testing?</w:t>
            </w:r>
          </w:p>
        </w:tc>
      </w:tr>
    </w:tbl>
    <w:p w14:paraId="78D67BF8" w14:textId="77777777" w:rsidR="004526AF" w:rsidRPr="0096231C" w:rsidRDefault="004526AF" w:rsidP="004526AF">
      <w:pPr>
        <w:rPr>
          <w:rFonts w:ascii="Arial Narrow" w:eastAsia="SimSun" w:hAnsi="Arial Narrow"/>
          <w:sz w:val="20"/>
          <w:szCs w:val="20"/>
          <w:lang w:val="en-GB"/>
        </w:rPr>
      </w:pPr>
      <w:r w:rsidRPr="0096231C">
        <w:rPr>
          <w:rFonts w:ascii="Arial Narrow" w:eastAsia="MS Gothic" w:hAnsi="Arial Narrow"/>
          <w:bCs/>
          <w:color w:val="000000" w:themeColor="text1"/>
          <w:sz w:val="20"/>
          <w:szCs w:val="26"/>
          <w:vertAlign w:val="superscript"/>
        </w:rPr>
        <w:t>a</w:t>
      </w:r>
      <w:r w:rsidRPr="0096231C">
        <w:rPr>
          <w:rFonts w:ascii="Arial Narrow" w:eastAsia="SimSun" w:hAnsi="Arial Narrow"/>
          <w:color w:val="000000" w:themeColor="text1"/>
          <w:sz w:val="20"/>
          <w:szCs w:val="20"/>
          <w:lang w:val="en-GB"/>
        </w:rPr>
        <w:t xml:space="preserve">Outcomes </w:t>
      </w:r>
      <w:r w:rsidRPr="0096231C">
        <w:rPr>
          <w:rFonts w:ascii="Arial Narrow" w:eastAsia="SimSun" w:hAnsi="Arial Narrow"/>
          <w:sz w:val="20"/>
          <w:szCs w:val="20"/>
          <w:lang w:val="en-GB"/>
        </w:rPr>
        <w:t>ranked as recommended by GRADE</w:t>
      </w:r>
    </w:p>
    <w:p w14:paraId="575ED540" w14:textId="77777777" w:rsidR="007F4E20" w:rsidRPr="00780D84" w:rsidRDefault="00E364F7" w:rsidP="00FA712E">
      <w:pPr>
        <w:pStyle w:val="Heading2"/>
        <w:spacing w:line="240" w:lineRule="auto"/>
        <w:jc w:val="both"/>
        <w:rPr>
          <w:color w:val="00B0F0"/>
          <w:sz w:val="24"/>
          <w:szCs w:val="24"/>
        </w:rPr>
      </w:pPr>
      <w:r w:rsidRPr="00780D84">
        <w:rPr>
          <w:color w:val="00B0F0"/>
          <w:sz w:val="24"/>
          <w:szCs w:val="24"/>
        </w:rPr>
        <w:lastRenderedPageBreak/>
        <w:t>PICO</w:t>
      </w:r>
      <w:r w:rsidR="00953ED7" w:rsidRPr="00780D84">
        <w:rPr>
          <w:color w:val="00B0F0"/>
          <w:sz w:val="24"/>
          <w:szCs w:val="24"/>
        </w:rPr>
        <w:t xml:space="preserve"> or PPICO</w:t>
      </w:r>
      <w:r w:rsidRPr="00780D84">
        <w:rPr>
          <w:color w:val="00B0F0"/>
          <w:sz w:val="24"/>
          <w:szCs w:val="24"/>
        </w:rPr>
        <w:t xml:space="preserve"> rationale</w:t>
      </w:r>
      <w:r w:rsidR="006D1643" w:rsidRPr="00780D84">
        <w:rPr>
          <w:color w:val="00B0F0"/>
          <w:sz w:val="24"/>
          <w:szCs w:val="24"/>
        </w:rPr>
        <w:t xml:space="preserve"> for therapeutic </w:t>
      </w:r>
      <w:r w:rsidR="00B45971" w:rsidRPr="00780D84">
        <w:rPr>
          <w:color w:val="00B0F0"/>
          <w:sz w:val="24"/>
          <w:szCs w:val="24"/>
        </w:rPr>
        <w:t xml:space="preserve">and investigative </w:t>
      </w:r>
      <w:r w:rsidR="00BA63AA" w:rsidRPr="00780D84">
        <w:rPr>
          <w:color w:val="00B0F0"/>
          <w:sz w:val="24"/>
          <w:szCs w:val="24"/>
        </w:rPr>
        <w:t>medical services only</w:t>
      </w:r>
    </w:p>
    <w:p w14:paraId="6C27D156" w14:textId="019BF358" w:rsidR="00FA712E" w:rsidRDefault="00350046" w:rsidP="00CD5554">
      <w:pPr>
        <w:spacing w:after="120"/>
      </w:pPr>
      <w:r>
        <w:t>An integrated co</w:t>
      </w:r>
      <w:r w:rsidR="00FA712E" w:rsidRPr="00FA712E">
        <w:t>dependent submission to MSAC/PBAC is proposed for</w:t>
      </w:r>
      <w:r w:rsidR="006358D1">
        <w:t xml:space="preserve"> germline</w:t>
      </w:r>
      <w:r w:rsidR="00FA712E" w:rsidRPr="00FA712E">
        <w:t xml:space="preserve"> </w:t>
      </w:r>
      <w:r w:rsidR="00FA712E" w:rsidRPr="006358D1">
        <w:rPr>
          <w:i/>
        </w:rPr>
        <w:t>BRCA1/2</w:t>
      </w:r>
      <w:r w:rsidR="00FA712E" w:rsidRPr="00FA712E">
        <w:t xml:space="preserve"> </w:t>
      </w:r>
      <w:r w:rsidR="007F093D">
        <w:t>variant</w:t>
      </w:r>
      <w:r w:rsidR="00FA712E" w:rsidRPr="00FA712E">
        <w:t xml:space="preserve"> testing</w:t>
      </w:r>
      <w:r w:rsidR="00BD2598">
        <w:t>,</w:t>
      </w:r>
      <w:r w:rsidR="00FA712E" w:rsidRPr="00FA712E">
        <w:t xml:space="preserve"> to determine access to olaparib </w:t>
      </w:r>
      <w:r w:rsidR="00C62F76">
        <w:t>maintenance therapy</w:t>
      </w:r>
      <w:r w:rsidR="00BD2598">
        <w:t>,</w:t>
      </w:r>
      <w:r w:rsidR="00C62F76">
        <w:t xml:space="preserve"> </w:t>
      </w:r>
      <w:r w:rsidR="00FA712E" w:rsidRPr="00FA712E">
        <w:t>in patients with metastatic pancreatic cancer whose disease has not progressed following first-line platinum-based chemotherapy.</w:t>
      </w:r>
    </w:p>
    <w:p w14:paraId="4E96CF52" w14:textId="17147314" w:rsidR="00896845" w:rsidRPr="008E6280" w:rsidRDefault="00896845" w:rsidP="00780D84">
      <w:pPr>
        <w:pStyle w:val="Heading3"/>
        <w:spacing w:after="80"/>
        <w:rPr>
          <w:rFonts w:ascii="Cambria" w:hAnsi="Cambria"/>
          <w:color w:val="00B0F0"/>
          <w:sz w:val="32"/>
          <w:szCs w:val="32"/>
        </w:rPr>
      </w:pPr>
      <w:r w:rsidRPr="008E6280">
        <w:rPr>
          <w:rFonts w:ascii="Cambria" w:hAnsi="Cambria"/>
          <w:color w:val="00B0F0"/>
          <w:sz w:val="32"/>
          <w:szCs w:val="32"/>
        </w:rPr>
        <w:t>P</w:t>
      </w:r>
      <w:r w:rsidR="00780D84" w:rsidRPr="008E6280">
        <w:rPr>
          <w:rFonts w:ascii="Cambria" w:hAnsi="Cambria"/>
          <w:color w:val="00B0F0"/>
          <w:sz w:val="32"/>
          <w:szCs w:val="32"/>
        </w:rPr>
        <w:t>OPULATION</w:t>
      </w:r>
    </w:p>
    <w:p w14:paraId="4546C1B1" w14:textId="77777777" w:rsidR="00BD2598" w:rsidRPr="00CD2DFD" w:rsidRDefault="00BD2598" w:rsidP="00CD5554">
      <w:pPr>
        <w:spacing w:after="120" w:line="240" w:lineRule="auto"/>
        <w:jc w:val="both"/>
        <w:rPr>
          <w:color w:val="00B0F0"/>
        </w:rPr>
      </w:pPr>
      <w:r w:rsidRPr="00CD2DFD">
        <w:rPr>
          <w:b/>
          <w:color w:val="00B0F0"/>
          <w:u w:val="single"/>
        </w:rPr>
        <w:t>Please note</w:t>
      </w:r>
      <w:r w:rsidRPr="00CD2DFD">
        <w:rPr>
          <w:color w:val="00B0F0"/>
        </w:rPr>
        <w:t xml:space="preserve">: As per the Human Genome Variation Society (HGVS) recommendations </w:t>
      </w:r>
      <w:r w:rsidRPr="00CD2DFD">
        <w:rPr>
          <w:color w:val="00B0F0"/>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CD2DFD">
        <w:rPr>
          <w:color w:val="00B0F0"/>
        </w:rPr>
        <w:instrText xml:space="preserve"> ADDIN EN.CITE </w:instrText>
      </w:r>
      <w:r w:rsidRPr="00CD2DFD">
        <w:rPr>
          <w:color w:val="00B0F0"/>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CD2DFD">
        <w:rPr>
          <w:color w:val="00B0F0"/>
        </w:rPr>
        <w:instrText xml:space="preserve"> ADDIN EN.CITE.DATA </w:instrText>
      </w:r>
      <w:r w:rsidRPr="00CD2DFD">
        <w:rPr>
          <w:color w:val="00B0F0"/>
        </w:rPr>
      </w:r>
      <w:r w:rsidRPr="00CD2DFD">
        <w:rPr>
          <w:color w:val="00B0F0"/>
        </w:rPr>
        <w:fldChar w:fldCharType="end"/>
      </w:r>
      <w:r w:rsidRPr="00CD2DFD">
        <w:rPr>
          <w:color w:val="00B0F0"/>
        </w:rPr>
      </w:r>
      <w:r w:rsidRPr="00CD2DFD">
        <w:rPr>
          <w:color w:val="00B0F0"/>
        </w:rPr>
        <w:fldChar w:fldCharType="separate"/>
      </w:r>
      <w:r w:rsidRPr="00CD2DFD">
        <w:rPr>
          <w:color w:val="00B0F0"/>
        </w:rPr>
        <w:t>(den Dunnen et al. 2016)</w:t>
      </w:r>
      <w:r w:rsidRPr="00CD2DFD">
        <w:rPr>
          <w:color w:val="00B0F0"/>
        </w:rPr>
        <w:fldChar w:fldCharType="end"/>
      </w:r>
      <w:r w:rsidRPr="00CD2DFD">
        <w:rPr>
          <w:color w:val="00B0F0"/>
        </w:rPr>
        <w:t>:</w:t>
      </w:r>
    </w:p>
    <w:p w14:paraId="46817ECA" w14:textId="77777777" w:rsidR="00BD2598" w:rsidRPr="00CD2DFD" w:rsidRDefault="00BD2598" w:rsidP="00CD5554">
      <w:pPr>
        <w:numPr>
          <w:ilvl w:val="0"/>
          <w:numId w:val="29"/>
        </w:numPr>
        <w:spacing w:after="120" w:line="240" w:lineRule="auto"/>
        <w:ind w:left="357" w:hanging="357"/>
        <w:jc w:val="both"/>
        <w:rPr>
          <w:color w:val="00B0F0"/>
        </w:rPr>
      </w:pPr>
      <w:r w:rsidRPr="00CD2DFD">
        <w:rPr>
          <w:color w:val="00B0F0"/>
        </w:rPr>
        <w:t>The term ‘variant’ should be (and has been) used to replace the outdated term ‘mutation’; and</w:t>
      </w:r>
    </w:p>
    <w:p w14:paraId="13C1C74A" w14:textId="77777777" w:rsidR="00CD2DFD" w:rsidRPr="00CD2DFD" w:rsidRDefault="00CD2DFD" w:rsidP="00CD5554">
      <w:pPr>
        <w:pStyle w:val="ListParagraph"/>
        <w:numPr>
          <w:ilvl w:val="0"/>
          <w:numId w:val="29"/>
        </w:numPr>
        <w:spacing w:after="120" w:line="240" w:lineRule="auto"/>
        <w:ind w:left="357" w:hanging="357"/>
        <w:contextualSpacing w:val="0"/>
        <w:jc w:val="both"/>
        <w:rPr>
          <w:color w:val="00B0F0"/>
          <w:lang w:eastAsia="en-AU"/>
        </w:rPr>
      </w:pPr>
      <w:r w:rsidRPr="00CD2DFD">
        <w:rPr>
          <w:color w:val="00B0F0"/>
          <w:lang w:eastAsia="en-AU"/>
        </w:rPr>
        <w:t>The term “</w:t>
      </w:r>
      <w:r w:rsidRPr="00CD2DFD">
        <w:rPr>
          <w:i/>
          <w:color w:val="00B0F0"/>
          <w:lang w:eastAsia="en-AU"/>
        </w:rPr>
        <w:t>BRCA1/2</w:t>
      </w:r>
      <w:r w:rsidRPr="00CD2DFD">
        <w:rPr>
          <w:color w:val="00B0F0"/>
          <w:lang w:eastAsia="en-AU"/>
        </w:rPr>
        <w:t xml:space="preserve"> pathogenic variants” refers to both class 4 (likely pathogenic) and class 5 (known pathogenic) variants.</w:t>
      </w:r>
    </w:p>
    <w:p w14:paraId="0A9C5908" w14:textId="264C7B66" w:rsidR="002C5D71" w:rsidRDefault="000D47A3" w:rsidP="00CD5554">
      <w:pPr>
        <w:spacing w:after="120"/>
        <w:jc w:val="both"/>
      </w:pPr>
      <w:r>
        <w:t>Compared to other cancer types, p</w:t>
      </w:r>
      <w:r w:rsidR="00EC7962" w:rsidRPr="0003367B">
        <w:t>ancreatic</w:t>
      </w:r>
      <w:r w:rsidR="00EC7962">
        <w:t xml:space="preserve"> cancer still has one of the lowest 5-</w:t>
      </w:r>
      <w:r w:rsidR="00EC7962" w:rsidRPr="0003367B">
        <w:t>year survival rates</w:t>
      </w:r>
      <w:r w:rsidR="00F648C0">
        <w:t>,</w:t>
      </w:r>
      <w:r w:rsidR="00EC7962">
        <w:t xml:space="preserve"> increasing from 3.3% for 1986</w:t>
      </w:r>
      <w:r w:rsidR="00EC7962">
        <w:rPr>
          <w:rFonts w:cs="Calibri"/>
        </w:rPr>
        <w:t>–</w:t>
      </w:r>
      <w:r w:rsidR="00EC7962">
        <w:t xml:space="preserve">1990 to </w:t>
      </w:r>
      <w:r w:rsidR="00EC7962" w:rsidRPr="0003367B">
        <w:t>9.8% for 2011</w:t>
      </w:r>
      <w:r w:rsidR="00EC7962">
        <w:rPr>
          <w:rFonts w:cs="Calibri"/>
        </w:rPr>
        <w:t>–</w:t>
      </w:r>
      <w:r w:rsidR="00EC7962" w:rsidRPr="0003367B">
        <w:t>2015</w:t>
      </w:r>
      <w:r w:rsidR="0003367B" w:rsidRPr="0003367B">
        <w:t xml:space="preserve">. </w:t>
      </w:r>
      <w:r w:rsidR="00EC7962">
        <w:t>However, t</w:t>
      </w:r>
      <w:r w:rsidR="0003367B" w:rsidRPr="0003367B">
        <w:t xml:space="preserve">he prognosis of this cancer has not improved significantly </w:t>
      </w:r>
      <w:r w:rsidR="00DB3E9C">
        <w:t>since 1982</w:t>
      </w:r>
      <w:r w:rsidR="00EC7962">
        <w:t>, w</w:t>
      </w:r>
      <w:r w:rsidR="00F648C0">
        <w:t>ith</w:t>
      </w:r>
      <w:r w:rsidR="00EC7962">
        <w:t xml:space="preserve"> the </w:t>
      </w:r>
      <w:r w:rsidR="004234B2">
        <w:t xml:space="preserve">Australian </w:t>
      </w:r>
      <w:r w:rsidR="00EC7962">
        <w:t xml:space="preserve">age-standardised mortality rate </w:t>
      </w:r>
      <w:r w:rsidR="00F648C0">
        <w:t>being</w:t>
      </w:r>
      <w:r w:rsidR="00EC7962">
        <w:t xml:space="preserve"> 9.8 per 100,000 compared to 9.7 per 100,000 in 2019</w:t>
      </w:r>
      <w:r w:rsidR="00C62261">
        <w:t xml:space="preserve"> </w:t>
      </w:r>
      <w:r w:rsidR="00B9504D">
        <w:fldChar w:fldCharType="begin"/>
      </w:r>
      <w:r w:rsidR="00B9504D">
        <w:instrText xml:space="preserve"> ADDIN EN.CITE &lt;EndNote&gt;&lt;Cite&gt;&lt;Author&gt;AIHW&lt;/Author&gt;&lt;Year&gt;2019&lt;/Year&gt;&lt;RecNum&gt;2&lt;/RecNum&gt;&lt;DisplayText&gt;(AIHW 2019)&lt;/DisplayText&gt;&lt;record&gt;&lt;rec-number&gt;2&lt;/rec-number&gt;&lt;foreign-keys&gt;&lt;key app="EN" db-id="dfz5ts0r4xw0v2etrfjp2zx5zpxw0te2ex09" timestamp="1580355664"&gt;2&lt;/key&gt;&lt;/foreign-keys&gt;&lt;ref-type name="Government Document"&gt;46&lt;/ref-type&gt;&lt;contributors&gt;&lt;authors&gt;&lt;author&gt;AIHW&lt;/author&gt;&lt;/authors&gt;&lt;/contributors&gt;&lt;titles&gt;&lt;title&gt;Cancer in Australia 2019&lt;/title&gt;&lt;/titles&gt;&lt;number&gt;Cancer series no.119. Cat. no. CAN 123&lt;/number&gt;&lt;dates&gt;&lt;year&gt;2019&lt;/year&gt;&lt;/dates&gt;&lt;pub-location&gt;Canberra&lt;/pub-location&gt;&lt;publisher&gt;Australian Institute of Health and Welfare&lt;/publisher&gt;&lt;urls&gt;&lt;/urls&gt;&lt;/record&gt;&lt;/Cite&gt;&lt;/EndNote&gt;</w:instrText>
      </w:r>
      <w:r w:rsidR="00B9504D">
        <w:fldChar w:fldCharType="separate"/>
      </w:r>
      <w:r w:rsidR="00B9504D">
        <w:rPr>
          <w:noProof/>
        </w:rPr>
        <w:t>(AIHW 2019)</w:t>
      </w:r>
      <w:r w:rsidR="00B9504D">
        <w:fldChar w:fldCharType="end"/>
      </w:r>
      <w:r w:rsidR="0003367B" w:rsidRPr="0003367B">
        <w:t xml:space="preserve">. </w:t>
      </w:r>
      <w:r w:rsidR="002E0715" w:rsidRPr="0003367B">
        <w:t>I</w:t>
      </w:r>
      <w:r>
        <w:t>n Australia, i</w:t>
      </w:r>
      <w:r w:rsidR="002E0715" w:rsidRPr="0003367B">
        <w:t xml:space="preserve">t is estimated that </w:t>
      </w:r>
      <w:r w:rsidR="002E0715">
        <w:t>a</w:t>
      </w:r>
      <w:r w:rsidR="0003367B" w:rsidRPr="0003367B">
        <w:t xml:space="preserve"> total of 3</w:t>
      </w:r>
      <w:r w:rsidR="002E0715">
        <w:t>,</w:t>
      </w:r>
      <w:r w:rsidR="00F648C0">
        <w:t>460</w:t>
      </w:r>
      <w:r w:rsidR="0003367B" w:rsidRPr="0003367B">
        <w:t xml:space="preserve"> cases of pancreatic cancer </w:t>
      </w:r>
      <w:r w:rsidR="00F648C0">
        <w:t>will be</w:t>
      </w:r>
      <w:r w:rsidR="0003367B" w:rsidRPr="0003367B">
        <w:t xml:space="preserve"> reported in 20</w:t>
      </w:r>
      <w:r w:rsidR="00F648C0">
        <w:t>20</w:t>
      </w:r>
      <w:r w:rsidR="0003367B" w:rsidRPr="0003367B">
        <w:t xml:space="preserve">, with </w:t>
      </w:r>
      <w:r w:rsidR="002E0715">
        <w:t>3,05</w:t>
      </w:r>
      <w:r w:rsidR="0003367B" w:rsidRPr="0003367B">
        <w:t>1 deaths</w:t>
      </w:r>
      <w:r w:rsidR="00F648C0">
        <w:t xml:space="preserve"> in 2019 </w:t>
      </w:r>
      <w:r w:rsidR="00B9504D">
        <w:fldChar w:fldCharType="begin"/>
      </w:r>
      <w:r w:rsidR="00B9504D">
        <w:instrText xml:space="preserve"> ADDIN EN.CITE &lt;EndNote&gt;&lt;Cite&gt;&lt;Author&gt;AIHW&lt;/Author&gt;&lt;Year&gt;2012&lt;/Year&gt;&lt;RecNum&gt;7&lt;/RecNum&gt;&lt;DisplayText&gt;(AIHW 2012)&lt;/DisplayText&gt;&lt;record&gt;&lt;rec-number&gt;7&lt;/rec-number&gt;&lt;foreign-keys&gt;&lt;key app="EN" db-id="dfz5ts0r4xw0v2etrfjp2zx5zpxw0te2ex09" timestamp="1580434333"&gt;7&lt;/key&gt;&lt;/foreign-keys&gt;&lt;ref-type name="Government Document"&gt;46&lt;/ref-type&gt;&lt;contributors&gt;&lt;authors&gt;&lt;author&gt;AIHW&lt;/author&gt;&lt;/authors&gt;&lt;/contributors&gt;&lt;titles&gt;&lt;title&gt;Cancer incidence projections: Australia, 2011 to 2020&lt;/title&gt;&lt;/titles&gt;&lt;number&gt;Cancer series no.66. Cat. no. CAN 62&lt;/number&gt;&lt;dates&gt;&lt;year&gt;2012&lt;/year&gt;&lt;/dates&gt;&lt;pub-location&gt;Canberra&lt;/pub-location&gt;&lt;publisher&gt;Australian Institute of Health and Welfare&lt;/publisher&gt;&lt;urls&gt;&lt;/urls&gt;&lt;/record&gt;&lt;/Cite&gt;&lt;/EndNote&gt;</w:instrText>
      </w:r>
      <w:r w:rsidR="00B9504D">
        <w:fldChar w:fldCharType="separate"/>
      </w:r>
      <w:r w:rsidR="00B9504D">
        <w:rPr>
          <w:noProof/>
        </w:rPr>
        <w:t>(AIHW 2012)</w:t>
      </w:r>
      <w:r w:rsidR="00B9504D">
        <w:fldChar w:fldCharType="end"/>
      </w:r>
      <w:r w:rsidR="0003367B" w:rsidRPr="0003367B">
        <w:t>.</w:t>
      </w:r>
    </w:p>
    <w:p w14:paraId="2B102C06" w14:textId="77777777" w:rsidR="00B802FE" w:rsidRDefault="00B802FE" w:rsidP="00CD5554">
      <w:pPr>
        <w:spacing w:after="120"/>
        <w:jc w:val="both"/>
      </w:pPr>
      <w:r>
        <w:t xml:space="preserve">The incidence and mortality rate of pancreatic cancer increases with age and while the incidence has remained steady over the last few </w:t>
      </w:r>
      <w:r w:rsidR="006E1CFC">
        <w:t>decades,</w:t>
      </w:r>
      <w:r>
        <w:t xml:space="preserve"> the actual number of cases has increased due to a growing and ageing popul</w:t>
      </w:r>
      <w:r w:rsidR="002844EC">
        <w:t>ation (AIHW, 2018)</w:t>
      </w:r>
      <w:r w:rsidR="00233C54">
        <w:t>.</w:t>
      </w:r>
      <w:r w:rsidR="002844EC">
        <w:t xml:space="preserve"> In 2019, it wa</w:t>
      </w:r>
      <w:r>
        <w:t xml:space="preserve">s estimated that the risk of an individual being diagnosed with pancreatic cancer by their 85th birthday </w:t>
      </w:r>
      <w:r w:rsidR="002844EC">
        <w:t>was</w:t>
      </w:r>
      <w:r>
        <w:t xml:space="preserve"> 1 in 62 (1 </w:t>
      </w:r>
      <w:r w:rsidR="002510E5">
        <w:t xml:space="preserve">in 55 males and 1 in 71 females </w:t>
      </w:r>
      <w:r w:rsidR="00B9504D">
        <w:fldChar w:fldCharType="begin"/>
      </w:r>
      <w:r w:rsidR="00B9504D">
        <w:instrText xml:space="preserve"> ADDIN EN.CITE &lt;EndNote&gt;&lt;Cite&gt;&lt;Author&gt;AIHW&lt;/Author&gt;&lt;Year&gt;2019&lt;/Year&gt;&lt;RecNum&gt;2&lt;/RecNum&gt;&lt;DisplayText&gt;(AIHW 2019)&lt;/DisplayText&gt;&lt;record&gt;&lt;rec-number&gt;2&lt;/rec-number&gt;&lt;foreign-keys&gt;&lt;key app="EN" db-id="dfz5ts0r4xw0v2etrfjp2zx5zpxw0te2ex09" timestamp="1580355664"&gt;2&lt;/key&gt;&lt;/foreign-keys&gt;&lt;ref-type name="Government Document"&gt;46&lt;/ref-type&gt;&lt;contributors&gt;&lt;authors&gt;&lt;author&gt;AIHW&lt;/author&gt;&lt;/authors&gt;&lt;/contributors&gt;&lt;titles&gt;&lt;title&gt;Cancer in Australia 2019&lt;/title&gt;&lt;/titles&gt;&lt;number&gt;Cancer series no.119. Cat. no. CAN 123&lt;/number&gt;&lt;dates&gt;&lt;year&gt;2019&lt;/year&gt;&lt;/dates&gt;&lt;pub-location&gt;Canberra&lt;/pub-location&gt;&lt;publisher&gt;Australian Institute of Health and Welfare&lt;/publisher&gt;&lt;urls&gt;&lt;/urls&gt;&lt;/record&gt;&lt;/Cite&gt;&lt;/EndNote&gt;</w:instrText>
      </w:r>
      <w:r w:rsidR="00B9504D">
        <w:fldChar w:fldCharType="separate"/>
      </w:r>
      <w:r w:rsidR="00B9504D">
        <w:rPr>
          <w:noProof/>
        </w:rPr>
        <w:t>(AIHW 2019)</w:t>
      </w:r>
      <w:r w:rsidR="00B9504D">
        <w:fldChar w:fldCharType="end"/>
      </w:r>
      <w:r>
        <w:t>.</w:t>
      </w:r>
    </w:p>
    <w:p w14:paraId="2675AAC9" w14:textId="4C8B970A" w:rsidR="00180798" w:rsidRDefault="002C5D71" w:rsidP="00CD5554">
      <w:pPr>
        <w:spacing w:after="120"/>
        <w:jc w:val="both"/>
      </w:pPr>
      <w:r w:rsidRPr="002C5D71">
        <w:t xml:space="preserve">Cigarette smoking is strongly associated with </w:t>
      </w:r>
      <w:r>
        <w:t>pancreatic cancer</w:t>
      </w:r>
      <w:r w:rsidRPr="002C5D71">
        <w:t xml:space="preserve"> such that up to 20–25% of </w:t>
      </w:r>
      <w:r>
        <w:t xml:space="preserve">cases </w:t>
      </w:r>
      <w:r w:rsidRPr="002C5D71">
        <w:t>are attributable to smoking</w:t>
      </w:r>
      <w:r w:rsidR="0015515B">
        <w:t>, with a</w:t>
      </w:r>
      <w:r>
        <w:t xml:space="preserve"> further</w:t>
      </w:r>
      <w:r w:rsidRPr="002C5D71">
        <w:t xml:space="preserve"> estimated 5–10% </w:t>
      </w:r>
      <w:r>
        <w:t xml:space="preserve">of cases </w:t>
      </w:r>
      <w:r w:rsidRPr="002C5D71">
        <w:t>due to hereditary syndromes</w:t>
      </w:r>
      <w:r w:rsidR="0015515B">
        <w:t>.</w:t>
      </w:r>
      <w:r>
        <w:t xml:space="preserve"> </w:t>
      </w:r>
      <w:r w:rsidR="0015515B">
        <w:t>H</w:t>
      </w:r>
      <w:r w:rsidRPr="002C5D71">
        <w:t xml:space="preserve">igh </w:t>
      </w:r>
      <w:r w:rsidR="008C32EE">
        <w:t>body mass index</w:t>
      </w:r>
      <w:r w:rsidR="0024150C">
        <w:t xml:space="preserve"> (</w:t>
      </w:r>
      <w:r w:rsidRPr="002C5D71">
        <w:t>particularly abdominal fatness</w:t>
      </w:r>
      <w:r w:rsidR="0024150C">
        <w:t>)</w:t>
      </w:r>
      <w:r w:rsidRPr="002C5D71">
        <w:t xml:space="preserve">, </w:t>
      </w:r>
      <w:r w:rsidR="0024150C">
        <w:t>d</w:t>
      </w:r>
      <w:r w:rsidRPr="002C5D71">
        <w:t xml:space="preserve">iabetes, chronic cirrhosis, pancreatitis and prior cholecystectomy are also associated with increased risk of </w:t>
      </w:r>
      <w:r w:rsidR="0008713D">
        <w:t>developing</w:t>
      </w:r>
      <w:r w:rsidRPr="002C5D71">
        <w:t xml:space="preserve"> </w:t>
      </w:r>
      <w:r w:rsidR="0024150C">
        <w:t xml:space="preserve">pancreatic cancer. </w:t>
      </w:r>
      <w:r w:rsidR="00180798" w:rsidRPr="00651554">
        <w:t xml:space="preserve">The average age at diagnosis </w:t>
      </w:r>
      <w:r w:rsidR="00746E13">
        <w:t>is</w:t>
      </w:r>
      <w:r w:rsidR="00180798">
        <w:t xml:space="preserve"> </w:t>
      </w:r>
      <w:r w:rsidR="00180798" w:rsidRPr="00651554">
        <w:t>70 years</w:t>
      </w:r>
      <w:r w:rsidR="00180798">
        <w:rPr>
          <w:rStyle w:val="FootnoteReference"/>
        </w:rPr>
        <w:footnoteReference w:id="1"/>
      </w:r>
      <w:r>
        <w:t>,</w:t>
      </w:r>
      <w:r w:rsidRPr="002C5D71">
        <w:t xml:space="preserve"> </w:t>
      </w:r>
      <w:r>
        <w:t>and the median age being 71.6 years</w:t>
      </w:r>
      <w:r w:rsidR="0015515B">
        <w:t xml:space="preserve"> </w:t>
      </w:r>
      <w:r w:rsidR="0015515B">
        <w:fldChar w:fldCharType="begin"/>
      </w:r>
      <w:r w:rsidR="0015515B">
        <w:instrText xml:space="preserve"> ADDIN EN.CITE &lt;EndNote&gt;&lt;Cite&gt;&lt;Author&gt;AIHW&lt;/Author&gt;&lt;Year&gt;2019&lt;/Year&gt;&lt;RecNum&gt;2&lt;/RecNum&gt;&lt;DisplayText&gt;(AIHW 2019)&lt;/DisplayText&gt;&lt;record&gt;&lt;rec-number&gt;2&lt;/rec-number&gt;&lt;foreign-keys&gt;&lt;key app="EN" db-id="dfz5ts0r4xw0v2etrfjp2zx5zpxw0te2ex09" timestamp="1580355664"&gt;2&lt;/key&gt;&lt;/foreign-keys&gt;&lt;ref-type name="Government Document"&gt;46&lt;/ref-type&gt;&lt;contributors&gt;&lt;authors&gt;&lt;author&gt;AIHW&lt;/author&gt;&lt;/authors&gt;&lt;/contributors&gt;&lt;titles&gt;&lt;title&gt;Cancer in Australia 2019&lt;/title&gt;&lt;/titles&gt;&lt;number&gt;Cancer series no.119. Cat. no. CAN 123&lt;/number&gt;&lt;dates&gt;&lt;year&gt;2019&lt;/year&gt;&lt;/dates&gt;&lt;pub-location&gt;Canberra&lt;/pub-location&gt;&lt;publisher&gt;Australian Institute of Health and Welfare&lt;/publisher&gt;&lt;urls&gt;&lt;/urls&gt;&lt;/record&gt;&lt;/Cite&gt;&lt;/EndNote&gt;</w:instrText>
      </w:r>
      <w:r w:rsidR="0015515B">
        <w:fldChar w:fldCharType="separate"/>
      </w:r>
      <w:r w:rsidR="0015515B">
        <w:rPr>
          <w:noProof/>
        </w:rPr>
        <w:t>(AIHW 2019)</w:t>
      </w:r>
      <w:r w:rsidR="0015515B">
        <w:fldChar w:fldCharType="end"/>
      </w:r>
      <w:r>
        <w:t>.</w:t>
      </w:r>
    </w:p>
    <w:p w14:paraId="0B25BB3D" w14:textId="77777777" w:rsidR="004234B2" w:rsidRDefault="004234B2" w:rsidP="00CD5554">
      <w:pPr>
        <w:spacing w:after="120"/>
        <w:jc w:val="both"/>
      </w:pPr>
      <w:r>
        <w:t xml:space="preserve">Ductal adenocarcinoma and its variants </w:t>
      </w:r>
      <w:r w:rsidR="00230A0F">
        <w:t xml:space="preserve">are exocrine tumours that </w:t>
      </w:r>
      <w:r w:rsidR="00230A0F" w:rsidRPr="00230A0F">
        <w:t xml:space="preserve">usually start in the ducts of the pancreas </w:t>
      </w:r>
      <w:r w:rsidR="00230A0F">
        <w:t xml:space="preserve">and </w:t>
      </w:r>
      <w:r>
        <w:t>account for over 90% of all pancreatic cancers</w:t>
      </w:r>
      <w:r w:rsidR="00BD606D">
        <w:t xml:space="preserve"> </w:t>
      </w:r>
      <w:r w:rsidR="008763C8">
        <w:fldChar w:fldCharType="begin"/>
      </w:r>
      <w:r w:rsidR="008763C8">
        <w:instrText xml:space="preserve"> ADDIN EN.CITE &lt;EndNote&gt;&lt;Cite&gt;&lt;Author&gt;Fitzgerald&lt;/Author&gt;&lt;Year&gt;2008&lt;/Year&gt;&lt;RecNum&gt;71&lt;/RecNum&gt;&lt;DisplayText&gt;(Fitzgerald et al. 2008)&lt;/DisplayText&gt;&lt;record&gt;&lt;rec-number&gt;71&lt;/rec-number&gt;&lt;foreign-keys&gt;&lt;key app="EN" db-id="dfz5ts0r4xw0v2etrfjp2zx5zpxw0te2ex09" timestamp="1582163168"&gt;71&lt;/key&gt;&lt;/foreign-keys&gt;&lt;ref-type name="Journal Article"&gt;17&lt;/ref-type&gt;&lt;contributors&gt;&lt;authors&gt;&lt;author&gt;Fitzgerald, Timothy L.&lt;/author&gt;&lt;author&gt;Hickner, Zach J.&lt;/author&gt;&lt;author&gt;Schmitz, Matthew&lt;/author&gt;&lt;author&gt;Kort, Eric J.&lt;/author&gt;&lt;/authors&gt;&lt;/contributors&gt;&lt;titles&gt;&lt;title&gt;Changing Incidence of Pancreatic Neoplasms: A 16-Year Review of Statewide Tumor Registry&lt;/title&gt;&lt;secondary-title&gt;Pancreas&lt;/secondary-title&gt;&lt;/titles&gt;&lt;periodical&gt;&lt;full-title&gt;Pancreas&lt;/full-title&gt;&lt;abbr-1&gt;Pancreas&lt;/abbr-1&gt;&lt;/periodical&gt;&lt;pages&gt;134-138&lt;/pages&gt;&lt;volume&gt;37&lt;/volume&gt;&lt;number&gt;2&lt;/number&gt;&lt;keywords&gt;&lt;keyword&gt;pancreatic cancer&lt;/keyword&gt;&lt;keyword&gt;neuroendocrine neoplasm&lt;/keyword&gt;&lt;keyword&gt;incidence&lt;/keyword&gt;&lt;keyword&gt;adenocarcinoma&lt;/keyword&gt;&lt;keyword&gt;epidemiology&lt;/keyword&gt;&lt;keyword&gt;incidentaloma&lt;/keyword&gt;&lt;/keywords&gt;&lt;dates&gt;&lt;year&gt;2008&lt;/year&gt;&lt;/dates&gt;&lt;isbn&gt;0885-3177&lt;/isbn&gt;&lt;accession-num&gt;00006676-200808000-00003&lt;/accession-num&gt;&lt;urls&gt;&lt;related-urls&gt;&lt;url&gt;https://journals.lww.com/pancreasjournal/Fulltext/2008/08000/Changing_Incidence_of_Pancreatic_Neoplasms__A.3.aspx&lt;/url&gt;&lt;/related-urls&gt;&lt;/urls&gt;&lt;electronic-resource-num&gt;10.1097/MPA.0b013e318163a329&lt;/electronic-resource-num&gt;&lt;/record&gt;&lt;/Cite&gt;&lt;/EndNote&gt;</w:instrText>
      </w:r>
      <w:r w:rsidR="008763C8">
        <w:fldChar w:fldCharType="separate"/>
      </w:r>
      <w:r w:rsidR="008763C8">
        <w:rPr>
          <w:noProof/>
        </w:rPr>
        <w:t>(Fitzgerald et al. 2008)</w:t>
      </w:r>
      <w:r w:rsidR="008763C8">
        <w:fldChar w:fldCharType="end"/>
      </w:r>
      <w:r>
        <w:t>.</w:t>
      </w:r>
      <w:r w:rsidR="0024150C">
        <w:t xml:space="preserve"> </w:t>
      </w:r>
      <w:r w:rsidR="00E478ED" w:rsidRPr="00E478ED">
        <w:t>Although acinar cells</w:t>
      </w:r>
      <w:r w:rsidR="00E478ED">
        <w:t>, which</w:t>
      </w:r>
      <w:r w:rsidR="00E478ED" w:rsidRPr="00E478ED">
        <w:t xml:space="preserve"> produce the digestive enzymes</w:t>
      </w:r>
      <w:r w:rsidR="00E478ED">
        <w:t>,</w:t>
      </w:r>
      <w:r w:rsidR="00E478ED" w:rsidRPr="00E478ED">
        <w:t xml:space="preserve"> are the most common cell types found in the pancreas</w:t>
      </w:r>
      <w:r w:rsidR="00E478ED">
        <w:t xml:space="preserve"> (located</w:t>
      </w:r>
      <w:r w:rsidR="00E478ED" w:rsidRPr="00E478ED">
        <w:t xml:space="preserve"> at the end of the ducts</w:t>
      </w:r>
      <w:r w:rsidR="00E478ED">
        <w:t>)</w:t>
      </w:r>
      <w:r w:rsidR="00E478ED" w:rsidRPr="00E478ED">
        <w:t xml:space="preserve">, malignant transformation of these cells is very rare </w:t>
      </w:r>
      <w:r w:rsidR="00A82A71">
        <w:t xml:space="preserve">in adults </w:t>
      </w:r>
      <w:r w:rsidR="00E478ED">
        <w:t>and p</w:t>
      </w:r>
      <w:r w:rsidR="00E478ED" w:rsidRPr="00E478ED">
        <w:t xml:space="preserve">ancreatic acinar cell carcinoma </w:t>
      </w:r>
      <w:r w:rsidR="00E478ED">
        <w:t>accounts for only 1</w:t>
      </w:r>
      <w:r w:rsidR="00E478ED">
        <w:rPr>
          <w:rFonts w:cs="Calibri"/>
        </w:rPr>
        <w:t>–</w:t>
      </w:r>
      <w:r w:rsidR="00E478ED">
        <w:t xml:space="preserve">2% of adult exocrine pancreatic cancers, but </w:t>
      </w:r>
      <w:r w:rsidR="00746E13">
        <w:t>accounts for</w:t>
      </w:r>
      <w:r w:rsidR="00A82A71">
        <w:t xml:space="preserve"> </w:t>
      </w:r>
      <w:r w:rsidR="00E478ED" w:rsidRPr="00E478ED">
        <w:t>15% of all paediatric pancreatic tumo</w:t>
      </w:r>
      <w:r w:rsidR="00E478ED">
        <w:t>u</w:t>
      </w:r>
      <w:r w:rsidR="00E478ED" w:rsidRPr="00E478ED">
        <w:t>rs</w:t>
      </w:r>
      <w:r w:rsidR="00BD606D">
        <w:t xml:space="preserve"> </w:t>
      </w:r>
      <w:r w:rsidR="008763C8">
        <w:fldChar w:fldCharType="begin"/>
      </w:r>
      <w:r w:rsidR="008763C8">
        <w:instrText xml:space="preserve"> ADDIN EN.CITE &lt;EndNote&gt;&lt;Cite&gt;&lt;Author&gt;Chaudhary&lt;/Author&gt;&lt;Year&gt;2015&lt;/Year&gt;&lt;RecNum&gt;69&lt;/RecNum&gt;&lt;DisplayText&gt;(Chaudhary 2015)&lt;/DisplayText&gt;&lt;record&gt;&lt;rec-number&gt;69&lt;/rec-number&gt;&lt;foreign-keys&gt;&lt;key app="EN" db-id="dfz5ts0r4xw0v2etrfjp2zx5zpxw0te2ex09" timestamp="1582160618"&gt;69&lt;/key&gt;&lt;/foreign-keys&gt;&lt;ref-type name="Journal Article"&gt;17&lt;/ref-type&gt;&lt;contributors&gt;&lt;authors&gt;&lt;author&gt;Chaudhary, Poras&lt;/author&gt;&lt;/authors&gt;&lt;/contributors&gt;&lt;titles&gt;&lt;title&gt;Acinar Cell Carcinoma of the Pancreas: A Literature Review and Update&lt;/title&gt;&lt;secondary-title&gt;The Indian journal of surgery&lt;/secondary-title&gt;&lt;alt-title&gt;Indian J Surg&lt;/alt-title&gt;&lt;/titles&gt;&lt;periodical&gt;&lt;full-title&gt;The Indian journal of surgery&lt;/full-title&gt;&lt;abbr-1&gt;Indian J Surg&lt;/abbr-1&gt;&lt;/periodical&gt;&lt;alt-periodical&gt;&lt;full-title&gt;The Indian journal of surgery&lt;/full-title&gt;&lt;abbr-1&gt;Indian J Surg&lt;/abbr-1&gt;&lt;/alt-periodical&gt;&lt;pages&gt;226-231&lt;/pages&gt;&lt;volume&gt;77&lt;/volume&gt;&lt;number&gt;3&lt;/number&gt;&lt;edition&gt;03/05&lt;/edition&gt;&lt;keywords&gt;&lt;keyword&gt;Acinar cell carcinoma&lt;/keyword&gt;&lt;keyword&gt;Pancreas&lt;/keyword&gt;&lt;keyword&gt;Surgery&lt;/keyword&gt;&lt;keyword&gt;Unproven role of chemotherapy&lt;/keyword&gt;&lt;/keywords&gt;&lt;dates&gt;&lt;year&gt;2015&lt;/year&gt;&lt;/dates&gt;&lt;publisher&gt;Springer India&lt;/publisher&gt;&lt;isbn&gt;0972-2068&amp;#xD;0973-9793&lt;/isbn&gt;&lt;accession-num&gt;26246707&lt;/accession-num&gt;&lt;urls&gt;&lt;related-urls&gt;&lt;url&gt;https://pubmed.ncbi.nlm.nih.gov/26246707&lt;/url&gt;&lt;url&gt;https://www.ncbi.nlm.nih.gov/pmc/articles/PMC4522262/&lt;/url&gt;&lt;url&gt;https://www.ncbi.nlm.nih.gov/pmc/articles/PMC4522262/pdf/12262_2014_Article_1049.pdf&lt;/url&gt;&lt;/related-urls&gt;&lt;/urls&gt;&lt;electronic-resource-num&gt;10.1007/s12262-014-1049-y&lt;/electronic-resource-num&gt;&lt;remote-database-name&gt;PubMed&lt;/remote-database-name&gt;&lt;language&gt;eng&lt;/language&gt;&lt;/record&gt;&lt;/Cite&gt;&lt;/EndNote&gt;</w:instrText>
      </w:r>
      <w:r w:rsidR="008763C8">
        <w:fldChar w:fldCharType="separate"/>
      </w:r>
      <w:r w:rsidR="008763C8">
        <w:rPr>
          <w:noProof/>
        </w:rPr>
        <w:t>(Chaudhary 2015)</w:t>
      </w:r>
      <w:r w:rsidR="008763C8">
        <w:fldChar w:fldCharType="end"/>
      </w:r>
      <w:r w:rsidR="00E478ED">
        <w:t xml:space="preserve">. </w:t>
      </w:r>
      <w:r w:rsidR="00230A0F">
        <w:t>Pancreatic n</w:t>
      </w:r>
      <w:r>
        <w:t>euroendocrine</w:t>
      </w:r>
      <w:r w:rsidR="00230A0F">
        <w:t xml:space="preserve"> </w:t>
      </w:r>
      <w:r>
        <w:t xml:space="preserve">neoplasms </w:t>
      </w:r>
      <w:r w:rsidR="00230A0F">
        <w:t xml:space="preserve">start in the </w:t>
      </w:r>
      <w:r w:rsidR="00230A0F" w:rsidRPr="00230A0F">
        <w:t>islet cell</w:t>
      </w:r>
      <w:r w:rsidR="00230A0F">
        <w:t>s</w:t>
      </w:r>
      <w:r w:rsidR="00230A0F" w:rsidRPr="00230A0F">
        <w:t xml:space="preserve"> </w:t>
      </w:r>
      <w:r w:rsidR="00230A0F">
        <w:t xml:space="preserve">and </w:t>
      </w:r>
      <w:r w:rsidR="0024150C">
        <w:t>account</w:t>
      </w:r>
      <w:r w:rsidR="00230A0F">
        <w:t xml:space="preserve"> </w:t>
      </w:r>
      <w:r w:rsidR="0024150C">
        <w:t xml:space="preserve">for </w:t>
      </w:r>
      <w:r w:rsidR="00A82A71">
        <w:t xml:space="preserve">approximately </w:t>
      </w:r>
      <w:r w:rsidR="00207557">
        <w:t>3</w:t>
      </w:r>
      <w:r w:rsidR="0024150C">
        <w:t>% of pancreatic cancers</w:t>
      </w:r>
      <w:r w:rsidR="00A82A71">
        <w:t xml:space="preserve"> </w:t>
      </w:r>
      <w:r w:rsidR="008763C8">
        <w:fldChar w:fldCharType="begin"/>
      </w:r>
      <w:r w:rsidR="008763C8">
        <w:instrText xml:space="preserve"> ADDIN EN.CITE &lt;EndNote&gt;&lt;Cite&gt;&lt;Author&gt;Cheema&lt;/Author&gt;&lt;Year&gt;2012&lt;/Year&gt;&lt;RecNum&gt;70&lt;/RecNum&gt;&lt;DisplayText&gt;(Cheema, Weber &amp;amp; Strosberg 2012)&lt;/DisplayText&gt;&lt;record&gt;&lt;rec-number&gt;70&lt;/rec-number&gt;&lt;foreign-keys&gt;&lt;key app="EN" db-id="dfz5ts0r4xw0v2etrfjp2zx5zpxw0te2ex09" timestamp="1582162447"&gt;70&lt;/key&gt;&lt;/foreign-keys&gt;&lt;ref-type name="Journal Article"&gt;17&lt;/ref-type&gt;&lt;contributors&gt;&lt;authors&gt;&lt;author&gt;Cheema, Asima&lt;/author&gt;&lt;author&gt;Weber, Jill&lt;/author&gt;&lt;author&gt;Strosberg, Jonathan R.&lt;/author&gt;&lt;/authors&gt;&lt;/contributors&gt;&lt;titles&gt;&lt;title&gt;Incidental Detection of Pancreatic Neuroendocrine Tumors: An Analysis of Incidence and Outcomes&lt;/title&gt;&lt;secondary-title&gt;Annals of Surgical Oncology&lt;/secondary-title&gt;&lt;/titles&gt;&lt;periodical&gt;&lt;full-title&gt;Annals of Surgical Oncology&lt;/full-title&gt;&lt;/periodical&gt;&lt;pages&gt;2932-2936&lt;/pages&gt;&lt;volume&gt;19&lt;/volume&gt;&lt;number&gt;9&lt;/number&gt;&lt;dates&gt;&lt;year&gt;2012&lt;/year&gt;&lt;pub-dates&gt;&lt;date&gt;2012/09/01&lt;/date&gt;&lt;/pub-dates&gt;&lt;/dates&gt;&lt;isbn&gt;1534-4681&lt;/isbn&gt;&lt;urls&gt;&lt;related-urls&gt;&lt;url&gt;https://doi.org/10.1245/s10434-012-2285-7&lt;/url&gt;&lt;url&gt;https://link.springer.com/content/pdf/10.1245/s10434-012-2285-7.pdf&lt;/url&gt;&lt;/related-urls&gt;&lt;/urls&gt;&lt;electronic-resource-num&gt;10.1245/s10434-012-2285-7&lt;/electronic-resource-num&gt;&lt;/record&gt;&lt;/Cite&gt;&lt;/EndNote&gt;</w:instrText>
      </w:r>
      <w:r w:rsidR="008763C8">
        <w:fldChar w:fldCharType="separate"/>
      </w:r>
      <w:r w:rsidR="008763C8">
        <w:rPr>
          <w:noProof/>
        </w:rPr>
        <w:t>(Cheema, Weber &amp; Strosberg 2012)</w:t>
      </w:r>
      <w:r w:rsidR="008763C8">
        <w:fldChar w:fldCharType="end"/>
      </w:r>
      <w:r w:rsidR="00BD606D">
        <w:t>.</w:t>
      </w:r>
    </w:p>
    <w:p w14:paraId="418CBAF3" w14:textId="73F869D7" w:rsidR="00746E13" w:rsidRDefault="004234B2" w:rsidP="00CD5554">
      <w:pPr>
        <w:spacing w:after="120"/>
        <w:jc w:val="both"/>
      </w:pPr>
      <w:r>
        <w:t>The early stages of pancreatic cancer are asymptomatic, and this contributes to difficulties in early diagnosis of the disease. Tumours located in the body and the tail (20 to 25% of cases) of the pancreas are generally diagnosed at a more advanced stage than tumours located in the head (60 to 70% of cases), as these result in symptoms related to obstruction of the common bile and/or pancreatic duct</w:t>
      </w:r>
      <w:r w:rsidR="00864286">
        <w:t xml:space="preserve"> </w:t>
      </w:r>
      <w:r w:rsidR="00B9504D">
        <w:fldChar w:fldCharType="begin">
          <w:fldData xml:space="preserve">PEVuZE5vdGU+PENpdGU+PEF1dGhvcj5EdWNyZXV4PC9BdXRob3I+PFllYXI+MjAxNTwvWWVhcj48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</w:fldData>
        </w:fldChar>
      </w:r>
      <w:r w:rsidR="00B9504D">
        <w:instrText xml:space="preserve"> ADDIN EN.CITE </w:instrText>
      </w:r>
      <w:r w:rsidR="00B9504D">
        <w:fldChar w:fldCharType="begin">
          <w:fldData xml:space="preserve">PEVuZE5vdGU+PENpdGU+PEF1dGhvcj5EdWNyZXV4PC9BdXRob3I+PFllYXI+MjAxNTwvWWVhcj48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</w:fldData>
        </w:fldChar>
      </w:r>
      <w:r w:rsidR="00B9504D">
        <w:instrText xml:space="preserve"> ADDIN EN.CITE.DATA </w:instrText>
      </w:r>
      <w:r w:rsidR="00B9504D">
        <w:fldChar w:fldCharType="end"/>
      </w:r>
      <w:r w:rsidR="00B9504D">
        <w:fldChar w:fldCharType="separate"/>
      </w:r>
      <w:r w:rsidR="00B9504D">
        <w:rPr>
          <w:noProof/>
        </w:rPr>
        <w:t>(Ducreux et al. 2015)</w:t>
      </w:r>
      <w:r w:rsidR="00B9504D">
        <w:fldChar w:fldCharType="end"/>
      </w:r>
      <w:r>
        <w:t xml:space="preserve">. </w:t>
      </w:r>
      <w:r w:rsidR="0003367B" w:rsidRPr="0003367B">
        <w:t>The poor prognosis for pancreatic cancer is directly related to late diagnosis</w:t>
      </w:r>
      <w:r w:rsidR="00C62261">
        <w:t>,</w:t>
      </w:r>
      <w:r w:rsidR="0003367B" w:rsidRPr="0003367B">
        <w:t xml:space="preserve"> when the disease is often locally advanced or metastatic, and surgery is not an option</w:t>
      </w:r>
      <w:r w:rsidR="00C62261">
        <w:t xml:space="preserve"> </w:t>
      </w:r>
      <w:r w:rsidR="00B9504D">
        <w:fldChar w:fldCharType="begin">
          <w:fldData xml:space="preserve">PEVuZE5vdGU+PENpdGU+PEF1dGhvcj5IdWFuZzwvQXV0aG9yPjxZZWFyPjIwMTg8L1llYXI+PFJl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</w:fldData>
        </w:fldChar>
      </w:r>
      <w:r w:rsidR="00B9504D">
        <w:instrText xml:space="preserve"> ADDIN EN.CITE </w:instrText>
      </w:r>
      <w:r w:rsidR="00B9504D">
        <w:fldChar w:fldCharType="begin">
          <w:fldData xml:space="preserve">PEVuZE5vdGU+PENpdGU+PEF1dGhvcj5IdWFuZzwvQXV0aG9yPjxZZWFyPjIwMTg8L1llYXI+PFJl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</w:fldData>
        </w:fldChar>
      </w:r>
      <w:r w:rsidR="00B9504D">
        <w:instrText xml:space="preserve"> ADDIN EN.CITE.DATA </w:instrText>
      </w:r>
      <w:r w:rsidR="00B9504D">
        <w:fldChar w:fldCharType="end"/>
      </w:r>
      <w:r w:rsidR="00B9504D">
        <w:fldChar w:fldCharType="separate"/>
      </w:r>
      <w:r w:rsidR="00B9504D">
        <w:rPr>
          <w:noProof/>
        </w:rPr>
        <w:t>(Huang et al. 2018)</w:t>
      </w:r>
      <w:r w:rsidR="00B9504D">
        <w:fldChar w:fldCharType="end"/>
      </w:r>
      <w:r w:rsidR="0003367B" w:rsidRPr="0003367B">
        <w:t xml:space="preserve">. </w:t>
      </w:r>
      <w:r w:rsidR="00746E13">
        <w:t xml:space="preserve">It is estimated that approximately 50% of patients present with metastatic disease </w:t>
      </w:r>
      <w:r w:rsidR="00746E13">
        <w:fldChar w:fldCharType="begin"/>
      </w:r>
      <w:r w:rsidR="00746E13">
        <w:instrText xml:space="preserve"> ADDIN EN.CITE &lt;EndNote&gt;&lt;Cite&gt;&lt;Author&gt;Loveday&lt;/Author&gt;&lt;Year&gt;2019&lt;/Year&gt;&lt;RecNum&gt;59&lt;/RecNum&gt;&lt;DisplayText&gt;(Loveday, Lipton &amp;amp; Thomson 2019; Tempero 2019)&lt;/DisplayText&gt;&lt;record&gt;&lt;rec-number&gt;59&lt;/rec-number&gt;&lt;foreign-keys&gt;&lt;key app="EN" db-id="dfz5ts0r4xw0v2etrfjp2zx5zpxw0te2ex09" timestamp="1581485800"&gt;59&lt;/key&gt;&lt;/foreign-keys&gt;&lt;ref-type name="Journal Article"&gt;17&lt;/ref-type&gt;&lt;contributors&gt;&lt;authors&gt;&lt;author&gt;Loveday, B.&lt;/author&gt;&lt;author&gt;Lipton, L.&lt;/author&gt;&lt;author&gt;Thomson, B.&lt;/author&gt;&lt;/authors&gt;&lt;/contributors&gt;&lt;titles&gt;&lt;title&gt;Pancreatic cancer&lt;/title&gt;&lt;secondary-title&gt;Australian Journal for General Practitioners&lt;/secondary-title&gt;&lt;/titles&gt;&lt;periodical&gt;&lt;full-title&gt;Australian Journal for General Practitioners&lt;/full-title&gt;&lt;/periodical&gt;&lt;pages&gt;826-831&lt;/pages&gt;&lt;volume&gt;48&lt;/volume&gt;&lt;dates&gt;&lt;year&gt;2019&lt;/year&gt;&lt;pub-dates&gt;&lt;date&gt;11/19&lt;/date&gt;&lt;/pub-dates&gt;&lt;/dates&gt;&lt;publisher&gt;The Royal Australian College of General Practitioners (RACGP)&lt;/publisher&gt;&lt;urls&gt;&lt;related-urls&gt;&lt;url&gt;https://www1.racgp.org.au/ajgp/2019/december/pancreatic-cancer&lt;/url&gt;&lt;/related-urls&gt;&lt;/urls&gt;&lt;/record&gt;&lt;/Cite&gt;&lt;Cite&gt;&lt;Author&gt;Tempero&lt;/Author&gt;&lt;Year&gt;2019&lt;/Year&gt;&lt;RecNum&gt;16&lt;/RecNum&gt;&lt;record&gt;&lt;rec-number&gt;16&lt;/rec-number&gt;&lt;foreign-keys&gt;&lt;key app="EN" db-id="dfz5ts0r4xw0v2etrfjp2zx5zpxw0te2ex09" timestamp="1580777518"&gt;16&lt;/key&gt;&lt;/foreign-keys&gt;&lt;ref-type name="Journal Article"&gt;17&lt;/ref-type&gt;&lt;contributors&gt;&lt;authors&gt;&lt;author&gt;Tempero, Margaret A&lt;/author&gt;&lt;/authors&gt;&lt;/contributors&gt;&lt;titles&gt;&lt;title&gt;NCCN guidelines updates: pancreatic cancer&lt;/title&gt;&lt;secondary-title&gt;Journal of the National Comprehensive Cancer Network&lt;/secondary-title&gt;&lt;/titles&gt;&lt;periodical&gt;&lt;full-title&gt;Journal of the National Comprehensive Cancer Network&lt;/full-title&gt;&lt;/periodical&gt;&lt;pages&gt;603-605&lt;/pages&gt;&lt;volume&gt;17&lt;/volume&gt;&lt;number&gt;5.5&lt;/number&gt;&lt;dates&gt;&lt;year&gt;2019&lt;/year&gt;&lt;/dates&gt;&lt;isbn&gt;1540-1405&lt;/isbn&gt;&lt;urls&gt;&lt;related-urls&gt;&lt;url&gt;https://jnccn.org/downloadpdf/journals/jnccn/17/5.5/article-p603.pdf&lt;/url&gt;&lt;/related-urls&gt;&lt;/urls&gt;&lt;/record&gt;&lt;/Cite&gt;&lt;/EndNote&gt;</w:instrText>
      </w:r>
      <w:r w:rsidR="00746E13">
        <w:fldChar w:fldCharType="separate"/>
      </w:r>
      <w:r w:rsidR="00746E13">
        <w:rPr>
          <w:noProof/>
        </w:rPr>
        <w:t>(Loveday, Lipton &amp; Thomson 2019; Tempero 2019)</w:t>
      </w:r>
      <w:r w:rsidR="00746E13">
        <w:fldChar w:fldCharType="end"/>
      </w:r>
      <w:r w:rsidR="00746E13">
        <w:t xml:space="preserve">. </w:t>
      </w:r>
      <w:r w:rsidR="00A42450" w:rsidRPr="00A42450">
        <w:t>Treatment options for these patients are limited and dependent on the patient’s health status.</w:t>
      </w:r>
    </w:p>
    <w:p w14:paraId="4EECC110" w14:textId="5E0FDDCE" w:rsidR="000D47A3" w:rsidRDefault="00180D7E" w:rsidP="000E449B">
      <w:pPr>
        <w:jc w:val="both"/>
      </w:pPr>
      <w:r>
        <w:lastRenderedPageBreak/>
        <w:t xml:space="preserve">The population for the proposed medical service, germline </w:t>
      </w:r>
      <w:r w:rsidRPr="000D47A3">
        <w:rPr>
          <w:i/>
        </w:rPr>
        <w:t>BRCA1/2</w:t>
      </w:r>
      <w:r>
        <w:t xml:space="preserve"> </w:t>
      </w:r>
      <w:r w:rsidR="007F093D">
        <w:t>variant</w:t>
      </w:r>
      <w:r>
        <w:t xml:space="preserve"> testing, </w:t>
      </w:r>
      <w:r w:rsidR="00E93C80">
        <w:t>comprises</w:t>
      </w:r>
      <w:r>
        <w:t xml:space="preserve"> patients with metastatic pancreatic cancer, who are fit for first-line treatment with platinum-based chemotherapy. </w:t>
      </w:r>
      <w:r w:rsidR="00010697">
        <w:t>The population recruited in the pivotal trial (Gol</w:t>
      </w:r>
      <w:r w:rsidR="00AB73C8">
        <w:t>an</w:t>
      </w:r>
      <w:r w:rsidR="00010697">
        <w:t xml:space="preserve"> et al. 2018) were adult patients who had histologically or cytologically confirmed pancreatic adenocarcinoma receiving initial chemotherapy for metastatic disease and without evidence of disease progression on treatment</w:t>
      </w:r>
      <w:r w:rsidR="00AB73C8">
        <w:t>,</w:t>
      </w:r>
      <w:r w:rsidR="00010697">
        <w:t xml:space="preserve"> and a documented deleterious or suspected deleterious germline </w:t>
      </w:r>
      <w:r w:rsidR="00FA4F3D">
        <w:t>variant</w:t>
      </w:r>
      <w:r w:rsidR="00010697">
        <w:t xml:space="preserve"> in </w:t>
      </w:r>
      <w:r w:rsidR="00010697" w:rsidRPr="00010697">
        <w:rPr>
          <w:i/>
        </w:rPr>
        <w:t>BRCA1</w:t>
      </w:r>
      <w:r w:rsidR="00010697">
        <w:t xml:space="preserve"> or </w:t>
      </w:r>
      <w:r w:rsidR="00010697" w:rsidRPr="00010697">
        <w:rPr>
          <w:i/>
        </w:rPr>
        <w:t>BRCA2</w:t>
      </w:r>
      <w:r w:rsidR="00010697">
        <w:t>.</w:t>
      </w:r>
    </w:p>
    <w:p w14:paraId="4055EBA1" w14:textId="77777777" w:rsidR="00CD5C16" w:rsidRPr="00493F03" w:rsidRDefault="00CD5C16" w:rsidP="00CD5C16">
      <w:pPr>
        <w:jc w:val="both"/>
        <w:rPr>
          <w:i/>
        </w:rPr>
      </w:pPr>
      <w:r w:rsidRPr="00493F03">
        <w:rPr>
          <w:i/>
        </w:rPr>
        <w:t xml:space="preserve">PASC confirmed the proposed population as defined. PASC noted that only those receiving or planning to receive platinum-based chemotherapy would be eligible for olaparib maintenance treatment, and thus for testing of their </w:t>
      </w:r>
      <w:r w:rsidRPr="00B90035">
        <w:rPr>
          <w:i/>
        </w:rPr>
        <w:t>BRCA1/2</w:t>
      </w:r>
      <w:r w:rsidRPr="00493F03">
        <w:rPr>
          <w:i/>
        </w:rPr>
        <w:t xml:space="preserve"> variant status. PASC noted local guidelines are consistent with the National Comprehensive Cancer Network (NCCN) guidelines for pancreatic cancer, which recommend all patients receive </w:t>
      </w:r>
      <w:r w:rsidRPr="00B90035">
        <w:rPr>
          <w:i/>
          <w:iCs/>
        </w:rPr>
        <w:t>BRCA1/2</w:t>
      </w:r>
      <w:r w:rsidRPr="00493F03">
        <w:rPr>
          <w:i/>
        </w:rPr>
        <w:t xml:space="preserve"> variant testing at diagnosis before first-line treatment.</w:t>
      </w:r>
    </w:p>
    <w:p w14:paraId="6BB752E9" w14:textId="3214BD47" w:rsidR="000D47A3" w:rsidRPr="00780D84" w:rsidRDefault="00780D84" w:rsidP="00780D84">
      <w:pPr>
        <w:pStyle w:val="Heading5"/>
        <w:spacing w:after="60"/>
        <w:rPr>
          <w:b/>
          <w:i w:val="0"/>
          <w:color w:val="00B0F0"/>
          <w:sz w:val="28"/>
          <w:szCs w:val="28"/>
        </w:rPr>
      </w:pPr>
      <w:r>
        <w:rPr>
          <w:b/>
          <w:i w:val="0"/>
          <w:color w:val="00B0F0"/>
          <w:sz w:val="28"/>
          <w:szCs w:val="28"/>
        </w:rPr>
        <w:t>B</w:t>
      </w:r>
      <w:r w:rsidR="000D47A3" w:rsidRPr="00780D84">
        <w:rPr>
          <w:b/>
          <w:i w:val="0"/>
          <w:color w:val="00B0F0"/>
          <w:sz w:val="28"/>
          <w:szCs w:val="28"/>
        </w:rPr>
        <w:t>iomarker</w:t>
      </w:r>
    </w:p>
    <w:p w14:paraId="72F49526" w14:textId="77777777" w:rsidR="00627224" w:rsidRDefault="00A82A71" w:rsidP="001C667F">
      <w:pPr>
        <w:jc w:val="both"/>
      </w:pPr>
      <w:r>
        <w:t xml:space="preserve">The </w:t>
      </w:r>
      <w:r w:rsidRPr="00A82A71">
        <w:rPr>
          <w:i/>
        </w:rPr>
        <w:t>BRCA1</w:t>
      </w:r>
      <w:r>
        <w:t xml:space="preserve"> and </w:t>
      </w:r>
      <w:r w:rsidRPr="00A82A71">
        <w:rPr>
          <w:i/>
        </w:rPr>
        <w:t>BRCA2</w:t>
      </w:r>
      <w:r>
        <w:t xml:space="preserve"> genes encode the </w:t>
      </w:r>
      <w:r w:rsidR="001C667F" w:rsidRPr="001C667F">
        <w:t xml:space="preserve">BRCA1 </w:t>
      </w:r>
      <w:r w:rsidR="001C667F">
        <w:t>and</w:t>
      </w:r>
      <w:r w:rsidR="001C667F" w:rsidRPr="001C667F">
        <w:t xml:space="preserve"> BRCA2 proteins</w:t>
      </w:r>
      <w:r>
        <w:t>, which</w:t>
      </w:r>
      <w:r w:rsidR="001C667F" w:rsidRPr="001C667F">
        <w:t xml:space="preserve"> </w:t>
      </w:r>
      <w:r w:rsidR="001C667F">
        <w:t>function in</w:t>
      </w:r>
      <w:r w:rsidR="001C667F" w:rsidRPr="001C667F">
        <w:t xml:space="preserve"> </w:t>
      </w:r>
      <w:r w:rsidR="00893AFC">
        <w:t>DNA repair</w:t>
      </w:r>
      <w:r>
        <w:t>, in the</w:t>
      </w:r>
      <w:r w:rsidR="001C667F" w:rsidRPr="001C667F">
        <w:t xml:space="preserve"> homologous recombination repair </w:t>
      </w:r>
      <w:r w:rsidR="00627224">
        <w:t xml:space="preserve">(HRR) </w:t>
      </w:r>
      <w:r w:rsidR="001C667F" w:rsidRPr="001C667F">
        <w:t>pathway</w:t>
      </w:r>
      <w:r w:rsidR="00627224">
        <w:t>, which is responsible for</w:t>
      </w:r>
      <w:r w:rsidR="001C667F" w:rsidRPr="001C667F">
        <w:t xml:space="preserve"> repair </w:t>
      </w:r>
      <w:r w:rsidR="00627224">
        <w:t xml:space="preserve">of </w:t>
      </w:r>
      <w:r w:rsidR="00627224" w:rsidRPr="00627224">
        <w:t xml:space="preserve">double strand </w:t>
      </w:r>
      <w:r w:rsidR="00893AFC">
        <w:t xml:space="preserve">DNA </w:t>
      </w:r>
      <w:r w:rsidR="00627224" w:rsidRPr="00627224">
        <w:t>breaks</w:t>
      </w:r>
      <w:r w:rsidR="00627224">
        <w:t>.</w:t>
      </w:r>
      <w:r w:rsidR="001C667F" w:rsidRPr="001C667F">
        <w:t xml:space="preserve"> </w:t>
      </w:r>
      <w:r w:rsidR="00627224">
        <w:t>The</w:t>
      </w:r>
      <w:r w:rsidR="001C667F" w:rsidRPr="001C667F">
        <w:t xml:space="preserve"> lack </w:t>
      </w:r>
      <w:r w:rsidR="00627224">
        <w:t xml:space="preserve">of </w:t>
      </w:r>
      <w:r w:rsidR="001C667F" w:rsidRPr="001C667F">
        <w:t xml:space="preserve">functional BRCA1 or BRCA2 </w:t>
      </w:r>
      <w:r w:rsidR="0008713D" w:rsidRPr="001C667F">
        <w:t>proteins</w:t>
      </w:r>
      <w:r w:rsidR="00995A51">
        <w:t xml:space="preserve"> inactivates the HRR pathway, which </w:t>
      </w:r>
      <w:r w:rsidR="00627224">
        <w:t>means that</w:t>
      </w:r>
      <w:r w:rsidR="001C667F" w:rsidRPr="001C667F">
        <w:t xml:space="preserve"> double strand breaks cannot be </w:t>
      </w:r>
      <w:r w:rsidR="0008713D">
        <w:t>reliably</w:t>
      </w:r>
      <w:r w:rsidR="001C667F" w:rsidRPr="001C667F">
        <w:t xml:space="preserve"> repaired</w:t>
      </w:r>
      <w:r w:rsidR="00627224">
        <w:t xml:space="preserve">. Instead, </w:t>
      </w:r>
      <w:r w:rsidR="001C667F" w:rsidRPr="001C667F">
        <w:t xml:space="preserve">alternative </w:t>
      </w:r>
      <w:r w:rsidR="00627224">
        <w:t xml:space="preserve">more </w:t>
      </w:r>
      <w:r w:rsidR="001C667F" w:rsidRPr="001C667F">
        <w:t>error-prone pathways are activated, such as the non-homologous end</w:t>
      </w:r>
      <w:r w:rsidR="00627224">
        <w:t>-</w:t>
      </w:r>
      <w:r w:rsidR="001C667F" w:rsidRPr="001C667F">
        <w:t>joining pathway</w:t>
      </w:r>
      <w:r w:rsidR="00995A51">
        <w:t xml:space="preserve"> (NHEJ)</w:t>
      </w:r>
      <w:r w:rsidR="001C667F" w:rsidRPr="001C667F">
        <w:t>, leading to increased genomic instability</w:t>
      </w:r>
      <w:r w:rsidR="0008713D">
        <w:t>.</w:t>
      </w:r>
      <w:r w:rsidR="00893AFC">
        <w:t xml:space="preserve"> </w:t>
      </w:r>
      <w:r w:rsidR="0008713D">
        <w:t>This genomic instability may lead to normal</w:t>
      </w:r>
      <w:r w:rsidR="00893AFC">
        <w:t xml:space="preserve"> cells becom</w:t>
      </w:r>
      <w:r w:rsidR="0008713D">
        <w:t>ing</w:t>
      </w:r>
      <w:r w:rsidR="00893AFC">
        <w:t xml:space="preserve"> cancerous</w:t>
      </w:r>
      <w:r w:rsidR="001C667F" w:rsidRPr="001C667F">
        <w:t>.</w:t>
      </w:r>
    </w:p>
    <w:p w14:paraId="2C0AD136" w14:textId="77ACCBD1" w:rsidR="0015515B" w:rsidRDefault="00627224" w:rsidP="001C667F">
      <w:pPr>
        <w:jc w:val="both"/>
      </w:pPr>
      <w:r w:rsidRPr="00627224">
        <w:t xml:space="preserve">The </w:t>
      </w:r>
      <w:r w:rsidRPr="00627224">
        <w:rPr>
          <w:i/>
        </w:rPr>
        <w:t>BRCA1/2</w:t>
      </w:r>
      <w:r w:rsidRPr="00627224">
        <w:t xml:space="preserve"> genes are large, with 23 exons consisting of 5,592 bp encoding 1,863 amino acids for </w:t>
      </w:r>
      <w:r w:rsidRPr="00627224">
        <w:rPr>
          <w:i/>
        </w:rPr>
        <w:t>BRCA1</w:t>
      </w:r>
      <w:r w:rsidRPr="00627224">
        <w:t xml:space="preserve"> and 27 exons (10,257 bp) encoding 3,418 amino acids for </w:t>
      </w:r>
      <w:r w:rsidRPr="00627224">
        <w:rPr>
          <w:i/>
        </w:rPr>
        <w:t>BRCA2</w:t>
      </w:r>
      <w:r w:rsidRPr="00627224">
        <w:t>.</w:t>
      </w:r>
      <w:r>
        <w:t xml:space="preserve"> </w:t>
      </w:r>
      <w:r w:rsidR="007F093D">
        <w:t>Sequence changes</w:t>
      </w:r>
      <w:r w:rsidR="001C667F" w:rsidRPr="00D2076C">
        <w:t xml:space="preserve"> causing the loss of function </w:t>
      </w:r>
      <w:r w:rsidR="00995A51">
        <w:t>in</w:t>
      </w:r>
      <w:r w:rsidR="001C667F" w:rsidRPr="00D2076C">
        <w:t xml:space="preserve"> the BRCA</w:t>
      </w:r>
      <w:r w:rsidR="001C667F">
        <w:t>1/2</w:t>
      </w:r>
      <w:r w:rsidR="001C667F" w:rsidRPr="00D2076C">
        <w:t xml:space="preserve"> proteins can occur anywhere within the </w:t>
      </w:r>
      <w:r w:rsidR="001C667F" w:rsidRPr="00D2076C">
        <w:rPr>
          <w:i/>
        </w:rPr>
        <w:t>BRCA1/2</w:t>
      </w:r>
      <w:r w:rsidR="001C667F" w:rsidRPr="00D2076C">
        <w:t xml:space="preserve"> genes, including the exon-intron splice sites. These can </w:t>
      </w:r>
      <w:r w:rsidR="007F093D">
        <w:t>be</w:t>
      </w:r>
      <w:r w:rsidR="001C667F" w:rsidRPr="00D2076C">
        <w:t xml:space="preserve"> either germline or somatic </w:t>
      </w:r>
      <w:r w:rsidR="007F093D">
        <w:t>in origin</w:t>
      </w:r>
      <w:r w:rsidR="001C667F" w:rsidRPr="00D2076C">
        <w:t>. More than 1</w:t>
      </w:r>
      <w:r w:rsidR="00833263">
        <w:t>,</w:t>
      </w:r>
      <w:r w:rsidR="001C667F" w:rsidRPr="00D2076C">
        <w:t>800 distinct</w:t>
      </w:r>
      <w:r w:rsidR="00282A07">
        <w:t xml:space="preserve"> sequence </w:t>
      </w:r>
      <w:r w:rsidR="001C667F" w:rsidRPr="00D2076C">
        <w:t xml:space="preserve">variants causing intronic changes, </w:t>
      </w:r>
      <w:r w:rsidR="00A82A71">
        <w:t>single nucleotide variants</w:t>
      </w:r>
      <w:r w:rsidR="001C667F" w:rsidRPr="00D2076C">
        <w:t xml:space="preserve">, and small insertions or deletions (INDELs) have been reported in </w:t>
      </w:r>
      <w:r w:rsidR="001C667F" w:rsidRPr="001C667F">
        <w:rPr>
          <w:i/>
        </w:rPr>
        <w:t>BRCA1</w:t>
      </w:r>
      <w:r w:rsidR="001C667F" w:rsidRPr="00D2076C">
        <w:t xml:space="preserve"> and 2</w:t>
      </w:r>
      <w:r w:rsidR="00833263">
        <w:t>,</w:t>
      </w:r>
      <w:r w:rsidR="001C667F" w:rsidRPr="00D2076C">
        <w:t xml:space="preserve">000 in </w:t>
      </w:r>
      <w:r w:rsidR="001C667F" w:rsidRPr="001C667F">
        <w:rPr>
          <w:i/>
        </w:rPr>
        <w:t xml:space="preserve">BRCA2 </w:t>
      </w:r>
      <w:r w:rsidR="00B9504D">
        <w:fldChar w:fldCharType="begin"/>
      </w:r>
      <w:r w:rsidR="00EE7F48">
        <w:instrText xml:space="preserve"> ADDIN EN.CITE &lt;EndNote&gt;&lt;Cite&gt;&lt;Author&gt;Couch&lt;/Author&gt;&lt;Year&gt;2014&lt;/Year&gt;&lt;RecNum&gt;38&lt;/RecNum&gt;&lt;DisplayText&gt;(Couch, Nathanson &amp;amp; Offit 2014)&lt;/DisplayText&gt;&lt;record&gt;&lt;rec-number&gt;38&lt;/rec-number&gt;&lt;foreign-keys&gt;&lt;key app="EN" db-id="dfz5ts0r4xw0v2etrfjp2zx5zpxw0te2ex09" timestamp="1581379208"&gt;38&lt;/key&gt;&lt;/foreign-keys&gt;&lt;ref-type name="Journal Article"&gt;17&lt;/ref-type&gt;&lt;contributors&gt;&lt;authors&gt;&lt;author&gt;Couch, Fergus J.&lt;/author&gt;&lt;author&gt;Nathanson, Katherine L.&lt;/author&gt;&lt;author&gt;Offit, Kenneth&lt;/author&gt;&lt;/authors&gt;&lt;/contributors&gt;&lt;titles&gt;&lt;title&gt;Two Decades After BRCA: Setting Paradigms in Personalized Cancer Care and Prevention&lt;/title&gt;&lt;secondary-title&gt;Science&lt;/secondary-title&gt;&lt;/titles&gt;&lt;periodical&gt;&lt;full-title&gt;Science&lt;/full-title&gt;&lt;/periodical&gt;&lt;pages&gt;1466-1470&lt;/pages&gt;&lt;volume&gt;343&lt;/volume&gt;&lt;number&gt;6178&lt;/number&gt;&lt;dates&gt;&lt;year&gt;2014&lt;/year&gt;&lt;/dates&gt;&lt;urls&gt;&lt;related-urls&gt;&lt;url&gt;https://science.sciencemag.org/content/sci/343/6178/1466.full.pdf&lt;/url&gt;&lt;/related-urls&gt;&lt;/urls&gt;&lt;electronic-resource-num&gt;10.1126/science.1251827&lt;/electronic-resource-num&gt;&lt;/record&gt;&lt;/Cite&gt;&lt;/EndNote&gt;</w:instrText>
      </w:r>
      <w:r w:rsidR="00B9504D">
        <w:fldChar w:fldCharType="separate"/>
      </w:r>
      <w:r w:rsidR="00B9504D">
        <w:rPr>
          <w:noProof/>
        </w:rPr>
        <w:t>(Couch, Nathanson &amp; Offit 2014)</w:t>
      </w:r>
      <w:r w:rsidR="00B9504D">
        <w:fldChar w:fldCharType="end"/>
      </w:r>
      <w:r w:rsidR="001C667F" w:rsidRPr="00D2076C">
        <w:t xml:space="preserve">. Large INDELs, copy number variants or other gene rearrangements also occur in both genes due to the repetitive nature of the </w:t>
      </w:r>
      <w:r w:rsidR="00833263">
        <w:t>DNA encoding these genes</w:t>
      </w:r>
      <w:r w:rsidR="001C667F" w:rsidRPr="00D2076C">
        <w:t xml:space="preserve">, but are more prevalent in </w:t>
      </w:r>
      <w:r w:rsidR="001C667F" w:rsidRPr="003F563B">
        <w:rPr>
          <w:i/>
        </w:rPr>
        <w:t>BRCA1</w:t>
      </w:r>
      <w:r w:rsidR="001C667F" w:rsidRPr="00D2076C">
        <w:t xml:space="preserve"> (14% of </w:t>
      </w:r>
      <w:r w:rsidR="007F093D">
        <w:t>variant</w:t>
      </w:r>
      <w:r w:rsidR="001C667F" w:rsidRPr="00D2076C">
        <w:t xml:space="preserve">s) than in </w:t>
      </w:r>
      <w:r w:rsidR="001C667F" w:rsidRPr="003F563B">
        <w:rPr>
          <w:i/>
        </w:rPr>
        <w:t>BRCA2</w:t>
      </w:r>
      <w:r w:rsidR="001C667F" w:rsidRPr="00D2076C">
        <w:t xml:space="preserve"> (2.6% of </w:t>
      </w:r>
      <w:r w:rsidR="007F093D">
        <w:t>variant</w:t>
      </w:r>
      <w:r w:rsidR="001C667F" w:rsidRPr="00D2076C">
        <w:t>s).</w:t>
      </w:r>
    </w:p>
    <w:p w14:paraId="3608C894" w14:textId="77777777" w:rsidR="001C667F" w:rsidRDefault="00450355" w:rsidP="001C667F">
      <w:pPr>
        <w:jc w:val="both"/>
      </w:pPr>
      <w:r>
        <w:t>These variants are grouped into five classes</w:t>
      </w:r>
      <w:r w:rsidR="00A82A71">
        <w:t xml:space="preserve">, according to the likelihood of </w:t>
      </w:r>
      <w:r w:rsidR="004B01A4">
        <w:t>the variant affecting protein function</w:t>
      </w:r>
      <w:r>
        <w:t xml:space="preserve">. Those variants that do not </w:t>
      </w:r>
      <w:r w:rsidR="0015515B">
        <w:t>affect</w:t>
      </w:r>
      <w:r>
        <w:t xml:space="preserve"> protein function are considered to be either class 1 (</w:t>
      </w:r>
      <w:r w:rsidR="007F093D">
        <w:t xml:space="preserve">known to be </w:t>
      </w:r>
      <w:r>
        <w:t xml:space="preserve">benign) or class 2 (likely </w:t>
      </w:r>
      <w:r w:rsidR="00A42450">
        <w:t xml:space="preserve">to be </w:t>
      </w:r>
      <w:r>
        <w:t xml:space="preserve">benign). Variants of unknown significance </w:t>
      </w:r>
      <w:r w:rsidR="00D572DD">
        <w:t xml:space="preserve">(VUS) </w:t>
      </w:r>
      <w:r>
        <w:t xml:space="preserve">are considered to belong to class 3, with the majority </w:t>
      </w:r>
      <w:r w:rsidR="004B01A4">
        <w:t xml:space="preserve">eventually </w:t>
      </w:r>
      <w:r>
        <w:t>likely to be</w:t>
      </w:r>
      <w:r w:rsidR="0015515B">
        <w:t xml:space="preserve"> </w:t>
      </w:r>
      <w:r>
        <w:t xml:space="preserve">reclassified as </w:t>
      </w:r>
      <w:r w:rsidR="007F093D">
        <w:t xml:space="preserve">either </w:t>
      </w:r>
      <w:r>
        <w:t>cl</w:t>
      </w:r>
      <w:r w:rsidR="0015515B">
        <w:t>a</w:t>
      </w:r>
      <w:r>
        <w:t>ss 1 or 2. Those variants</w:t>
      </w:r>
      <w:r w:rsidR="004B01A4">
        <w:t xml:space="preserve"> </w:t>
      </w:r>
      <w:r w:rsidR="0015515B">
        <w:t>that have</w:t>
      </w:r>
      <w:r>
        <w:t xml:space="preserve"> deleterious effects </w:t>
      </w:r>
      <w:r w:rsidR="0015515B">
        <w:t xml:space="preserve">on protein function are considered to belong to </w:t>
      </w:r>
      <w:r>
        <w:t xml:space="preserve">class 4 (likely </w:t>
      </w:r>
      <w:r w:rsidR="00A42450">
        <w:t xml:space="preserve">to be </w:t>
      </w:r>
      <w:r>
        <w:t>pathogenic) or class 5 (</w:t>
      </w:r>
      <w:r w:rsidR="007F093D">
        <w:t xml:space="preserve">known to be </w:t>
      </w:r>
      <w:r>
        <w:t>pathogenic)</w:t>
      </w:r>
      <w:r w:rsidR="0015515B">
        <w:t>. Only patients with class 4</w:t>
      </w:r>
      <w:r w:rsidR="0015515B">
        <w:rPr>
          <w:rFonts w:cs="Calibri"/>
        </w:rPr>
        <w:t>–</w:t>
      </w:r>
      <w:r w:rsidR="0015515B">
        <w:t xml:space="preserve">5 </w:t>
      </w:r>
      <w:r w:rsidR="0015515B" w:rsidRPr="0015515B">
        <w:rPr>
          <w:i/>
        </w:rPr>
        <w:t>BRCA1/2</w:t>
      </w:r>
      <w:r w:rsidR="0015515B">
        <w:t xml:space="preserve"> pathogenic variants will be eligible for the proposed maintenance treatment with olaparib if they meet all other eligibility criteria.</w:t>
      </w:r>
    </w:p>
    <w:p w14:paraId="0A03A5F1" w14:textId="66437BF4" w:rsidR="00AA313B" w:rsidRDefault="000D47A3" w:rsidP="00036CAF">
      <w:pPr>
        <w:jc w:val="both"/>
      </w:pPr>
      <w:r w:rsidRPr="00C62261">
        <w:t xml:space="preserve">Although the majority of </w:t>
      </w:r>
      <w:r>
        <w:t>pancreatic cancer</w:t>
      </w:r>
      <w:r w:rsidRPr="00C62261">
        <w:t xml:space="preserve"> cases are sporadic, up to 10</w:t>
      </w:r>
      <w:r>
        <w:t>% of</w:t>
      </w:r>
      <w:r w:rsidRPr="00C62261">
        <w:t xml:space="preserve"> cases </w:t>
      </w:r>
      <w:r>
        <w:t>have</w:t>
      </w:r>
      <w:r w:rsidRPr="00C62261">
        <w:t xml:space="preserve"> a hereditary </w:t>
      </w:r>
      <w:r w:rsidR="007F093D" w:rsidRPr="007F093D">
        <w:t xml:space="preserve">pathogenic </w:t>
      </w:r>
      <w:r w:rsidR="007F093D">
        <w:t>variant</w:t>
      </w:r>
      <w:r>
        <w:t xml:space="preserve"> in a </w:t>
      </w:r>
      <w:r w:rsidRPr="00C62261">
        <w:t xml:space="preserve">cancer predisposition </w:t>
      </w:r>
      <w:r>
        <w:t>gene</w:t>
      </w:r>
      <w:r w:rsidRPr="00C62261">
        <w:t xml:space="preserve">, </w:t>
      </w:r>
      <w:r>
        <w:t>with more than half being</w:t>
      </w:r>
      <w:r w:rsidRPr="00C62261">
        <w:t xml:space="preserve"> a germline </w:t>
      </w:r>
      <w:r w:rsidRPr="00B500CB">
        <w:rPr>
          <w:i/>
        </w:rPr>
        <w:t>BRCA1</w:t>
      </w:r>
      <w:r w:rsidR="00443DEF">
        <w:rPr>
          <w:i/>
        </w:rPr>
        <w:t>/2</w:t>
      </w:r>
      <w:r w:rsidRPr="00C62261">
        <w:t xml:space="preserve"> </w:t>
      </w:r>
      <w:r w:rsidR="007F093D" w:rsidRPr="007F093D">
        <w:t xml:space="preserve">pathogenic </w:t>
      </w:r>
      <w:r w:rsidR="007F093D">
        <w:t>variant</w:t>
      </w:r>
      <w:r w:rsidR="00AD13F8">
        <w:t xml:space="preserve"> </w:t>
      </w:r>
      <w:r w:rsidR="00B9504D">
        <w:fldChar w:fldCharType="begin">
          <w:fldData xml:space="preserve">PEVuZE5vdGU+PENpdGU+PEF1dGhvcj5MZXVuZzwvQXV0aG9yPjxZZWFyPjIwMTM8L1llYXI+PFJl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</w:fldData>
        </w:fldChar>
      </w:r>
      <w:r w:rsidR="00B9504D">
        <w:instrText xml:space="preserve"> ADDIN EN.CITE </w:instrText>
      </w:r>
      <w:r w:rsidR="00B9504D">
        <w:fldChar w:fldCharType="begin">
          <w:fldData xml:space="preserve">PEVuZE5vdGU+PENpdGU+PEF1dGhvcj5MZXVuZzwvQXV0aG9yPjxZZWFyPjIwMTM8L1llYXI+PFJl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</w:fldData>
        </w:fldChar>
      </w:r>
      <w:r w:rsidR="00B9504D">
        <w:instrText xml:space="preserve"> ADDIN EN.CITE.DATA </w:instrText>
      </w:r>
      <w:r w:rsidR="00B9504D">
        <w:fldChar w:fldCharType="end"/>
      </w:r>
      <w:r w:rsidR="00B9504D">
        <w:fldChar w:fldCharType="separate"/>
      </w:r>
      <w:r w:rsidR="00B9504D">
        <w:rPr>
          <w:noProof/>
        </w:rPr>
        <w:t>(Leung &amp; Saif 2013; Lynch et al. 2005)</w:t>
      </w:r>
      <w:r w:rsidR="00B9504D">
        <w:fldChar w:fldCharType="end"/>
      </w:r>
      <w:r w:rsidRPr="00C62261">
        <w:t xml:space="preserve">. </w:t>
      </w:r>
      <w:r w:rsidR="00E04E71">
        <w:t xml:space="preserve">Pancreatic cancer is more common among families with </w:t>
      </w:r>
      <w:r w:rsidR="00E04E71" w:rsidRPr="00ED2311">
        <w:rPr>
          <w:i/>
        </w:rPr>
        <w:t>BRCA2</w:t>
      </w:r>
      <w:r w:rsidR="00E04E71">
        <w:t xml:space="preserve"> </w:t>
      </w:r>
      <w:r w:rsidR="00E04E71" w:rsidRPr="00E04E71">
        <w:t>pathogenic variant</w:t>
      </w:r>
      <w:r w:rsidR="00E04E71">
        <w:t>s.</w:t>
      </w:r>
      <w:r w:rsidR="00E04E71" w:rsidRPr="0003367B">
        <w:t xml:space="preserve"> </w:t>
      </w:r>
      <w:r w:rsidRPr="0003367B">
        <w:t xml:space="preserve">Carriers of germline </w:t>
      </w:r>
      <w:r w:rsidR="007F093D" w:rsidRPr="007F093D">
        <w:rPr>
          <w:i/>
        </w:rPr>
        <w:t>BRCA1</w:t>
      </w:r>
      <w:r w:rsidR="007F093D" w:rsidRPr="007F093D">
        <w:t xml:space="preserve"> pathogenic </w:t>
      </w:r>
      <w:r w:rsidR="007F093D">
        <w:t>variant</w:t>
      </w:r>
      <w:r w:rsidRPr="0003367B">
        <w:t>s have a</w:t>
      </w:r>
      <w:r w:rsidR="00E04E71">
        <w:t>n</w:t>
      </w:r>
      <w:r w:rsidRPr="0003367B">
        <w:t xml:space="preserve"> increased risk of </w:t>
      </w:r>
      <w:r>
        <w:t xml:space="preserve">developing </w:t>
      </w:r>
      <w:r w:rsidRPr="0003367B">
        <w:t>p</w:t>
      </w:r>
      <w:r>
        <w:t xml:space="preserve">ancreatic cancer </w:t>
      </w:r>
      <w:r w:rsidR="00E04E71">
        <w:t>of up to 5-</w:t>
      </w:r>
      <w:r w:rsidR="00E04E71" w:rsidRPr="00C62261">
        <w:t xml:space="preserve">times </w:t>
      </w:r>
      <w:r>
        <w:t>compared to the</w:t>
      </w:r>
      <w:r w:rsidRPr="00C62261">
        <w:t xml:space="preserve"> general population</w:t>
      </w:r>
      <w:r w:rsidR="00E04E71">
        <w:t xml:space="preserve"> and up to 10-times for </w:t>
      </w:r>
      <w:r w:rsidR="00E04E71" w:rsidRPr="00E04E71">
        <w:rPr>
          <w:i/>
        </w:rPr>
        <w:t xml:space="preserve">BRCA2 </w:t>
      </w:r>
      <w:r w:rsidR="00E04E71">
        <w:t xml:space="preserve">pathogenic variant carriers </w:t>
      </w:r>
      <w:r w:rsidR="008763C8">
        <w:fldChar w:fldCharType="begin"/>
      </w:r>
      <w:r w:rsidR="008763C8">
        <w:instrText xml:space="preserve"> ADDIN EN.CITE &lt;EndNote&gt;&lt;Cite&gt;&lt;Author&gt;Loveday&lt;/Author&gt;&lt;Year&gt;2019&lt;/Year&gt;&lt;RecNum&gt;59&lt;/RecNum&gt;&lt;DisplayText&gt;(Loveday, Lipton &amp;amp; Thomson 2019)&lt;/DisplayText&gt;&lt;record&gt;&lt;rec-number&gt;59&lt;/rec-number&gt;&lt;foreign-keys&gt;&lt;key app="EN" db-id="dfz5ts0r4xw0v2etrfjp2zx5zpxw0te2ex09" timestamp="1581485800"&gt;59&lt;/key&gt;&lt;/foreign-keys&gt;&lt;ref-type name="Journal Article"&gt;17&lt;/ref-type&gt;&lt;contributors&gt;&lt;authors&gt;&lt;author&gt;Loveday, B.&lt;/author&gt;&lt;author&gt;Lipton, L.&lt;/author&gt;&lt;author&gt;Thomson, B.&lt;/author&gt;&lt;/authors&gt;&lt;/contributors&gt;&lt;titles&gt;&lt;title&gt;Pancreatic cancer&lt;/title&gt;&lt;secondary-title&gt;Australian Journal for General Practitioners&lt;/secondary-title&gt;&lt;/titles&gt;&lt;periodical&gt;&lt;full-title&gt;Australian Journal for General Practitioners&lt;/full-title&gt;&lt;/periodical&gt;&lt;pages&gt;826-831&lt;/pages&gt;&lt;volume&gt;48&lt;/volume&gt;&lt;dates&gt;&lt;year&gt;2019&lt;/year&gt;&lt;pub-dates&gt;&lt;date&gt;11/19&lt;/date&gt;&lt;/pub-dates&gt;&lt;/dates&gt;&lt;publisher&gt;The Royal Australian College of General Practitioners (RACGP)&lt;/publisher&gt;&lt;urls&gt;&lt;related-urls&gt;&lt;url&gt;https://www1.racgp.org.au/ajgp/2019/december/pancreatic-cancer&lt;/url&gt;&lt;/related-urls&gt;&lt;/urls&gt;&lt;/record&gt;&lt;/Cite&gt;&lt;/EndNote&gt;</w:instrText>
      </w:r>
      <w:r w:rsidR="008763C8">
        <w:fldChar w:fldCharType="separate"/>
      </w:r>
      <w:r w:rsidR="008763C8">
        <w:rPr>
          <w:noProof/>
        </w:rPr>
        <w:t>(Loveday, Lipton &amp; Thomson 2019)</w:t>
      </w:r>
      <w:r w:rsidR="008763C8">
        <w:fldChar w:fldCharType="end"/>
      </w:r>
      <w:r>
        <w:t>.</w:t>
      </w:r>
      <w:r w:rsidRPr="00C62261">
        <w:t xml:space="preserve"> </w:t>
      </w:r>
      <w:r>
        <w:t>A study by Aguirre et al</w:t>
      </w:r>
      <w:r w:rsidR="003F152D">
        <w:t>.</w:t>
      </w:r>
      <w:r>
        <w:t xml:space="preserve"> </w:t>
      </w:r>
      <w:r w:rsidR="00B9504D">
        <w:fldChar w:fldCharType="begin">
          <w:fldData xml:space="preserve">PEVuZE5vdGU+PENpdGUgRXhjbHVkZUF1dGg9IjEiPjxBdXRob3I+QWd1aXJyZTwvQXV0aG9yPjxZ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</w:fldData>
        </w:fldChar>
      </w:r>
      <w:r w:rsidR="00B9504D">
        <w:instrText xml:space="preserve"> ADDIN EN.CITE </w:instrText>
      </w:r>
      <w:r w:rsidR="00B9504D">
        <w:fldChar w:fldCharType="begin">
          <w:fldData xml:space="preserve">PEVuZE5vdGU+PENpdGUgRXhjbHVkZUF1dGg9IjEiPjxBdXRob3I+QWd1aXJyZTwvQXV0aG9yPjxZ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</w:fldData>
        </w:fldChar>
      </w:r>
      <w:r w:rsidR="00B9504D">
        <w:instrText xml:space="preserve"> ADDIN EN.CITE.DATA </w:instrText>
      </w:r>
      <w:r w:rsidR="00B9504D">
        <w:fldChar w:fldCharType="end"/>
      </w:r>
      <w:r w:rsidR="00B9504D">
        <w:fldChar w:fldCharType="separate"/>
      </w:r>
      <w:r w:rsidR="00B9504D">
        <w:rPr>
          <w:noProof/>
        </w:rPr>
        <w:t>(2018)</w:t>
      </w:r>
      <w:r w:rsidR="00B9504D">
        <w:fldChar w:fldCharType="end"/>
      </w:r>
      <w:r>
        <w:t xml:space="preserve"> found 5/71 (7%) patients with advanced </w:t>
      </w:r>
      <w:r w:rsidRPr="00D063BD">
        <w:t>pa</w:t>
      </w:r>
      <w:r>
        <w:t xml:space="preserve">ncreatic ductal adenocarcinoma had germline </w:t>
      </w:r>
      <w:r w:rsidRPr="00D063BD">
        <w:rPr>
          <w:i/>
        </w:rPr>
        <w:t>BRCA1/2</w:t>
      </w:r>
      <w:r>
        <w:t xml:space="preserve"> </w:t>
      </w:r>
      <w:r w:rsidR="007F093D" w:rsidRPr="007F093D">
        <w:t xml:space="preserve">pathogenic </w:t>
      </w:r>
      <w:r w:rsidR="007F093D">
        <w:t>variant</w:t>
      </w:r>
      <w:r>
        <w:t>s</w:t>
      </w:r>
      <w:r w:rsidR="00AA313B">
        <w:t>.</w:t>
      </w:r>
      <w:r w:rsidR="00833263" w:rsidRPr="00833263">
        <w:t xml:space="preserve"> </w:t>
      </w:r>
      <w:r w:rsidR="00833263">
        <w:t xml:space="preserve">Somatic </w:t>
      </w:r>
      <w:r w:rsidR="00833263" w:rsidRPr="00D063BD">
        <w:rPr>
          <w:i/>
        </w:rPr>
        <w:t>BRCA1/2</w:t>
      </w:r>
      <w:r w:rsidR="00833263">
        <w:t xml:space="preserve"> </w:t>
      </w:r>
      <w:r w:rsidR="007F093D" w:rsidRPr="007F093D">
        <w:t xml:space="preserve">pathogenic </w:t>
      </w:r>
      <w:r w:rsidR="007F093D">
        <w:t>variant</w:t>
      </w:r>
      <w:r w:rsidR="00833263">
        <w:t xml:space="preserve">s have also been identified in </w:t>
      </w:r>
      <w:r w:rsidR="00833263" w:rsidRPr="00AA313B">
        <w:t xml:space="preserve">1–17% of </w:t>
      </w:r>
      <w:r w:rsidR="00833263">
        <w:t xml:space="preserve">metastatic pancreatic </w:t>
      </w:r>
      <w:r w:rsidR="00833263" w:rsidRPr="00AA313B">
        <w:t xml:space="preserve">cancer patients </w:t>
      </w:r>
      <w:r w:rsidR="00B9504D">
        <w:fldChar w:fldCharType="begin">
          <w:fldData xml:space="preserve">PEVuZE5vdGU+PENpdGU+PEF1dGhvcj5BZ3VpcnJlPC9BdXRob3I+PFllYXI+MjAxODwvWWVhcj48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MzNy0zNDA8L3BhZ2Vz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</w:fldData>
        </w:fldChar>
      </w:r>
      <w:r w:rsidR="00B9504D">
        <w:instrText xml:space="preserve"> ADDIN EN.CITE </w:instrText>
      </w:r>
      <w:r w:rsidR="00B9504D">
        <w:fldChar w:fldCharType="begin">
          <w:fldData xml:space="preserve">PEVuZE5vdGU+PENpdGU+PEF1dGhvcj5BZ3VpcnJlPC9BdXRob3I+PFllYXI+MjAxODwvWWVhcj48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MzNy0zNDA8L3BhZ2Vz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</w:fldData>
        </w:fldChar>
      </w:r>
      <w:r w:rsidR="00B9504D">
        <w:instrText xml:space="preserve"> ADDIN EN.CITE.DATA </w:instrText>
      </w:r>
      <w:r w:rsidR="00B9504D">
        <w:fldChar w:fldCharType="end"/>
      </w:r>
      <w:r w:rsidR="00B9504D">
        <w:fldChar w:fldCharType="separate"/>
      </w:r>
      <w:r w:rsidR="00B9504D">
        <w:rPr>
          <w:noProof/>
        </w:rPr>
        <w:t>(Aguirre et al. 2018; Bailey et al. 2016; Cho et al. 2008)</w:t>
      </w:r>
      <w:r w:rsidR="00B9504D">
        <w:fldChar w:fldCharType="end"/>
      </w:r>
      <w:r w:rsidR="00833263" w:rsidRPr="00AA313B">
        <w:t>.</w:t>
      </w:r>
    </w:p>
    <w:p w14:paraId="2765E52A" w14:textId="77777777" w:rsidR="007E7B4A" w:rsidRDefault="007E7B4A" w:rsidP="007E7B4A">
      <w:pPr>
        <w:jc w:val="both"/>
      </w:pPr>
      <w:r>
        <w:lastRenderedPageBreak/>
        <w:t>It should be noted that, due to i</w:t>
      </w:r>
      <w:r w:rsidRPr="00ED2311">
        <w:t>ncomplete or low penetrance</w:t>
      </w:r>
      <w:r>
        <w:t>,</w:t>
      </w:r>
      <w:r w:rsidRPr="00ED2311">
        <w:t xml:space="preserve"> </w:t>
      </w:r>
      <w:r>
        <w:t>p</w:t>
      </w:r>
      <w:r w:rsidRPr="00ED2311">
        <w:t xml:space="preserve">atients with apparently sporadic pancreatic cancer </w:t>
      </w:r>
      <w:r>
        <w:t>and a</w:t>
      </w:r>
      <w:r w:rsidRPr="00ED2311">
        <w:t xml:space="preserve"> </w:t>
      </w:r>
      <w:r>
        <w:t>germline</w:t>
      </w:r>
      <w:r w:rsidRPr="00ED2311">
        <w:t xml:space="preserve"> </w:t>
      </w:r>
      <w:r w:rsidRPr="00F73700">
        <w:rPr>
          <w:i/>
        </w:rPr>
        <w:t xml:space="preserve">BRCA2 </w:t>
      </w:r>
      <w:r>
        <w:t>pathogenic variant have been identified</w:t>
      </w:r>
      <w:r w:rsidRPr="00ED2311">
        <w:t xml:space="preserve">, as </w:t>
      </w:r>
      <w:r>
        <w:t>have</w:t>
      </w:r>
      <w:r w:rsidRPr="00ED2311">
        <w:t xml:space="preserve"> </w:t>
      </w:r>
      <w:r>
        <w:t xml:space="preserve">members of familial pancreatic cancer kindreds </w:t>
      </w:r>
      <w:r w:rsidRPr="00ED2311">
        <w:t>with</w:t>
      </w:r>
      <w:r>
        <w:t xml:space="preserve"> no</w:t>
      </w:r>
      <w:r w:rsidRPr="00ED2311">
        <w:t xml:space="preserve"> history of breast</w:t>
      </w:r>
      <w:r>
        <w:t xml:space="preserve"> or</w:t>
      </w:r>
      <w:r w:rsidRPr="00ED2311">
        <w:t xml:space="preserve"> ovarian cancer</w:t>
      </w:r>
      <w:r>
        <w:t xml:space="preserve"> </w:t>
      </w:r>
      <w:r>
        <w:fldChar w:fldCharType="begin">
          <w:fldData xml:space="preserve">PEVuZE5vdGU+PENpdGU+PEF1dGhvcj5DYW50bzwvQXV0aG9yPjxZZWFyPjIwMTM8L1llYXI+PFJl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zOS0zNDc8L3BhZ2VzPjx2b2x1bWU+NjI8L3ZvbHVtZT48bnVtYmVy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</w:fldData>
        </w:fldChar>
      </w:r>
      <w:r>
        <w:instrText xml:space="preserve"> ADDIN EN.CITE </w:instrText>
      </w:r>
      <w:r>
        <w:fldChar w:fldCharType="begin">
          <w:fldData xml:space="preserve">PEVuZE5vdGU+PENpdGU+PEF1dGhvcj5DYW50bzwvQXV0aG9yPjxZZWFyPjIwMTM8L1llYXI+PFJl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zOS0zNDc8L3BhZ2VzPjx2b2x1bWU+NjI8L3ZvbHVtZT48bnVtYmVy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</w:fldData>
        </w:fldChar>
      </w:r>
      <w:r>
        <w:instrText xml:space="preserve"> ADDIN EN.CITE.DATA </w:instrText>
      </w:r>
      <w:r>
        <w:fldChar w:fldCharType="end"/>
      </w:r>
      <w:r>
        <w:fldChar w:fldCharType="separate"/>
      </w:r>
      <w:r>
        <w:rPr>
          <w:noProof/>
        </w:rPr>
        <w:t>(Canto et al. 2013)</w:t>
      </w:r>
      <w:r>
        <w:fldChar w:fldCharType="end"/>
      </w:r>
      <w:r w:rsidRPr="00ED2311">
        <w:t>.</w:t>
      </w:r>
    </w:p>
    <w:p w14:paraId="68EB348F" w14:textId="77777777" w:rsidR="00CD5C16" w:rsidRPr="00493F03" w:rsidRDefault="00CD5C16" w:rsidP="00CD5C16">
      <w:pPr>
        <w:jc w:val="both"/>
        <w:rPr>
          <w:i/>
        </w:rPr>
      </w:pPr>
      <w:r w:rsidRPr="00493F03">
        <w:rPr>
          <w:i/>
        </w:rPr>
        <w:t>PASC advised that, if possible, the prevalence of the biomarker among patients with metastatic pancreatic cancer should be determined in an Australian population to inform the proportion of patients likely to receive olaparib maintenance therapy.</w:t>
      </w:r>
    </w:p>
    <w:p w14:paraId="658880AD" w14:textId="22681168" w:rsidR="00542265" w:rsidRDefault="00542265" w:rsidP="008E6280">
      <w:pPr>
        <w:jc w:val="both"/>
      </w:pPr>
      <w:r w:rsidRPr="00542265">
        <w:t>Greer &amp; Whitcomb</w:t>
      </w:r>
      <w:r>
        <w:t xml:space="preserve"> </w:t>
      </w:r>
      <w:r w:rsidR="00B9504D">
        <w:fldChar w:fldCharType="begin"/>
      </w:r>
      <w:r w:rsidR="00B9504D">
        <w:instrText xml:space="preserve"> ADDIN EN.CITE &lt;EndNote&gt;&lt;Cite ExcludeAuth="1"&gt;&lt;Author&gt;Greer&lt;/Author&gt;&lt;Year&gt;2007&lt;/Year&gt;&lt;RecNum&gt;4&lt;/RecNum&gt;&lt;DisplayText&gt;(2007)&lt;/DisplayText&gt;&lt;record&gt;&lt;rec-number&gt;4&lt;/rec-number&gt;&lt;foreign-keys&gt;&lt;key app="EN" db-id="dfz5ts0r4xw0v2etrfjp2zx5zpxw0te2ex09" timestamp="1580362459"&gt;4&lt;/key&gt;&lt;/foreign-keys&gt;&lt;ref-type name="Journal Article"&gt;17&lt;/ref-type&gt;&lt;contributors&gt;&lt;authors&gt;&lt;author&gt;Greer, Julia B.&lt;/author&gt;&lt;author&gt;Whitcomb, David C.&lt;/author&gt;&lt;/authors&gt;&lt;/contributors&gt;&lt;titles&gt;&lt;title&gt;Role of BRCA1 and BRCA2 mutations in pancreatic cancer&lt;/title&gt;&lt;secondary-title&gt;Gut&lt;/secondary-title&gt;&lt;alt-title&gt;Gut&lt;/alt-title&gt;&lt;/titles&gt;&lt;periodical&gt;&lt;full-title&gt;Gut&lt;/full-title&gt;&lt;abbr-1&gt;Gut&lt;/abbr-1&gt;&lt;/periodical&gt;&lt;alt-periodical&gt;&lt;full-title&gt;Gut&lt;/full-title&gt;&lt;abbr-1&gt;Gut&lt;/abbr-1&gt;&lt;/alt-periodical&gt;&lt;pages&gt;601-605&lt;/pages&gt;&lt;volume&gt;56&lt;/volume&gt;&lt;number&gt;5&lt;/number&gt;&lt;edition&gt;09/14&lt;/edition&gt;&lt;keywords&gt;&lt;keyword&gt;Estrogens/physiology&lt;/keyword&gt;&lt;keyword&gt;Female&lt;/keyword&gt;&lt;keyword&gt;*Genes, BRCA1&lt;/keyword&gt;&lt;keyword&gt;*Genes, BRCA2&lt;/keyword&gt;&lt;keyword&gt;Genetic Predisposition to Disease&lt;/keyword&gt;&lt;keyword&gt;Genetic Testing/ethics&lt;/keyword&gt;&lt;keyword&gt;*Germ-Line Mutation&lt;/keyword&gt;&lt;keyword&gt;Humans&lt;/keyword&gt;&lt;keyword&gt;Male&lt;/keyword&gt;&lt;keyword&gt;Pancreatic Neoplasms/*genetics&lt;/keyword&gt;&lt;keyword&gt;Pedigree&lt;/keyword&gt;&lt;keyword&gt;Smoking/adverse effects&lt;/keyword&gt;&lt;/keywords&gt;&lt;dates&gt;&lt;year&gt;2007&lt;/year&gt;&lt;/dates&gt;&lt;publisher&gt;BMJ Group&lt;/publisher&gt;&lt;isbn&gt;0017-5749&amp;#xD;1468-3288&lt;/isbn&gt;&lt;accession-num&gt;16973716&lt;/accession-num&gt;&lt;urls&gt;&lt;related-urls&gt;&lt;url&gt;https://www.ncbi.nlm.nih.gov/pubmed/16973716&lt;/url&gt;&lt;url&gt;https://www.ncbi.nlm.nih.gov/pmc/articles/PMC1942153/&lt;/url&gt;&lt;url&gt;https://www.ncbi.nlm.nih.gov/pmc/articles/PMC1942153/pdf/601.pdf&lt;/url&gt;&lt;/related-urls&gt;&lt;/urls&gt;&lt;electronic-resource-num&gt;10.1136/gut.2006.101220&lt;/electronic-resource-num&gt;&lt;remote-database-name&gt;PubMed&lt;/remote-database-name&gt;&lt;language&gt;eng&lt;/language&gt;&lt;/record&gt;&lt;/Cite&gt;&lt;/EndNote&gt;</w:instrText>
      </w:r>
      <w:r w:rsidR="00B9504D">
        <w:fldChar w:fldCharType="separate"/>
      </w:r>
      <w:r w:rsidR="00B9504D">
        <w:rPr>
          <w:noProof/>
        </w:rPr>
        <w:t>(2007)</w:t>
      </w:r>
      <w:r w:rsidR="00B9504D">
        <w:fldChar w:fldCharType="end"/>
      </w:r>
      <w:r>
        <w:t xml:space="preserve"> reported that </w:t>
      </w:r>
      <w:r w:rsidRPr="00542265">
        <w:t xml:space="preserve">the average age of onset of pancreatic cancer in patients </w:t>
      </w:r>
      <w:r>
        <w:t xml:space="preserve">with </w:t>
      </w:r>
      <w:r w:rsidR="00893AFC">
        <w:t xml:space="preserve">a germline </w:t>
      </w:r>
      <w:r w:rsidR="00180798" w:rsidRPr="00542265">
        <w:rPr>
          <w:i/>
        </w:rPr>
        <w:t>BRCA1/2</w:t>
      </w:r>
      <w:r w:rsidR="00180798" w:rsidRPr="00542265">
        <w:t xml:space="preserve"> </w:t>
      </w:r>
      <w:r w:rsidR="007F093D" w:rsidRPr="007F093D">
        <w:t xml:space="preserve">pathogenic </w:t>
      </w:r>
      <w:r w:rsidR="007F093D">
        <w:t>variant</w:t>
      </w:r>
      <w:r w:rsidR="00180798" w:rsidRPr="00542265">
        <w:t xml:space="preserve"> </w:t>
      </w:r>
      <w:r w:rsidR="00893AFC">
        <w:t xml:space="preserve">was </w:t>
      </w:r>
      <w:r w:rsidR="00180798" w:rsidRPr="00542265">
        <w:t>65</w:t>
      </w:r>
      <w:r>
        <w:rPr>
          <w:rFonts w:cs="Calibri"/>
        </w:rPr>
        <w:t>–</w:t>
      </w:r>
      <w:r>
        <w:t xml:space="preserve">66 </w:t>
      </w:r>
      <w:r w:rsidR="00180798" w:rsidRPr="00542265">
        <w:t>years. Th</w:t>
      </w:r>
      <w:r>
        <w:t xml:space="preserve">is is only slightly younger than the average age </w:t>
      </w:r>
      <w:r w:rsidRPr="00651554">
        <w:t xml:space="preserve">at diagnosis </w:t>
      </w:r>
      <w:r>
        <w:t xml:space="preserve">of pancreatic cancer in the Australian population (reported above as age </w:t>
      </w:r>
      <w:r w:rsidRPr="00651554">
        <w:t>70 years</w:t>
      </w:r>
      <w:r>
        <w:t xml:space="preserve">). The authors accredited the older age of onset in comparison with other genetically related cancers </w:t>
      </w:r>
      <w:r w:rsidR="001C7BB7">
        <w:t xml:space="preserve">due to the </w:t>
      </w:r>
      <w:r>
        <w:t xml:space="preserve">inactivation of the wild-type </w:t>
      </w:r>
      <w:r w:rsidR="008B60BA" w:rsidRPr="008B60BA">
        <w:rPr>
          <w:i/>
        </w:rPr>
        <w:t>BRCA1/2</w:t>
      </w:r>
      <w:r w:rsidR="008B60BA">
        <w:t xml:space="preserve"> </w:t>
      </w:r>
      <w:r>
        <w:t>allele by loss of</w:t>
      </w:r>
      <w:r w:rsidR="001C7BB7">
        <w:t xml:space="preserve"> heterozygosity being </w:t>
      </w:r>
      <w:r>
        <w:t>a relatively late event in pancreatic cancer</w:t>
      </w:r>
      <w:r w:rsidR="001C7BB7">
        <w:t xml:space="preserve"> development.</w:t>
      </w:r>
    </w:p>
    <w:p w14:paraId="40BD5779" w14:textId="77777777" w:rsidR="000C6F55" w:rsidRDefault="003F563B" w:rsidP="00036CAF">
      <w:pPr>
        <w:jc w:val="both"/>
      </w:pPr>
      <w:r w:rsidRPr="003F563B">
        <w:t>Th</w:t>
      </w:r>
      <w:r w:rsidR="00893AFC">
        <w:t xml:space="preserve">e </w:t>
      </w:r>
      <w:r w:rsidR="00AA313B" w:rsidRPr="001C667F">
        <w:t xml:space="preserve">lack </w:t>
      </w:r>
      <w:r w:rsidR="00AA313B">
        <w:t xml:space="preserve">of a </w:t>
      </w:r>
      <w:r w:rsidR="00AA313B" w:rsidRPr="001C667F">
        <w:t xml:space="preserve">functional </w:t>
      </w:r>
      <w:r w:rsidR="00893AFC">
        <w:t xml:space="preserve">HRR </w:t>
      </w:r>
      <w:r w:rsidR="00BA5AEC">
        <w:t>DNA repair pathway</w:t>
      </w:r>
      <w:r w:rsidRPr="003F563B">
        <w:t xml:space="preserve"> </w:t>
      </w:r>
      <w:r w:rsidR="00BA5AEC">
        <w:t>forms</w:t>
      </w:r>
      <w:r w:rsidRPr="003F563B">
        <w:t xml:space="preserve"> the basis of platinum sensitivity in cancer</w:t>
      </w:r>
      <w:r>
        <w:t xml:space="preserve"> patients with </w:t>
      </w:r>
      <w:r w:rsidRPr="003F563B">
        <w:rPr>
          <w:i/>
        </w:rPr>
        <w:t>BRCA1/2</w:t>
      </w:r>
      <w:r>
        <w:t xml:space="preserve"> </w:t>
      </w:r>
      <w:r w:rsidR="007F093D" w:rsidRPr="007F093D">
        <w:t xml:space="preserve">pathogenic </w:t>
      </w:r>
      <w:r w:rsidR="007F093D">
        <w:t>variant</w:t>
      </w:r>
      <w:r>
        <w:t>s</w:t>
      </w:r>
      <w:r w:rsidRPr="003F563B">
        <w:t>. Platinum-based chemotherapy generates inter-strand cross-links that inhibits DNA synthesis</w:t>
      </w:r>
      <w:r w:rsidR="00AA313B">
        <w:t>,</w:t>
      </w:r>
      <w:r w:rsidRPr="003F563B">
        <w:t xml:space="preserve"> and can only be adequately repaired by the HRR pathway</w:t>
      </w:r>
      <w:r>
        <w:t>.</w:t>
      </w:r>
      <w:r w:rsidRPr="003F563B">
        <w:t xml:space="preserve"> </w:t>
      </w:r>
      <w:r w:rsidR="00AA313B">
        <w:t>C</w:t>
      </w:r>
      <w:r w:rsidR="00AA313B" w:rsidRPr="003F563B">
        <w:t>onsequently,</w:t>
      </w:r>
      <w:r w:rsidRPr="003F563B">
        <w:t xml:space="preserve"> </w:t>
      </w:r>
      <w:r>
        <w:t>cancer</w:t>
      </w:r>
      <w:r w:rsidRPr="003F563B">
        <w:t xml:space="preserve"> cells </w:t>
      </w:r>
      <w:r>
        <w:t xml:space="preserve">with </w:t>
      </w:r>
      <w:r w:rsidRPr="003F563B">
        <w:rPr>
          <w:i/>
        </w:rPr>
        <w:t>BRCA1/2</w:t>
      </w:r>
      <w:r>
        <w:t xml:space="preserve"> </w:t>
      </w:r>
      <w:r w:rsidR="007F093D" w:rsidRPr="007F093D">
        <w:t xml:space="preserve">pathogenic </w:t>
      </w:r>
      <w:r w:rsidR="007F093D">
        <w:t>variant</w:t>
      </w:r>
      <w:r>
        <w:t>s are</w:t>
      </w:r>
      <w:r w:rsidRPr="003F563B">
        <w:t xml:space="preserve"> highly sensitive to platinum-based chemotherapy</w:t>
      </w:r>
      <w:r>
        <w:t xml:space="preserve"> </w:t>
      </w:r>
      <w:r w:rsidR="00B9504D">
        <w:fldChar w:fldCharType="begin"/>
      </w:r>
      <w:r w:rsidR="00B9504D">
        <w:instrText xml:space="preserve"> ADDIN EN.CITE &lt;EndNote&gt;&lt;Cite&gt;&lt;Author&gt;Turner&lt;/Author&gt;&lt;Year&gt;2012&lt;/Year&gt;&lt;RecNum&gt;39&lt;/RecNum&gt;&lt;DisplayText&gt;(Turner &amp;amp; Tutt 2012)&lt;/DisplayText&gt;&lt;record&gt;&lt;rec-number&gt;39&lt;/rec-number&gt;&lt;foreign-keys&gt;&lt;key app="EN" db-id="dfz5ts0r4xw0v2etrfjp2zx5zpxw0te2ex09" timestamp="1581380861"&gt;39&lt;/key&gt;&lt;/foreign-keys&gt;&lt;ref-type name="Journal Article"&gt;17&lt;/ref-type&gt;&lt;contributors&gt;&lt;authors&gt;&lt;author&gt;Turner, NC&lt;/author&gt;&lt;author&gt;Tutt, ANJ.&lt;/author&gt;&lt;/authors&gt;&lt;/contributors&gt;&lt;titles&gt;&lt;title&gt;Platinum chemotherapy for BRCA1-related breast cancer: do we need more evidence?&lt;/title&gt;&lt;secondary-title&gt;Breast Cancer Research&lt;/secondary-title&gt;&lt;/titles&gt;&lt;periodical&gt;&lt;full-title&gt;Breast Cancer Research&lt;/full-title&gt;&lt;/periodical&gt;&lt;pages&gt;115&lt;/pages&gt;&lt;volume&gt;14&lt;/volume&gt;&lt;number&gt;6&lt;/number&gt;&lt;dates&gt;&lt;year&gt;2012&lt;/year&gt;&lt;pub-dates&gt;&lt;date&gt;2012/11/13&lt;/date&gt;&lt;/pub-dates&gt;&lt;/dates&gt;&lt;isbn&gt;1465-542X&lt;/isbn&gt;&lt;urls&gt;&lt;related-urls&gt;&lt;url&gt;https://doi.org/10.1186/bcr3332&lt;/url&gt;&lt;url&gt;https://www.ncbi.nlm.nih.gov/pmc/articles/PMC4053124/pdf/bcr3332.pdf&lt;/url&gt;&lt;/related-urls&gt;&lt;/urls&gt;&lt;electronic-resource-num&gt;10.1186/bcr3332&lt;/electronic-resource-num&gt;&lt;/record&gt;&lt;/Cite&gt;&lt;/EndNote&gt;</w:instrText>
      </w:r>
      <w:r w:rsidR="00B9504D">
        <w:fldChar w:fldCharType="separate"/>
      </w:r>
      <w:r w:rsidR="00B9504D">
        <w:rPr>
          <w:noProof/>
        </w:rPr>
        <w:t>(Turner &amp; Tutt 2012)</w:t>
      </w:r>
      <w:r w:rsidR="00B9504D">
        <w:fldChar w:fldCharType="end"/>
      </w:r>
      <w:r w:rsidRPr="003F563B">
        <w:t>.</w:t>
      </w:r>
      <w:r w:rsidR="000C6F55" w:rsidRPr="000C6F55">
        <w:t xml:space="preserve"> </w:t>
      </w:r>
      <w:r w:rsidR="000C6F55" w:rsidRPr="004B62EB">
        <w:t xml:space="preserve">Singh et al </w:t>
      </w:r>
      <w:r w:rsidR="008763C8">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8763C8">
        <w:instrText xml:space="preserve"> ADDIN EN.CITE </w:instrText>
      </w:r>
      <w:r w:rsidR="008763C8">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8763C8">
        <w:instrText xml:space="preserve"> ADDIN EN.CITE.DATA </w:instrText>
      </w:r>
      <w:r w:rsidR="008763C8">
        <w:fldChar w:fldCharType="end"/>
      </w:r>
      <w:r w:rsidR="008763C8">
        <w:fldChar w:fldCharType="separate"/>
      </w:r>
      <w:r w:rsidR="008763C8">
        <w:rPr>
          <w:noProof/>
        </w:rPr>
        <w:t>(2019)</w:t>
      </w:r>
      <w:r w:rsidR="008763C8">
        <w:fldChar w:fldCharType="end"/>
      </w:r>
      <w:r w:rsidR="000C6F55" w:rsidRPr="004B62EB">
        <w:t xml:space="preserve"> </w:t>
      </w:r>
      <w:r w:rsidR="000C6F55">
        <w:t xml:space="preserve">identified several studies that looked at the association between an inactivated HRR pathway (germline or somatic pathogenic variants in </w:t>
      </w:r>
      <w:r w:rsidR="000C6F55" w:rsidRPr="004B62EB">
        <w:rPr>
          <w:i/>
        </w:rPr>
        <w:t xml:space="preserve">BRCA1/2, ATM, </w:t>
      </w:r>
      <w:r w:rsidR="00DF134D" w:rsidRPr="004B62EB">
        <w:rPr>
          <w:i/>
        </w:rPr>
        <w:t>ATR</w:t>
      </w:r>
      <w:r w:rsidR="00DF134D">
        <w:rPr>
          <w:i/>
        </w:rPr>
        <w:t>,</w:t>
      </w:r>
      <w:r w:rsidR="00DF134D" w:rsidRPr="004B62EB">
        <w:rPr>
          <w:i/>
        </w:rPr>
        <w:t xml:space="preserve"> </w:t>
      </w:r>
      <w:r w:rsidR="00DF134D" w:rsidRPr="00DF134D">
        <w:rPr>
          <w:i/>
        </w:rPr>
        <w:t>CHEK1, FANCF</w:t>
      </w:r>
      <w:r w:rsidR="00DF134D" w:rsidRPr="00DF134D">
        <w:t xml:space="preserve"> </w:t>
      </w:r>
      <w:r w:rsidR="00DF134D">
        <w:t xml:space="preserve">or </w:t>
      </w:r>
      <w:r w:rsidR="000C6F55" w:rsidRPr="004B62EB">
        <w:rPr>
          <w:i/>
        </w:rPr>
        <w:t>PALB2</w:t>
      </w:r>
      <w:r w:rsidR="000C6F55">
        <w:t>)</w:t>
      </w:r>
      <w:r w:rsidR="000C6F55" w:rsidRPr="004B62EB">
        <w:t xml:space="preserve"> and platinum</w:t>
      </w:r>
      <w:r w:rsidR="000C6F55">
        <w:t>-based chemotherapy</w:t>
      </w:r>
      <w:r w:rsidR="000C6F55" w:rsidRPr="004B62EB">
        <w:t xml:space="preserve"> </w:t>
      </w:r>
      <w:r w:rsidR="000C6F55">
        <w:t>and collectively, they demonstrate the role of platinum-based chemotherapy in the treatment of patients with pancreatic cancer and pathogenic variants in a DNA repair pathway gene.</w:t>
      </w:r>
    </w:p>
    <w:p w14:paraId="3AD182A4" w14:textId="044ECB48" w:rsidR="001B7A8E" w:rsidRDefault="00A30158" w:rsidP="00036CAF">
      <w:pPr>
        <w:jc w:val="both"/>
      </w:pPr>
      <w:r>
        <w:t xml:space="preserve">Patients with </w:t>
      </w:r>
      <w:r w:rsidRPr="00A30158">
        <w:rPr>
          <w:i/>
        </w:rPr>
        <w:t>BRCA1/2</w:t>
      </w:r>
      <w:r>
        <w:t xml:space="preserve"> </w:t>
      </w:r>
      <w:r w:rsidR="007F093D" w:rsidRPr="007F093D">
        <w:t xml:space="preserve">pathogenic </w:t>
      </w:r>
      <w:r w:rsidR="007F093D">
        <w:t>variant</w:t>
      </w:r>
      <w:r w:rsidR="00893AFC">
        <w:t xml:space="preserve">s </w:t>
      </w:r>
      <w:r>
        <w:t xml:space="preserve">are also more sensitive to treatment with </w:t>
      </w:r>
      <w:r w:rsidR="00E93C80" w:rsidRPr="00A30158">
        <w:t>p</w:t>
      </w:r>
      <w:r w:rsidRPr="00A30158">
        <w:t>oly (ADP-ribose) polymerase (PARP)</w:t>
      </w:r>
      <w:r>
        <w:t xml:space="preserve"> inhibitors, such as olaparib. </w:t>
      </w:r>
      <w:r w:rsidRPr="003F563B">
        <w:t>PARP enzymes are involved in the efficient repair of DNA single strand breaks, and after chromatin modification, the PARP enzyme auto-modifies itself and dissociates from the DNA so that the base-excision repair enzymes can gain access to the DNA</w:t>
      </w:r>
      <w:r w:rsidR="004A6DAF">
        <w:t xml:space="preserve"> </w:t>
      </w:r>
      <w:r w:rsidR="00B9504D">
        <w:fldChar w:fldCharType="begin"/>
      </w:r>
      <w:r w:rsidR="00B9504D">
        <w:instrText xml:space="preserve"> ADDIN EN.CITE &lt;EndNote&gt;&lt;Cite&gt;&lt;Author&gt;Michels&lt;/Author&gt;&lt;Year&gt;2013&lt;/Year&gt;&lt;RecNum&gt;40&lt;/RecNum&gt;&lt;DisplayText&gt;(Michels et al. 2013)&lt;/DisplayText&gt;&lt;record&gt;&lt;rec-number&gt;40&lt;/rec-number&gt;&lt;foreign-keys&gt;&lt;key app="EN" db-id="dfz5ts0r4xw0v2etrfjp2zx5zpxw0te2ex09" timestamp="1581381593"&gt;40&lt;/key&gt;&lt;/foreign-keys&gt;&lt;ref-type name="Journal Article"&gt;17&lt;/ref-type&gt;&lt;contributors&gt;&lt;authors&gt;&lt;author&gt;Michels, J.&lt;/author&gt;&lt;author&gt;Vitale, I.&lt;/author&gt;&lt;author&gt;Saparbaev, M.&lt;/author&gt;&lt;author&gt;Castedo, M.&lt;/author&gt;&lt;author&gt;Kroemer, G.&lt;/author&gt;&lt;/authors&gt;&lt;/contributors&gt;&lt;titles&gt;&lt;title&gt;Predictive biomarkers for cancer therapy with PARP inhibitors&lt;/title&gt;&lt;secondary-title&gt;Oncogene&lt;/secondary-title&gt;&lt;/titles&gt;&lt;periodical&gt;&lt;full-title&gt;Oncogene&lt;/full-title&gt;&lt;/periodical&gt;&lt;pages&gt;3894&lt;/pages&gt;&lt;volume&gt;33&lt;/volume&gt;&lt;dates&gt;&lt;year&gt;2013&lt;/year&gt;&lt;pub-dates&gt;&lt;date&gt;09/16/online&lt;/date&gt;&lt;/pub-dates&gt;&lt;/dates&gt;&lt;publisher&gt;Macmillan Publishers Limited&lt;/publisher&gt;&lt;work-type&gt;Review&lt;/work-type&gt;&lt;urls&gt;&lt;related-urls&gt;&lt;url&gt;https://doi.org/10.1038/onc.2013.352&lt;/url&gt;&lt;url&gt;https://www.nature.com/articles/onc2013352.pdf&lt;/url&gt;&lt;/related-urls&gt;&lt;/urls&gt;&lt;electronic-resource-num&gt;10.1038/onc.2013.352&lt;/electronic-resource-num&gt;&lt;/record&gt;&lt;/Cite&gt;&lt;/EndNote&gt;</w:instrText>
      </w:r>
      <w:r w:rsidR="00B9504D">
        <w:fldChar w:fldCharType="separate"/>
      </w:r>
      <w:r w:rsidR="00B9504D">
        <w:rPr>
          <w:noProof/>
        </w:rPr>
        <w:t>(Michels et al. 2013)</w:t>
      </w:r>
      <w:r w:rsidR="00B9504D">
        <w:fldChar w:fldCharType="end"/>
      </w:r>
      <w:r w:rsidRPr="003F563B">
        <w:t xml:space="preserve">. When </w:t>
      </w:r>
      <w:r w:rsidR="004A6DAF">
        <w:t>a PARP inhibitor</w:t>
      </w:r>
      <w:r w:rsidRPr="003F563B">
        <w:t xml:space="preserve"> is bound to the active site of DNA-associated PARP</w:t>
      </w:r>
      <w:r w:rsidR="006712AB">
        <w:t xml:space="preserve"> enzymes</w:t>
      </w:r>
      <w:r w:rsidRPr="003F563B">
        <w:t>, it prevents this dissociation, preventing repair of the DNA. In replicating cells, this leads to double strand breaks in the DNA when replication forks meet the PARP-DNA block. In cancer</w:t>
      </w:r>
      <w:r w:rsidR="004A6DAF">
        <w:t xml:space="preserve"> cell</w:t>
      </w:r>
      <w:r w:rsidRPr="003F563B">
        <w:t xml:space="preserve">s </w:t>
      </w:r>
      <w:r w:rsidR="006712AB">
        <w:t>with</w:t>
      </w:r>
      <w:r w:rsidRPr="003F563B">
        <w:t xml:space="preserve"> </w:t>
      </w:r>
      <w:r w:rsidR="006712AB">
        <w:t>non</w:t>
      </w:r>
      <w:r w:rsidR="006712AB" w:rsidRPr="003F563B">
        <w:t>-functional</w:t>
      </w:r>
      <w:r w:rsidRPr="003F563B">
        <w:t xml:space="preserve"> BRCA1 or BRCA2 proteins</w:t>
      </w:r>
      <w:r w:rsidR="00252834">
        <w:t xml:space="preserve">, and a resultant </w:t>
      </w:r>
      <w:r w:rsidR="00252834" w:rsidRPr="003F563B">
        <w:t>no</w:t>
      </w:r>
      <w:r w:rsidR="00252834">
        <w:t>n-</w:t>
      </w:r>
      <w:r w:rsidR="00252834" w:rsidRPr="003F563B">
        <w:t xml:space="preserve">functional </w:t>
      </w:r>
      <w:r w:rsidRPr="003F563B">
        <w:t>HRR pathway</w:t>
      </w:r>
      <w:r w:rsidR="00252834">
        <w:t>,</w:t>
      </w:r>
      <w:r w:rsidRPr="003F563B">
        <w:t xml:space="preserve"> the </w:t>
      </w:r>
      <w:r w:rsidR="004A6DAF" w:rsidRPr="004A6DAF">
        <w:t xml:space="preserve">double strand breaks </w:t>
      </w:r>
      <w:r w:rsidRPr="003F563B">
        <w:t xml:space="preserve">cannot be </w:t>
      </w:r>
      <w:r w:rsidR="00F02E82">
        <w:t xml:space="preserve">reliably </w:t>
      </w:r>
      <w:r w:rsidRPr="003F563B">
        <w:t>repaired</w:t>
      </w:r>
      <w:r w:rsidR="004A6DAF">
        <w:t xml:space="preserve">, as </w:t>
      </w:r>
      <w:r w:rsidR="006712AB">
        <w:t>discussed</w:t>
      </w:r>
      <w:r w:rsidR="004A6DAF">
        <w:t xml:space="preserve"> above</w:t>
      </w:r>
      <w:r w:rsidRPr="003F563B">
        <w:t xml:space="preserve">. </w:t>
      </w:r>
      <w:r w:rsidR="004A6DAF">
        <w:t>T</w:t>
      </w:r>
      <w:r w:rsidRPr="003F563B">
        <w:t>he additional genomic instability caused by PARP</w:t>
      </w:r>
      <w:r w:rsidR="00876A1A">
        <w:t xml:space="preserve"> inhibitor</w:t>
      </w:r>
      <w:r w:rsidRPr="003F563B">
        <w:t>-affected replication can become insupportable and result in cancer cell death</w:t>
      </w:r>
      <w:r w:rsidR="004A6DAF">
        <w:t xml:space="preserve"> </w:t>
      </w:r>
      <w:r w:rsidR="00B9504D">
        <w:fldChar w:fldCharType="begin">
          <w:fldData xml:space="preserve">PEVuZE5vdGU+PENpdGU+PEF1dGhvcj5NYXRlbzwvQXV0aG9yPjxZZWFyPjIwMTk8L1llYXI+PFJl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</w:fldData>
        </w:fldChar>
      </w:r>
      <w:r w:rsidR="00B9504D">
        <w:instrText xml:space="preserve"> ADDIN EN.CITE </w:instrText>
      </w:r>
      <w:r w:rsidR="00B9504D">
        <w:fldChar w:fldCharType="begin">
          <w:fldData xml:space="preserve">PEVuZE5vdGU+PENpdGU+PEF1dGhvcj5NYXRlbzwvQXV0aG9yPjxZZWFyPjIwMTk8L1llYXI+PFJl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</w:fldData>
        </w:fldChar>
      </w:r>
      <w:r w:rsidR="00B9504D">
        <w:instrText xml:space="preserve"> ADDIN EN.CITE.DATA </w:instrText>
      </w:r>
      <w:r w:rsidR="00B9504D">
        <w:fldChar w:fldCharType="end"/>
      </w:r>
      <w:r w:rsidR="00B9504D">
        <w:fldChar w:fldCharType="separate"/>
      </w:r>
      <w:r w:rsidR="00B9504D">
        <w:rPr>
          <w:noProof/>
        </w:rPr>
        <w:t>(Mateo et al. 2019)</w:t>
      </w:r>
      <w:r w:rsidR="00B9504D">
        <w:fldChar w:fldCharType="end"/>
      </w:r>
      <w:r w:rsidRPr="003F563B">
        <w:t>.</w:t>
      </w:r>
      <w:r w:rsidR="000C6F55">
        <w:t xml:space="preserve"> </w:t>
      </w:r>
      <w:r w:rsidR="000C6F55" w:rsidRPr="000C6F55">
        <w:t xml:space="preserve">Singh et al </w:t>
      </w:r>
      <w:r w:rsidR="008763C8">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8763C8">
        <w:instrText xml:space="preserve"> ADDIN EN.CITE </w:instrText>
      </w:r>
      <w:r w:rsidR="008763C8">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8763C8">
        <w:instrText xml:space="preserve"> ADDIN EN.CITE.DATA </w:instrText>
      </w:r>
      <w:r w:rsidR="008763C8">
        <w:fldChar w:fldCharType="end"/>
      </w:r>
      <w:r w:rsidR="008763C8">
        <w:fldChar w:fldCharType="separate"/>
      </w:r>
      <w:r w:rsidR="008763C8">
        <w:rPr>
          <w:noProof/>
        </w:rPr>
        <w:t>(2019)</w:t>
      </w:r>
      <w:r w:rsidR="008763C8">
        <w:fldChar w:fldCharType="end"/>
      </w:r>
      <w:r w:rsidR="000C6F55" w:rsidRPr="000C6F55">
        <w:t xml:space="preserve"> </w:t>
      </w:r>
      <w:r w:rsidR="000C6F55">
        <w:t xml:space="preserve">also reported that there </w:t>
      </w:r>
      <w:r w:rsidR="001B7A8E" w:rsidRPr="004B62EB">
        <w:t xml:space="preserve">is some evidence to indicate that pancreatic cancer patients with germline </w:t>
      </w:r>
      <w:r w:rsidR="000C6F55">
        <w:t xml:space="preserve">or somatic </w:t>
      </w:r>
      <w:r w:rsidR="001B7A8E" w:rsidRPr="004B62EB">
        <w:t xml:space="preserve">pathogenic variants in </w:t>
      </w:r>
      <w:r w:rsidR="001B7A8E" w:rsidRPr="004B62EB">
        <w:rPr>
          <w:i/>
        </w:rPr>
        <w:t>BRCA1/2, ATM, PALB2, CHEK1/2</w:t>
      </w:r>
      <w:r w:rsidR="001B7A8E" w:rsidRPr="004B62EB">
        <w:t xml:space="preserve">, or </w:t>
      </w:r>
      <w:r w:rsidR="001B7A8E" w:rsidRPr="000C6F55">
        <w:rPr>
          <w:i/>
        </w:rPr>
        <w:t>ATR</w:t>
      </w:r>
      <w:r w:rsidR="001B7A8E" w:rsidRPr="000C6F55">
        <w:t xml:space="preserve"> genes respon</w:t>
      </w:r>
      <w:r w:rsidR="000C6F55">
        <w:t>d</w:t>
      </w:r>
      <w:r w:rsidR="001B7A8E" w:rsidRPr="000C6F55">
        <w:t xml:space="preserve"> to</w:t>
      </w:r>
      <w:r w:rsidR="000C6F55">
        <w:t xml:space="preserve"> treatment with </w:t>
      </w:r>
      <w:r w:rsidR="001B7A8E" w:rsidRPr="000C6F55">
        <w:t>PARP inhibitors</w:t>
      </w:r>
      <w:r w:rsidR="001B7A8E" w:rsidRPr="004B62EB">
        <w:t>.</w:t>
      </w:r>
    </w:p>
    <w:p w14:paraId="1D08470B" w14:textId="77777777" w:rsidR="001B7A8E" w:rsidRPr="008E6280" w:rsidRDefault="00DF134D" w:rsidP="008E6280">
      <w:pPr>
        <w:pStyle w:val="Heading5"/>
        <w:spacing w:after="60"/>
        <w:rPr>
          <w:b/>
          <w:i w:val="0"/>
          <w:color w:val="00B0F0"/>
          <w:sz w:val="28"/>
          <w:szCs w:val="28"/>
        </w:rPr>
      </w:pPr>
      <w:r w:rsidRPr="008E6280">
        <w:rPr>
          <w:b/>
          <w:i w:val="0"/>
          <w:color w:val="00B0F0"/>
          <w:sz w:val="28"/>
          <w:szCs w:val="28"/>
        </w:rPr>
        <w:t>First- and second-degree relatives of a new index case</w:t>
      </w:r>
    </w:p>
    <w:p w14:paraId="619A30FC" w14:textId="77777777" w:rsidR="00D53AF2" w:rsidRDefault="008818CC" w:rsidP="00036CAF">
      <w:pPr>
        <w:jc w:val="both"/>
      </w:pPr>
      <w:r>
        <w:t>A proportion of</w:t>
      </w:r>
      <w:r w:rsidR="001B7A8E" w:rsidRPr="000F5CE5">
        <w:t xml:space="preserve"> patients with </w:t>
      </w:r>
      <w:r w:rsidR="00D53AF2">
        <w:t xml:space="preserve">apparent sporadic </w:t>
      </w:r>
      <w:r w:rsidR="001B7A8E" w:rsidRPr="000F5CE5">
        <w:t xml:space="preserve">pancreatic cancer </w:t>
      </w:r>
      <w:r w:rsidR="00D53AF2">
        <w:t>will be carrying</w:t>
      </w:r>
      <w:r w:rsidR="001B7A8E" w:rsidRPr="000F5CE5">
        <w:t xml:space="preserve"> a germline </w:t>
      </w:r>
      <w:r w:rsidR="001B7A8E" w:rsidRPr="000F5CE5">
        <w:rPr>
          <w:i/>
        </w:rPr>
        <w:t>BRCA1/2</w:t>
      </w:r>
      <w:r w:rsidR="001B7A8E" w:rsidRPr="000F5CE5">
        <w:t xml:space="preserve"> </w:t>
      </w:r>
      <w:r w:rsidR="00D53AF2">
        <w:t xml:space="preserve">pathogenic variant </w:t>
      </w:r>
      <w:r w:rsidR="008763C8">
        <w:fldChar w:fldCharType="begin"/>
      </w:r>
      <w:r w:rsidR="008763C8">
        <w:instrText xml:space="preserve"> ADDIN EN.CITE &lt;EndNote&gt;&lt;Cite&gt;&lt;Author&gt;Greer&lt;/Author&gt;&lt;Year&gt;2007&lt;/Year&gt;&lt;RecNum&gt;4&lt;/RecNum&gt;&lt;DisplayText&gt;(Greer &amp;amp; Whitcomb 2007)&lt;/DisplayText&gt;&lt;record&gt;&lt;rec-number&gt;4&lt;/rec-number&gt;&lt;foreign-keys&gt;&lt;key app="EN" db-id="dfz5ts0r4xw0v2etrfjp2zx5zpxw0te2ex09" timestamp="1580362459"&gt;4&lt;/key&gt;&lt;/foreign-keys&gt;&lt;ref-type name="Journal Article"&gt;17&lt;/ref-type&gt;&lt;contributors&gt;&lt;authors&gt;&lt;author&gt;Greer, Julia B.&lt;/author&gt;&lt;author&gt;Whitcomb, David C.&lt;/author&gt;&lt;/authors&gt;&lt;/contributors&gt;&lt;titles&gt;&lt;title&gt;Role of BRCA1 and BRCA2 mutations in pancreatic cancer&lt;/title&gt;&lt;secondary-title&gt;Gut&lt;/secondary-title&gt;&lt;alt-title&gt;Gut&lt;/alt-title&gt;&lt;/titles&gt;&lt;periodical&gt;&lt;full-title&gt;Gut&lt;/full-title&gt;&lt;abbr-1&gt;Gut&lt;/abbr-1&gt;&lt;/periodical&gt;&lt;alt-periodical&gt;&lt;full-title&gt;Gut&lt;/full-title&gt;&lt;abbr-1&gt;Gut&lt;/abbr-1&gt;&lt;/alt-periodical&gt;&lt;pages&gt;601-605&lt;/pages&gt;&lt;volume&gt;56&lt;/volume&gt;&lt;number&gt;5&lt;/number&gt;&lt;edition&gt;09/14&lt;/edition&gt;&lt;keywords&gt;&lt;keyword&gt;Estrogens/physiology&lt;/keyword&gt;&lt;keyword&gt;Female&lt;/keyword&gt;&lt;keyword&gt;*Genes, BRCA1&lt;/keyword&gt;&lt;keyword&gt;*Genes, BRCA2&lt;/keyword&gt;&lt;keyword&gt;Genetic Predisposition to Disease&lt;/keyword&gt;&lt;keyword&gt;Genetic Testing/ethics&lt;/keyword&gt;&lt;keyword&gt;*Germ-Line Mutation&lt;/keyword&gt;&lt;keyword&gt;Humans&lt;/keyword&gt;&lt;keyword&gt;Male&lt;/keyword&gt;&lt;keyword&gt;Pancreatic Neoplasms/*genetics&lt;/keyword&gt;&lt;keyword&gt;Pedigree&lt;/keyword&gt;&lt;keyword&gt;Smoking/adverse effects&lt;/keyword&gt;&lt;/keywords&gt;&lt;dates&gt;&lt;year&gt;2007&lt;/year&gt;&lt;/dates&gt;&lt;publisher&gt;BMJ Group&lt;/publisher&gt;&lt;isbn&gt;0017-5749&amp;#xD;1468-3288&lt;/isbn&gt;&lt;accession-num&gt;16973716&lt;/accession-num&gt;&lt;urls&gt;&lt;related-urls&gt;&lt;url&gt;https://www.ncbi.nlm.nih.gov/pubmed/16973716&lt;/url&gt;&lt;url&gt;https://www.ncbi.nlm.nih.gov/pmc/articles/PMC1942153/&lt;/url&gt;&lt;url&gt;https://www.ncbi.nlm.nih.gov/pmc/articles/PMC1942153/pdf/601.pdf&lt;/url&gt;&lt;/related-urls&gt;&lt;/urls&gt;&lt;electronic-resource-num&gt;10.1136/gut.2006.101220&lt;/electronic-resource-num&gt;&lt;remote-database-name&gt;PubMed&lt;/remote-database-name&gt;&lt;language&gt;eng&lt;/language&gt;&lt;/record&gt;&lt;/Cite&gt;&lt;/EndNote&gt;</w:instrText>
      </w:r>
      <w:r w:rsidR="008763C8">
        <w:fldChar w:fldCharType="separate"/>
      </w:r>
      <w:r w:rsidR="008763C8">
        <w:rPr>
          <w:noProof/>
        </w:rPr>
        <w:t>(Greer &amp; Whitcomb 2007)</w:t>
      </w:r>
      <w:r w:rsidR="008763C8">
        <w:fldChar w:fldCharType="end"/>
      </w:r>
      <w:r w:rsidR="00D53AF2">
        <w:t xml:space="preserve">, and </w:t>
      </w:r>
      <w:r w:rsidR="00D53AF2" w:rsidRPr="00D53AF2">
        <w:t>members of familial pancreatic cancer kindreds with no history of breast, ovarian cancer</w:t>
      </w:r>
      <w:r w:rsidR="00D53AF2">
        <w:t xml:space="preserve"> could have a germline </w:t>
      </w:r>
      <w:r w:rsidR="00D53AF2" w:rsidRPr="00D53AF2">
        <w:rPr>
          <w:i/>
        </w:rPr>
        <w:t xml:space="preserve">BRCA2 </w:t>
      </w:r>
      <w:r w:rsidR="00D53AF2" w:rsidRPr="00D53AF2">
        <w:t xml:space="preserve">pathogenic variant </w:t>
      </w:r>
      <w:r w:rsidR="008763C8">
        <w:fldChar w:fldCharType="begin">
          <w:fldData xml:space="preserve">PEVuZE5vdGU+PENpdGU+PEF1dGhvcj5DYW50bzwvQXV0aG9yPjxZZWFyPjIwMTM8L1llYXI+PFJl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zOS0zNDc8L3BhZ2VzPjx2b2x1bWU+NjI8L3ZvbHVtZT48bnVtYmVy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</w:fldData>
        </w:fldChar>
      </w:r>
      <w:r w:rsidR="008763C8">
        <w:instrText xml:space="preserve"> ADDIN EN.CITE </w:instrText>
      </w:r>
      <w:r w:rsidR="008763C8">
        <w:fldChar w:fldCharType="begin">
          <w:fldData xml:space="preserve">PEVuZE5vdGU+PENpdGU+PEF1dGhvcj5DYW50bzwvQXV0aG9yPjxZZWFyPjIwMTM8L1llYXI+PFJl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zOS0zNDc8L3BhZ2VzPjx2b2x1bWU+NjI8L3ZvbHVtZT48bnVtYmVy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</w:fldData>
        </w:fldChar>
      </w:r>
      <w:r w:rsidR="008763C8">
        <w:instrText xml:space="preserve"> ADDIN EN.CITE.DATA </w:instrText>
      </w:r>
      <w:r w:rsidR="008763C8">
        <w:fldChar w:fldCharType="end"/>
      </w:r>
      <w:r w:rsidR="008763C8">
        <w:fldChar w:fldCharType="separate"/>
      </w:r>
      <w:r w:rsidR="008763C8">
        <w:rPr>
          <w:noProof/>
        </w:rPr>
        <w:t>(Canto et al. 2013)</w:t>
      </w:r>
      <w:r w:rsidR="008763C8">
        <w:fldChar w:fldCharType="end"/>
      </w:r>
      <w:r w:rsidR="00D53AF2" w:rsidRPr="00D53AF2">
        <w:t>.</w:t>
      </w:r>
    </w:p>
    <w:p w14:paraId="73561207" w14:textId="35CE354D" w:rsidR="001B7A8E" w:rsidRDefault="00D53AF2" w:rsidP="00036CAF">
      <w:pPr>
        <w:jc w:val="both"/>
      </w:pPr>
      <w:r>
        <w:t xml:space="preserve">Thus, cascade testing of close family members of pancreatic cancer patients with previously unknown germline </w:t>
      </w:r>
      <w:r w:rsidRPr="00DF134D">
        <w:rPr>
          <w:i/>
        </w:rPr>
        <w:t>BRCA1/2</w:t>
      </w:r>
      <w:r>
        <w:t xml:space="preserve"> pathogenic variants should be considered. </w:t>
      </w:r>
      <w:r w:rsidR="001B7A8E" w:rsidRPr="000F5CE5">
        <w:t xml:space="preserve">The identification of </w:t>
      </w:r>
      <w:r>
        <w:t xml:space="preserve">family members carrying an inherited germline </w:t>
      </w:r>
      <w:r w:rsidRPr="00D53AF2">
        <w:rPr>
          <w:i/>
        </w:rPr>
        <w:t>BRCA1/2</w:t>
      </w:r>
      <w:r>
        <w:t xml:space="preserve"> pathogenic variant </w:t>
      </w:r>
      <w:r w:rsidR="001B7A8E" w:rsidRPr="000F5CE5">
        <w:t xml:space="preserve">will help clinicians target </w:t>
      </w:r>
      <w:r w:rsidR="008818CC">
        <w:t xml:space="preserve">tumour </w:t>
      </w:r>
      <w:r w:rsidR="001B7A8E" w:rsidRPr="000F5CE5">
        <w:t xml:space="preserve">screening programs and develop preventive interventions with the hope of reducing the mortality of pancreatic cancer in these </w:t>
      </w:r>
      <w:r>
        <w:t>individuals</w:t>
      </w:r>
      <w:r w:rsidR="001B7A8E" w:rsidRPr="000F5CE5">
        <w:t xml:space="preserve"> </w:t>
      </w:r>
      <w:r w:rsidR="008763C8">
        <w:fldChar w:fldCharType="begin"/>
      </w:r>
      <w:r w:rsidR="008763C8">
        <w:instrText xml:space="preserve"> ADDIN EN.CITE &lt;EndNote&gt;&lt;Cite&gt;&lt;Author&gt;Klein&lt;/Author&gt;&lt;Year&gt;2001&lt;/Year&gt;&lt;RecNum&gt;80&lt;/RecNum&gt;&lt;DisplayText&gt;(Klein et al. 2001)&lt;/DisplayText&gt;&lt;record&gt;&lt;rec-number&gt;80&lt;/rec-number&gt;&lt;foreign-keys&gt;&lt;key app="EN" db-id="dfz5ts0r4xw0v2etrfjp2zx5zpxw0te2ex09" timestamp="1582681777"&gt;80&lt;/key&gt;&lt;/foreign-keys&gt;&lt;ref-type name="Journal Article"&gt;17&lt;/ref-type&gt;&lt;contributors&gt;&lt;authors&gt;&lt;author&gt;Klein, A. P.&lt;/author&gt;&lt;author&gt;Hruban, R. H.&lt;/author&gt;&lt;author&gt;Brune, K. A.&lt;/author&gt;&lt;author&gt;Petersen, G. M.&lt;/author&gt;&lt;author&gt;Goggins, M.&lt;/author&gt;&lt;/authors&gt;&lt;/contributors&gt;&lt;titles&gt;&lt;title&gt;Familial pancreatic cancer&lt;/title&gt;&lt;secondary-title&gt;Cancer journal (Sudbury, Mass.)&lt;/secondary-title&gt;&lt;alt-title&gt;Cancer J&lt;/alt-title&gt;&lt;/titles&gt;&lt;periodical&gt;&lt;full-title&gt;Cancer journal (Sudbury, Mass.)&lt;/full-title&gt;&lt;abbr-1&gt;Cancer J&lt;/abbr-1&gt;&lt;/periodical&gt;&lt;alt-periodical&gt;&lt;full-title&gt;Cancer journal (Sudbury, Mass.)&lt;/full-title&gt;&lt;abbr-1&gt;Cancer J&lt;/abbr-1&gt;&lt;/alt-periodical&gt;&lt;pages&gt;266-273&lt;/pages&gt;&lt;volume&gt;7&lt;/volume&gt;&lt;number&gt;4&lt;/number&gt;&lt;keywords&gt;&lt;keyword&gt;BRCA2 Protein/genetics&lt;/keyword&gt;&lt;keyword&gt;Biomarkers/analysis&lt;/keyword&gt;&lt;keyword&gt;Cyclin-Dependent Kinase Inhibitor p16/genetics&lt;/keyword&gt;&lt;keyword&gt;Family&lt;/keyword&gt;&lt;keyword&gt;Female&lt;/keyword&gt;&lt;keyword&gt;Genes, Dominant&lt;/keyword&gt;&lt;keyword&gt;Genetic Predisposition to Disease&lt;/keyword&gt;&lt;keyword&gt;Germ-Line Mutation/genetics&lt;/keyword&gt;&lt;keyword&gt;Humans&lt;/keyword&gt;&lt;keyword&gt;Male&lt;/keyword&gt;&lt;keyword&gt;Neoplastic Syndromes, Hereditary/genetics&lt;/keyword&gt;&lt;keyword&gt;Odds Ratio&lt;/keyword&gt;&lt;keyword&gt;Pancreatic Neoplasms/epidemiology/*genetics/pathology&lt;/keyword&gt;&lt;keyword&gt;Registries&lt;/keyword&gt;&lt;keyword&gt;Risk Factors&lt;/keyword&gt;&lt;/keywords&gt;&lt;dates&gt;&lt;year&gt;2001&lt;/year&gt;&lt;pub-dates&gt;&lt;date&gt;Jul-Aug&lt;/date&gt;&lt;/pub-dates&gt;&lt;/dates&gt;&lt;pub-location&gt;United States&lt;/pub-location&gt;&lt;isbn&gt;1528-9117&lt;/isbn&gt;&lt;accession-num&gt;11561603&lt;/accession-num&gt;&lt;urls&gt;&lt;related-urls&gt;&lt;url&gt;https://pubmed.ncbi.nlm.nih.gov/11561603&lt;/url&gt;&lt;/related-urls&gt;&lt;/urls&gt;&lt;remote-database-name&gt;PubMed&lt;/remote-database-name&gt;&lt;language&gt;eng&lt;/language&gt;&lt;/record&gt;&lt;/Cite&gt;&lt;/EndNote&gt;</w:instrText>
      </w:r>
      <w:r w:rsidR="008763C8">
        <w:fldChar w:fldCharType="separate"/>
      </w:r>
      <w:r w:rsidR="008763C8">
        <w:rPr>
          <w:noProof/>
        </w:rPr>
        <w:t>(Klein et al. 2001)</w:t>
      </w:r>
      <w:r w:rsidR="008763C8">
        <w:fldChar w:fldCharType="end"/>
      </w:r>
      <w:r w:rsidR="001B7A8E" w:rsidRPr="000F5CE5">
        <w:t>.</w:t>
      </w:r>
    </w:p>
    <w:p w14:paraId="6ED82D42" w14:textId="77777777" w:rsidR="00CD5C16" w:rsidRPr="00B90035" w:rsidRDefault="00CD5C16" w:rsidP="00CD5C16">
      <w:pPr>
        <w:jc w:val="both"/>
        <w:rPr>
          <w:i/>
        </w:rPr>
      </w:pPr>
      <w:r w:rsidRPr="00B90035">
        <w:rPr>
          <w:i/>
        </w:rPr>
        <w:lastRenderedPageBreak/>
        <w:t>PASC confirmed that a cascade testing population was relevant to this application, noting the applicant’s advice that there was currently limited data to support it. As also discussed under “Outcomes” below, PASC advised that the integrated codependent submission would need to provide evidence regarding the clinical utility and cost-effectiveness of this extension into predisposition testing of the cascade population. If this were supported by MSAC, it would require either a new MBS item or an amendment to existing MBS item 73297 (for cascade testing of family members of probands identified in other circumstances, but also including the genes STK11, PTEN, CDH1, PALB2, or TP53 which are not relevant to this application).</w:t>
      </w:r>
    </w:p>
    <w:p w14:paraId="1CB2D389" w14:textId="764D39F4" w:rsidR="00036CAF" w:rsidRPr="00B90035" w:rsidRDefault="00CD5C16" w:rsidP="00CD5C16">
      <w:pPr>
        <w:jc w:val="both"/>
        <w:rPr>
          <w:i/>
        </w:rPr>
      </w:pPr>
      <w:r w:rsidRPr="00B90035">
        <w:rPr>
          <w:i/>
        </w:rPr>
        <w:t>More broadly, PASC discussed whether all patients with pancreatic cancer (or at least those with a family history of pancreatic cancer, but not of breast/ovarian cancer) should be offered germline BRCA1/2 variant testing, regardless of their eligibility for platinum-based chemotherapy, for the purpose of identifying and monitoring close family members at increased risk of developing cancer in the future. PASC considered that this wider question would need to be evaluated in a separate application that would also need to consider the available evidence including the flow-on consequences for cascade testing.</w:t>
      </w:r>
    </w:p>
    <w:p w14:paraId="47FE989E" w14:textId="77777777" w:rsidR="00443DEF" w:rsidRPr="008E6280" w:rsidRDefault="00443DEF" w:rsidP="008E6280">
      <w:pPr>
        <w:pStyle w:val="Heading5"/>
        <w:spacing w:after="60"/>
        <w:rPr>
          <w:b/>
          <w:i w:val="0"/>
          <w:color w:val="00B0F0"/>
          <w:sz w:val="28"/>
          <w:szCs w:val="28"/>
        </w:rPr>
      </w:pPr>
      <w:r w:rsidRPr="008E6280">
        <w:rPr>
          <w:b/>
          <w:i w:val="0"/>
          <w:color w:val="00B0F0"/>
          <w:sz w:val="28"/>
          <w:szCs w:val="28"/>
        </w:rPr>
        <w:t>Other biomarkers that inactivate the HRR pathway</w:t>
      </w:r>
    </w:p>
    <w:p w14:paraId="00262527" w14:textId="2CC650A0" w:rsidR="00956A74" w:rsidRDefault="00BB67BD" w:rsidP="00036CAF">
      <w:pPr>
        <w:jc w:val="both"/>
      </w:pPr>
      <w:r>
        <w:t xml:space="preserve">The rationale for requesting testing of germline </w:t>
      </w:r>
      <w:r w:rsidRPr="00A82A71">
        <w:rPr>
          <w:i/>
        </w:rPr>
        <w:t>BRCA1</w:t>
      </w:r>
      <w:r>
        <w:t xml:space="preserve"> and </w:t>
      </w:r>
      <w:r w:rsidRPr="00A82A71">
        <w:rPr>
          <w:i/>
        </w:rPr>
        <w:t>BRCA2</w:t>
      </w:r>
      <w:r>
        <w:t xml:space="preserve"> genes </w:t>
      </w:r>
      <w:r w:rsidR="00956A74">
        <w:t xml:space="preserve">alone </w:t>
      </w:r>
      <w:r>
        <w:t xml:space="preserve">was not clear from the application. </w:t>
      </w:r>
      <w:r w:rsidR="00956A74">
        <w:t>It should be noted that</w:t>
      </w:r>
      <w:r w:rsidR="00956A74" w:rsidRPr="00B03591">
        <w:t xml:space="preserve"> the proposed medical service, germline </w:t>
      </w:r>
      <w:r w:rsidR="00956A74" w:rsidRPr="004B4BE0">
        <w:rPr>
          <w:i/>
        </w:rPr>
        <w:t>BRCA1/2</w:t>
      </w:r>
      <w:r w:rsidR="00956A74" w:rsidRPr="00B03591">
        <w:t xml:space="preserve"> </w:t>
      </w:r>
      <w:r w:rsidR="00956A74">
        <w:t>variant</w:t>
      </w:r>
      <w:r w:rsidR="00956A74" w:rsidRPr="00B03591">
        <w:t xml:space="preserve"> testing, </w:t>
      </w:r>
      <w:r w:rsidR="00956A74">
        <w:t xml:space="preserve">will not identify patients with somatic </w:t>
      </w:r>
      <w:r w:rsidR="00956A74" w:rsidRPr="00443DEF">
        <w:rPr>
          <w:i/>
        </w:rPr>
        <w:t>BRCA1/2</w:t>
      </w:r>
      <w:r w:rsidR="00956A74">
        <w:t xml:space="preserve"> </w:t>
      </w:r>
      <w:r w:rsidR="00956A74" w:rsidRPr="007F093D">
        <w:t xml:space="preserve">pathogenic </w:t>
      </w:r>
      <w:r w:rsidR="00956A74">
        <w:t>variants, and therefore, these patients will not be eligible for maintenance therapy with olaparib after response to platinum-based chemotherapy.</w:t>
      </w:r>
    </w:p>
    <w:p w14:paraId="526C0662" w14:textId="77777777" w:rsidR="00956A74" w:rsidRPr="00E4747D" w:rsidRDefault="00956A74" w:rsidP="00036CAF">
      <w:pPr>
        <w:jc w:val="both"/>
      </w:pPr>
      <w:r>
        <w:t>The National Comprehensive Cancer Network (NCCN) guidelines</w:t>
      </w:r>
      <w:r>
        <w:rPr>
          <w:rStyle w:val="FootnoteReference"/>
        </w:rPr>
        <w:footnoteReference w:id="2"/>
      </w:r>
      <w:r>
        <w:t xml:space="preserve"> recommends tumour/somatic gene profiling for patients with locally advanced/metastatic pancreatic cancer who are candidates for anti-cancer therapy to identify uncommon variants in (but not limited to) the following genes: </w:t>
      </w:r>
      <w:r w:rsidRPr="008763C8">
        <w:rPr>
          <w:i/>
        </w:rPr>
        <w:t>ALK, BRAF, BRCA1/2, HER2, KRAS, NGR1, NTRK, PAL</w:t>
      </w:r>
      <w:r>
        <w:rPr>
          <w:i/>
        </w:rPr>
        <w:t>B</w:t>
      </w:r>
      <w:r w:rsidRPr="008763C8">
        <w:rPr>
          <w:i/>
        </w:rPr>
        <w:t>2, ROS1</w:t>
      </w:r>
      <w:r>
        <w:rPr>
          <w:i/>
        </w:rPr>
        <w:t>,</w:t>
      </w:r>
      <w:r>
        <w:t xml:space="preserve"> as well as the mismatch repair deficiency genes.</w:t>
      </w:r>
    </w:p>
    <w:p w14:paraId="0D31CBD4" w14:textId="7E057436" w:rsidR="00133CBE" w:rsidRDefault="001C667F" w:rsidP="00036CAF">
      <w:pPr>
        <w:jc w:val="both"/>
      </w:pPr>
      <w:r>
        <w:t xml:space="preserve">In </w:t>
      </w:r>
      <w:r w:rsidRPr="00627224">
        <w:rPr>
          <w:i/>
        </w:rPr>
        <w:t>BRCA</w:t>
      </w:r>
      <w:r w:rsidR="00627224" w:rsidRPr="00627224">
        <w:rPr>
          <w:i/>
        </w:rPr>
        <w:t>1/2</w:t>
      </w:r>
      <w:r w:rsidR="00627224">
        <w:t xml:space="preserve"> </w:t>
      </w:r>
      <w:r>
        <w:t>w</w:t>
      </w:r>
      <w:r w:rsidR="00627224">
        <w:t xml:space="preserve">ild </w:t>
      </w:r>
      <w:r>
        <w:t>t</w:t>
      </w:r>
      <w:r w:rsidR="00627224">
        <w:t>ype</w:t>
      </w:r>
      <w:r>
        <w:t xml:space="preserve"> tumours, </w:t>
      </w:r>
      <w:r w:rsidR="00133CBE">
        <w:t xml:space="preserve">there are many </w:t>
      </w:r>
      <w:r w:rsidR="00C55261">
        <w:t xml:space="preserve">other genes that if inactivated </w:t>
      </w:r>
      <w:r w:rsidR="00133CBE">
        <w:t xml:space="preserve">can cause </w:t>
      </w:r>
      <w:r w:rsidR="006712AB">
        <w:t xml:space="preserve">the same phenotypic defective DNA repair, this has been termed </w:t>
      </w:r>
      <w:r w:rsidR="00ED4B65">
        <w:t>the</w:t>
      </w:r>
      <w:r w:rsidR="00133CBE">
        <w:t xml:space="preserve"> </w:t>
      </w:r>
      <w:r w:rsidR="00133CBE" w:rsidRPr="00133CBE">
        <w:t>‘BRCAness’</w:t>
      </w:r>
      <w:r w:rsidR="00133CBE">
        <w:t xml:space="preserve"> phenotype</w:t>
      </w:r>
      <w:r w:rsidR="006712AB">
        <w:t>;</w:t>
      </w:r>
      <w:r w:rsidR="00133CBE">
        <w:t xml:space="preserve"> </w:t>
      </w:r>
      <w:r w:rsidR="00023B41">
        <w:t xml:space="preserve">these defects </w:t>
      </w:r>
      <w:r w:rsidR="00F02E82">
        <w:t>include:</w:t>
      </w:r>
      <w:r w:rsidR="00023B41">
        <w:t xml:space="preserve"> loss of regulation/activation of DNA repair </w:t>
      </w:r>
      <w:r w:rsidR="006712AB">
        <w:t>proteins</w:t>
      </w:r>
      <w:r w:rsidR="00133CBE">
        <w:t>, loss of RAD51-</w:t>
      </w:r>
      <w:r w:rsidR="00F62157">
        <w:t xml:space="preserve">nuclear </w:t>
      </w:r>
      <w:r w:rsidR="00133CBE">
        <w:t>foc</w:t>
      </w:r>
      <w:r w:rsidR="00F62157">
        <w:t>i</w:t>
      </w:r>
      <w:r w:rsidR="00133CBE">
        <w:t xml:space="preserve"> formation, extreme genomic instability and/or sensitivity to DNA-crosslinking agents </w:t>
      </w:r>
      <w:r w:rsidR="00B9504D">
        <w:fldChar w:fldCharType="begin"/>
      </w:r>
      <w:r w:rsidR="00B9504D">
        <w:instrText xml:space="preserve"> ADDIN EN.CITE &lt;EndNote&gt;&lt;Cite&gt;&lt;Author&gt;Turner&lt;/Author&gt;&lt;Year&gt;2004&lt;/Year&gt;&lt;RecNum&gt;61&lt;/RecNum&gt;&lt;DisplayText&gt;(Turner, Tutt &amp;amp; Ashworth 2004)&lt;/DisplayText&gt;&lt;record&gt;&lt;rec-number&gt;61&lt;/rec-number&gt;&lt;foreign-keys&gt;&lt;key app="EN" db-id="dfz5ts0r4xw0v2etrfjp2zx5zpxw0te2ex09" timestamp="1581900876"&gt;61&lt;/key&gt;&lt;/foreign-keys&gt;&lt;ref-type name="Journal Article"&gt;17&lt;/ref-type&gt;&lt;contributors&gt;&lt;authors&gt;&lt;author&gt;Turner, NC&lt;/author&gt;&lt;author&gt;Tutt, ANJ&lt;/author&gt;&lt;author&gt;Ashworth, Alan&lt;/author&gt;&lt;/authors&gt;&lt;/contributors&gt;&lt;titles&gt;&lt;title&gt;Hallmarks of &amp;apos;BRCAness&amp;apos; in sporadic cancers&lt;/title&gt;&lt;secondary-title&gt;Nature Reviews Cancer&lt;/secondary-title&gt;&lt;/titles&gt;&lt;periodical&gt;&lt;full-title&gt;Nature Reviews Cancer&lt;/full-title&gt;&lt;/periodical&gt;&lt;pages&gt;814-819&lt;/pages&gt;&lt;volume&gt;4&lt;/volume&gt;&lt;number&gt;10&lt;/number&gt;&lt;dates&gt;&lt;year&gt;2004&lt;/year&gt;&lt;pub-dates&gt;&lt;date&gt;2004/10/01&lt;/date&gt;&lt;/pub-dates&gt;&lt;/dates&gt;&lt;isbn&gt;1474-1768&lt;/isbn&gt;&lt;urls&gt;&lt;related-urls&gt;&lt;url&gt;https://doi.org/10.1038/nrc1457&lt;/url&gt;&lt;url&gt;https://www.nature.com/articles/nrc1457.pdf&lt;/url&gt;&lt;/related-urls&gt;&lt;/urls&gt;&lt;electronic-resource-num&gt;10.1038/nrc1457&lt;/electronic-resource-num&gt;&lt;/record&gt;&lt;/Cite&gt;&lt;/EndNote&gt;</w:instrText>
      </w:r>
      <w:r w:rsidR="00B9504D">
        <w:fldChar w:fldCharType="separate"/>
      </w:r>
      <w:r w:rsidR="00B9504D">
        <w:rPr>
          <w:noProof/>
        </w:rPr>
        <w:t>(Turner, Tutt &amp; Ashworth 2004)</w:t>
      </w:r>
      <w:r w:rsidR="00B9504D">
        <w:fldChar w:fldCharType="end"/>
      </w:r>
      <w:r w:rsidR="00133CBE">
        <w:t xml:space="preserve">. Lord </w:t>
      </w:r>
      <w:r w:rsidR="00100636">
        <w:t>&amp;</w:t>
      </w:r>
      <w:r w:rsidR="00133CBE">
        <w:t xml:space="preserve"> Ashworth </w:t>
      </w:r>
      <w:r w:rsidR="00B9504D">
        <w:fldChar w:fldCharType="begin"/>
      </w:r>
      <w:r w:rsidR="00B9504D">
        <w:instrText xml:space="preserve"> ADDIN EN.CITE &lt;EndNote&gt;&lt;Cite ExcludeAuth="1"&gt;&lt;Author&gt;Lord&lt;/Author&gt;&lt;Year&gt;2016&lt;/Year&gt;&lt;RecNum&gt;58&lt;/RecNum&gt;&lt;DisplayText&gt;(2016)&lt;/DisplayText&gt;&lt;record&gt;&lt;rec-number&gt;58&lt;/rec-number&gt;&lt;foreign-keys&gt;&lt;key app="EN" db-id="dfz5ts0r4xw0v2etrfjp2zx5zpxw0te2ex09" timestamp="1581480841"&gt;58&lt;/key&gt;&lt;/foreign-keys&gt;&lt;ref-type name="Journal Article"&gt;17&lt;/ref-type&gt;&lt;contributors&gt;&lt;authors&gt;&lt;author&gt;Lord, Christopher J.&lt;/author&gt;&lt;author&gt;Ashworth, Alan&lt;/author&gt;&lt;/authors&gt;&lt;/contributors&gt;&lt;titles&gt;&lt;title&gt;BRCAness revisited&lt;/title&gt;&lt;secondary-title&gt;Nature Reviews Cancer&lt;/secondary-title&gt;&lt;/titles&gt;&lt;periodical&gt;&lt;full-title&gt;Nature Reviews Cancer&lt;/full-title&gt;&lt;/periodical&gt;&lt;pages&gt;110-120&lt;/pages&gt;&lt;volume&gt;16&lt;/volume&gt;&lt;number&gt;2&lt;/number&gt;&lt;dates&gt;&lt;year&gt;2016&lt;/year&gt;&lt;pub-dates&gt;&lt;date&gt;2016/02/01&lt;/date&gt;&lt;/pub-dates&gt;&lt;/dates&gt;&lt;isbn&gt;1474-1768&lt;/isbn&gt;&lt;urls&gt;&lt;related-urls&gt;&lt;url&gt;https://doi.org/10.1038/nrc.2015.21&lt;/url&gt;&lt;url&gt;https://www.nature.com/articles/nrc.2015.21.pdf&lt;/url&gt;&lt;/related-urls&gt;&lt;/urls&gt;&lt;electronic-resource-num&gt;10.1038/nrc.2015.21&lt;/electronic-resource-num&gt;&lt;/record&gt;&lt;/Cite&gt;&lt;/EndNote&gt;</w:instrText>
      </w:r>
      <w:r w:rsidR="00B9504D">
        <w:fldChar w:fldCharType="separate"/>
      </w:r>
      <w:r w:rsidR="00B9504D">
        <w:rPr>
          <w:noProof/>
        </w:rPr>
        <w:t>(2016)</w:t>
      </w:r>
      <w:r w:rsidR="00B9504D">
        <w:fldChar w:fldCharType="end"/>
      </w:r>
      <w:r w:rsidR="00133CBE">
        <w:t xml:space="preserve"> refined the definition of ‘BRCAness’ as </w:t>
      </w:r>
      <w:r w:rsidR="00322E75">
        <w:t>“</w:t>
      </w:r>
      <w:r w:rsidR="00133CBE">
        <w:t>the situation in which an HRR</w:t>
      </w:r>
      <w:r w:rsidR="00B75967">
        <w:t xml:space="preserve"> </w:t>
      </w:r>
      <w:r w:rsidR="00133CBE">
        <w:t>defect exists in a tumour in the absence of</w:t>
      </w:r>
      <w:r w:rsidR="00B75967">
        <w:t xml:space="preserve"> </w:t>
      </w:r>
      <w:r w:rsidR="00133CBE">
        <w:t>a</w:t>
      </w:r>
      <w:r w:rsidR="00F02E82">
        <w:t xml:space="preserve"> </w:t>
      </w:r>
      <w:r w:rsidR="00133CBE" w:rsidRPr="00B75967">
        <w:rPr>
          <w:i/>
        </w:rPr>
        <w:t>BRCA1</w:t>
      </w:r>
      <w:r w:rsidR="00B75967" w:rsidRPr="00B75967">
        <w:rPr>
          <w:i/>
        </w:rPr>
        <w:t>/</w:t>
      </w:r>
      <w:r w:rsidR="00133CBE" w:rsidRPr="00B75967">
        <w:rPr>
          <w:i/>
        </w:rPr>
        <w:t>2</w:t>
      </w:r>
      <w:r w:rsidR="00133CBE">
        <w:t xml:space="preserve"> </w:t>
      </w:r>
      <w:r w:rsidR="007F093D" w:rsidRPr="007F093D">
        <w:t xml:space="preserve">pathogenic </w:t>
      </w:r>
      <w:r w:rsidR="007F093D">
        <w:t>variant</w:t>
      </w:r>
      <w:r w:rsidR="00133CBE">
        <w:t>.</w:t>
      </w:r>
      <w:r w:rsidR="00322E75">
        <w:t>”</w:t>
      </w:r>
      <w:r w:rsidR="00513374" w:rsidRPr="00513374">
        <w:t xml:space="preserve"> The assumption</w:t>
      </w:r>
      <w:r w:rsidR="00513374">
        <w:t xml:space="preserve">, in the context of clinical oncology, </w:t>
      </w:r>
      <w:r w:rsidR="00513374" w:rsidRPr="00513374">
        <w:t>is that tumo</w:t>
      </w:r>
      <w:r w:rsidR="00513374">
        <w:t>u</w:t>
      </w:r>
      <w:r w:rsidR="00513374" w:rsidRPr="00513374">
        <w:t xml:space="preserve">rs with </w:t>
      </w:r>
      <w:r w:rsidR="00513374">
        <w:t>‘</w:t>
      </w:r>
      <w:r w:rsidR="00513374" w:rsidRPr="00513374">
        <w:t>BRCAness</w:t>
      </w:r>
      <w:r w:rsidR="00513374">
        <w:t>’</w:t>
      </w:r>
      <w:r w:rsidR="00513374" w:rsidRPr="00513374">
        <w:t xml:space="preserve"> will respond to </w:t>
      </w:r>
      <w:r w:rsidR="00513374">
        <w:t>platinum-based chemotherapy and HRR</w:t>
      </w:r>
      <w:r w:rsidR="00513374" w:rsidRPr="00513374">
        <w:t>-target</w:t>
      </w:r>
      <w:r w:rsidR="00513374">
        <w:t>ed</w:t>
      </w:r>
      <w:r w:rsidR="00513374" w:rsidRPr="00513374">
        <w:t xml:space="preserve"> therapies</w:t>
      </w:r>
      <w:r w:rsidR="00513374">
        <w:t xml:space="preserve"> (such as PARP inhibitors)</w:t>
      </w:r>
      <w:r w:rsidR="00513374" w:rsidRPr="00513374">
        <w:t xml:space="preserve"> in the same way </w:t>
      </w:r>
      <w:r w:rsidR="00513374">
        <w:t xml:space="preserve">as </w:t>
      </w:r>
      <w:r w:rsidR="00513374" w:rsidRPr="00513374">
        <w:t xml:space="preserve">tumours with </w:t>
      </w:r>
      <w:r w:rsidR="00513374" w:rsidRPr="00513374">
        <w:rPr>
          <w:i/>
        </w:rPr>
        <w:t>BRCA1/2</w:t>
      </w:r>
      <w:r w:rsidR="00513374" w:rsidRPr="00513374">
        <w:t xml:space="preserve"> </w:t>
      </w:r>
      <w:r w:rsidR="007F093D" w:rsidRPr="007F093D">
        <w:t xml:space="preserve">pathogenic </w:t>
      </w:r>
      <w:r w:rsidR="007F093D">
        <w:t>variant</w:t>
      </w:r>
      <w:r w:rsidR="00513374">
        <w:t>s</w:t>
      </w:r>
      <w:r w:rsidR="00513374" w:rsidRPr="00513374">
        <w:t xml:space="preserve"> </w:t>
      </w:r>
      <w:r w:rsidR="00B9504D">
        <w:fldChar w:fldCharType="begin">
          <w:fldData xml:space="preserve">PEVuZE5vdGU+PENpdGU+PEF1dGhvcj5CYXNvdXJha29zPC9BdXRob3I+PFllYXI+MjAxNzwvWWVh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=
</w:fldData>
        </w:fldChar>
      </w:r>
      <w:r w:rsidR="00B9504D">
        <w:instrText xml:space="preserve"> ADDIN EN.CITE </w:instrText>
      </w:r>
      <w:r w:rsidR="00B9504D">
        <w:fldChar w:fldCharType="begin">
          <w:fldData xml:space="preserve">PEVuZE5vdGU+PENpdGU+PEF1dGhvcj5CYXNvdXJha29zPC9BdXRob3I+PFllYXI+MjAxNzwvWWVh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=
</w:fldData>
        </w:fldChar>
      </w:r>
      <w:r w:rsidR="00B9504D">
        <w:instrText xml:space="preserve"> ADDIN EN.CITE.DATA </w:instrText>
      </w:r>
      <w:r w:rsidR="00B9504D">
        <w:fldChar w:fldCharType="end"/>
      </w:r>
      <w:r w:rsidR="00B9504D">
        <w:fldChar w:fldCharType="separate"/>
      </w:r>
      <w:r w:rsidR="00B9504D">
        <w:rPr>
          <w:noProof/>
        </w:rPr>
        <w:t>(Basourakos et al. 2017)</w:t>
      </w:r>
      <w:r w:rsidR="00B9504D">
        <w:fldChar w:fldCharType="end"/>
      </w:r>
      <w:r w:rsidR="00513374" w:rsidRPr="00513374">
        <w:t>.</w:t>
      </w:r>
    </w:p>
    <w:p w14:paraId="4A65431B" w14:textId="77777777" w:rsidR="00CA28CC" w:rsidRDefault="00B75967" w:rsidP="00036CAF">
      <w:pPr>
        <w:jc w:val="both"/>
      </w:pPr>
      <w:r>
        <w:t>T</w:t>
      </w:r>
      <w:r w:rsidR="001C667F">
        <w:t xml:space="preserve">he HRR pathway may be compromised </w:t>
      </w:r>
      <w:r w:rsidR="007F093D">
        <w:t xml:space="preserve">either </w:t>
      </w:r>
      <w:r w:rsidR="001C667F">
        <w:t xml:space="preserve">by </w:t>
      </w:r>
      <w:r w:rsidR="007F093D">
        <w:t>changes in the gene sequence or by epigenetic</w:t>
      </w:r>
      <w:r w:rsidR="001C667F">
        <w:t xml:space="preserve"> modification</w:t>
      </w:r>
      <w:r w:rsidR="006712AB">
        <w:t xml:space="preserve"> to the gene promoter</w:t>
      </w:r>
      <w:r w:rsidR="005434F1">
        <w:t>. Epigenetic modification</w:t>
      </w:r>
      <w:r w:rsidR="001C667F">
        <w:t xml:space="preserve"> </w:t>
      </w:r>
      <w:r w:rsidR="005434F1">
        <w:t xml:space="preserve">via </w:t>
      </w:r>
      <w:r>
        <w:t xml:space="preserve">hyper-methylation </w:t>
      </w:r>
      <w:r w:rsidR="001C667F">
        <w:t xml:space="preserve">of the </w:t>
      </w:r>
      <w:r w:rsidR="001C667F" w:rsidRPr="00627224">
        <w:rPr>
          <w:i/>
        </w:rPr>
        <w:t>BRCA1</w:t>
      </w:r>
      <w:r>
        <w:rPr>
          <w:i/>
        </w:rPr>
        <w:t xml:space="preserve"> </w:t>
      </w:r>
      <w:r w:rsidR="00B93777">
        <w:t xml:space="preserve">or </w:t>
      </w:r>
      <w:r>
        <w:rPr>
          <w:i/>
        </w:rPr>
        <w:t xml:space="preserve">FANCF </w:t>
      </w:r>
      <w:r>
        <w:t xml:space="preserve">gene </w:t>
      </w:r>
      <w:r w:rsidR="001C667F">
        <w:t>promoter</w:t>
      </w:r>
      <w:r>
        <w:t>s</w:t>
      </w:r>
      <w:r w:rsidR="001C667F">
        <w:t xml:space="preserve"> prevents transcription of the </w:t>
      </w:r>
      <w:r w:rsidR="00697551">
        <w:t xml:space="preserve">associated </w:t>
      </w:r>
      <w:r w:rsidR="001C667F">
        <w:t xml:space="preserve">gene leading to </w:t>
      </w:r>
      <w:r w:rsidR="006712AB">
        <w:t>disabling</w:t>
      </w:r>
      <w:r w:rsidR="001C667F">
        <w:t xml:space="preserve"> of the HRR pathway</w:t>
      </w:r>
      <w:r w:rsidR="00B93777">
        <w:t>. One study found that</w:t>
      </w:r>
      <w:r w:rsidR="005434F1">
        <w:t xml:space="preserve"> </w:t>
      </w:r>
      <w:r w:rsidR="00B93777">
        <w:t>0</w:t>
      </w:r>
      <w:r w:rsidR="00B93777">
        <w:rPr>
          <w:rFonts w:cs="Calibri"/>
        </w:rPr>
        <w:t>–</w:t>
      </w:r>
      <w:r w:rsidR="007D7087">
        <w:t>31%</w:t>
      </w:r>
      <w:r w:rsidR="00B93777">
        <w:t xml:space="preserve"> of </w:t>
      </w:r>
      <w:r w:rsidR="00B93777" w:rsidRPr="00B93777">
        <w:rPr>
          <w:i/>
        </w:rPr>
        <w:t>BRCA1</w:t>
      </w:r>
      <w:r w:rsidR="00B93777">
        <w:t xml:space="preserve"> genes and</w:t>
      </w:r>
      <w:r w:rsidR="001F461E">
        <w:t xml:space="preserve"> </w:t>
      </w:r>
      <w:r w:rsidR="00B93777">
        <w:t>14</w:t>
      </w:r>
      <w:r w:rsidR="00B93777">
        <w:rPr>
          <w:rFonts w:cs="Calibri"/>
        </w:rPr>
        <w:t>–</w:t>
      </w:r>
      <w:r w:rsidR="001F461E">
        <w:t xml:space="preserve">30% </w:t>
      </w:r>
      <w:r w:rsidR="007D7087">
        <w:t xml:space="preserve">of </w:t>
      </w:r>
      <w:r w:rsidR="00B93777" w:rsidRPr="00B93777">
        <w:rPr>
          <w:i/>
        </w:rPr>
        <w:t>FANCF</w:t>
      </w:r>
      <w:r w:rsidR="00B93777">
        <w:t xml:space="preserve"> genes in </w:t>
      </w:r>
      <w:r w:rsidR="001F461E">
        <w:t xml:space="preserve">sporadic </w:t>
      </w:r>
      <w:r w:rsidR="007D7087">
        <w:t>tumours</w:t>
      </w:r>
      <w:r w:rsidR="00B93777">
        <w:t xml:space="preserve"> were hyper-methylated</w:t>
      </w:r>
      <w:r w:rsidR="005434F1">
        <w:t xml:space="preserve">, depending on </w:t>
      </w:r>
      <w:r w:rsidR="001F461E">
        <w:t xml:space="preserve">the </w:t>
      </w:r>
      <w:r w:rsidR="005434F1">
        <w:t>tumour type</w:t>
      </w:r>
      <w:r w:rsidR="001F461E">
        <w:t xml:space="preserve"> </w:t>
      </w:r>
      <w:r w:rsidR="00B9504D">
        <w:fldChar w:fldCharType="begin"/>
      </w:r>
      <w:r w:rsidR="00B9504D">
        <w:instrText xml:space="preserve"> ADDIN EN.CITE &lt;EndNote&gt;&lt;Cite&gt;&lt;Author&gt;Turner&lt;/Author&gt;&lt;Year&gt;2004&lt;/Year&gt;&lt;RecNum&gt;61&lt;/RecNum&gt;&lt;DisplayText&gt;(Turner, Tutt &amp;amp; Ashworth 2004)&lt;/DisplayText&gt;&lt;record&gt;&lt;rec-number&gt;61&lt;/rec-number&gt;&lt;foreign-keys&gt;&lt;key app="EN" db-id="dfz5ts0r4xw0v2etrfjp2zx5zpxw0te2ex09" timestamp="1581900876"&gt;61&lt;/key&gt;&lt;/foreign-keys&gt;&lt;ref-type name="Journal Article"&gt;17&lt;/ref-type&gt;&lt;contributors&gt;&lt;authors&gt;&lt;author&gt;Turner, NC&lt;/author&gt;&lt;author&gt;Tutt, ANJ&lt;/author&gt;&lt;author&gt;Ashworth, Alan&lt;/author&gt;&lt;/authors&gt;&lt;/contributors&gt;&lt;titles&gt;&lt;title&gt;Hallmarks of &amp;apos;BRCAness&amp;apos; in sporadic cancers&lt;/title&gt;&lt;secondary-title&gt;Nature Reviews Cancer&lt;/secondary-title&gt;&lt;/titles&gt;&lt;periodical&gt;&lt;full-title&gt;Nature Reviews Cancer&lt;/full-title&gt;&lt;/periodical&gt;&lt;pages&gt;814-819&lt;/pages&gt;&lt;volume&gt;4&lt;/volume&gt;&lt;number&gt;10&lt;/number&gt;&lt;dates&gt;&lt;year&gt;2004&lt;/year&gt;&lt;pub-dates&gt;&lt;date&gt;2004/10/01&lt;/date&gt;&lt;/pub-dates&gt;&lt;/dates&gt;&lt;isbn&gt;1474-1768&lt;/isbn&gt;&lt;urls&gt;&lt;related-urls&gt;&lt;url&gt;https://doi.org/10.1038/nrc1457&lt;/url&gt;&lt;url&gt;https://www.nature.com/articles/nrc1457.pdf&lt;/url&gt;&lt;/related-urls&gt;&lt;/urls&gt;&lt;electronic-resource-num&gt;10.1038/nrc1457&lt;/electronic-resource-num&gt;&lt;/record&gt;&lt;/Cite&gt;&lt;/EndNote&gt;</w:instrText>
      </w:r>
      <w:r w:rsidR="00B9504D">
        <w:fldChar w:fldCharType="separate"/>
      </w:r>
      <w:r w:rsidR="00B9504D">
        <w:rPr>
          <w:noProof/>
        </w:rPr>
        <w:t>(Turner, Tutt &amp; Ashworth 2004)</w:t>
      </w:r>
      <w:r w:rsidR="00B9504D">
        <w:fldChar w:fldCharType="end"/>
      </w:r>
      <w:r w:rsidR="005434F1">
        <w:t xml:space="preserve">. </w:t>
      </w:r>
      <w:r w:rsidR="008818CC">
        <w:t>However, t</w:t>
      </w:r>
      <w:r w:rsidR="001F461E">
        <w:t xml:space="preserve">he tumour types investigated </w:t>
      </w:r>
      <w:r w:rsidR="008818CC">
        <w:t xml:space="preserve">did not </w:t>
      </w:r>
      <w:r w:rsidR="001F461E">
        <w:t xml:space="preserve">include </w:t>
      </w:r>
      <w:r w:rsidR="008818CC">
        <w:t>pancreatic</w:t>
      </w:r>
      <w:r w:rsidR="001F461E">
        <w:t xml:space="preserve"> cancer. </w:t>
      </w:r>
      <w:r w:rsidR="00CA28CC" w:rsidRPr="009420F7">
        <w:t xml:space="preserve">A </w:t>
      </w:r>
      <w:r w:rsidR="002319A9" w:rsidRPr="009420F7">
        <w:t xml:space="preserve">study by Guo et al </w:t>
      </w:r>
      <w:r w:rsidR="00B9504D">
        <w:fldChar w:fldCharType="begin"/>
      </w:r>
      <w:r w:rsidR="00B9504D">
        <w:instrText xml:space="preserve"> ADDIN EN.CITE &lt;EndNote&gt;&lt;Cite ExcludeAuth="1"&gt;&lt;Author&gt;Guo&lt;/Author&gt;&lt;Year&gt;2014&lt;/Year&gt;&lt;RecNum&gt;65&lt;/RecNum&gt;&lt;DisplayText&gt;(2014)&lt;/DisplayText&gt;&lt;record&gt;&lt;rec-number&gt;65&lt;/rec-number&gt;&lt;foreign-keys&gt;&lt;key app="EN" db-id="dfz5ts0r4xw0v2etrfjp2zx5zpxw0te2ex09" timestamp="1581922222"&gt;65&lt;/key&gt;&lt;/foreign-keys&gt;&lt;ref-type name="Journal Article"&gt;17&lt;/ref-type&gt;&lt;contributors&gt;&lt;authors&gt;&lt;author&gt;Guo, Mingzhou&lt;/author&gt;&lt;author&gt;Jia, Yan&lt;/author&gt;&lt;author&gt;Yu, Zhengtao&lt;/author&gt;&lt;author&gt;House, Michael G.&lt;/author&gt;&lt;author&gt;Esteller, Manel&lt;/author&gt;&lt;author&gt;Brock, Malcolm V.&lt;/author&gt;&lt;author&gt;Herman, James G.&lt;/author&gt;&lt;/authors&gt;&lt;/contributors&gt;&lt;titles&gt;&lt;title&gt;Epigenetic changes associated with neoplasms of the exocrine and endocrine pancreas&lt;/title&gt;&lt;secondary-title&gt;Discovery medicine&lt;/secondary-title&gt;&lt;alt-title&gt;Discov Med&lt;/alt-title&gt;&lt;/titles&gt;&lt;periodical&gt;&lt;full-title&gt;Discovery medicine&lt;/full-title&gt;&lt;abbr-1&gt;Discov Med&lt;/abbr-1&gt;&lt;/periodical&gt;&lt;alt-periodical&gt;&lt;full-title&gt;Discovery medicine&lt;/full-title&gt;&lt;abbr-1&gt;Discov Med&lt;/abbr-1&gt;&lt;/alt-periodical&gt;&lt;pages&gt;67-73&lt;/pages&gt;&lt;volume&gt;17&lt;/volume&gt;&lt;number&gt;92&lt;/number&gt;&lt;keywords&gt;&lt;keyword&gt;DNA Methylation/genetics&lt;/keyword&gt;&lt;keyword&gt;*Epigenesis, Genetic&lt;/keyword&gt;&lt;keyword&gt;Genes, Tumor Suppressor&lt;/keyword&gt;&lt;keyword&gt;Humans&lt;/keyword&gt;&lt;keyword&gt;Islets of Langerhans/metabolism/*pathology&lt;/keyword&gt;&lt;keyword&gt;Pancreas, Exocrine/metabolism/*pathology&lt;/keyword&gt;&lt;keyword&gt;Pancreatic Neoplasms/classification/*genetics/*pathology&lt;/keyword&gt;&lt;keyword&gt;Polymerase Chain Reaction&lt;/keyword&gt;&lt;keyword&gt;Promoter Regions, Genetic/genetics&lt;/keyword&gt;&lt;/keywords&gt;&lt;dates&gt;&lt;year&gt;2014&lt;/year&gt;&lt;/dates&gt;&lt;isbn&gt;1944-7930&amp;#xD;1539-6509&lt;/isbn&gt;&lt;accession-num&gt;24534469&lt;/accession-num&gt;&lt;urls&gt;&lt;related-urls&gt;&lt;url&gt;https://pubmed.ncbi.nlm.nih.gov/24534469&lt;/url&gt;&lt;url&gt;https://www.ncbi.nlm.nih.gov/pmc/articles/PMC4061564/&lt;/url&gt;&lt;url&gt;https://www.ncbi.nlm.nih.gov/pmc/articles/PMC4061564/pdf/nihms580681.pdf&lt;/url&gt;&lt;/related-urls&gt;&lt;/urls&gt;&lt;remote-database-name&gt;PubMed&lt;/remote-database-name&gt;&lt;language&gt;eng&lt;/language&gt;&lt;/record&gt;&lt;/Cite&gt;&lt;/EndNote&gt;</w:instrText>
      </w:r>
      <w:r w:rsidR="00B9504D">
        <w:fldChar w:fldCharType="separate"/>
      </w:r>
      <w:r w:rsidR="00B9504D">
        <w:rPr>
          <w:noProof/>
        </w:rPr>
        <w:t>(2014)</w:t>
      </w:r>
      <w:r w:rsidR="00B9504D">
        <w:fldChar w:fldCharType="end"/>
      </w:r>
      <w:r w:rsidR="002319A9" w:rsidRPr="009420F7">
        <w:t xml:space="preserve"> </w:t>
      </w:r>
      <w:r w:rsidR="00CA28CC" w:rsidRPr="009420F7">
        <w:t xml:space="preserve">found that the promoters for 28% of </w:t>
      </w:r>
      <w:r w:rsidR="00CA28CC" w:rsidRPr="009420F7">
        <w:rPr>
          <w:i/>
        </w:rPr>
        <w:t>BRCA1</w:t>
      </w:r>
      <w:r w:rsidR="00CA28CC" w:rsidRPr="009420F7">
        <w:t xml:space="preserve"> genes and 56% of </w:t>
      </w:r>
      <w:r w:rsidR="00CA28CC" w:rsidRPr="009420F7">
        <w:rPr>
          <w:i/>
        </w:rPr>
        <w:t>APC</w:t>
      </w:r>
      <w:r w:rsidR="00CA28CC" w:rsidRPr="009420F7">
        <w:t xml:space="preserve"> genes were methylated</w:t>
      </w:r>
      <w:r w:rsidR="001F461E">
        <w:t xml:space="preserve"> in pancreatic cancer samples</w:t>
      </w:r>
      <w:r w:rsidR="002A3C5E" w:rsidRPr="009420F7">
        <w:t>.</w:t>
      </w:r>
      <w:r w:rsidR="002A3C5E" w:rsidRPr="002A3C5E">
        <w:t xml:space="preserve"> </w:t>
      </w:r>
      <w:r w:rsidR="009420F7" w:rsidRPr="002A3C5E">
        <w:t>Loss</w:t>
      </w:r>
      <w:r w:rsidR="009420F7">
        <w:t xml:space="preserve"> of </w:t>
      </w:r>
      <w:r w:rsidR="001F461E">
        <w:t xml:space="preserve">a </w:t>
      </w:r>
      <w:r w:rsidR="009420F7">
        <w:t>functional</w:t>
      </w:r>
      <w:r w:rsidR="009420F7" w:rsidRPr="002A3C5E">
        <w:t xml:space="preserve"> APC</w:t>
      </w:r>
      <w:r w:rsidR="009420F7">
        <w:t xml:space="preserve"> protein results in a</w:t>
      </w:r>
      <w:r w:rsidR="009420F7" w:rsidRPr="002A3C5E">
        <w:t xml:space="preserve"> </w:t>
      </w:r>
      <w:r w:rsidR="002A3C5E" w:rsidRPr="002A3C5E">
        <w:t xml:space="preserve">reduced DNA damage </w:t>
      </w:r>
      <w:r w:rsidR="009420F7">
        <w:t xml:space="preserve">repair </w:t>
      </w:r>
      <w:r w:rsidR="002A3C5E" w:rsidRPr="002A3C5E">
        <w:t xml:space="preserve">response </w:t>
      </w:r>
      <w:r w:rsidR="00B9504D">
        <w:fldChar w:fldCharType="begin"/>
      </w:r>
      <w:r w:rsidR="00B9504D">
        <w:instrText xml:space="preserve"> ADDIN EN.CITE &lt;EndNote&gt;&lt;Cite&gt;&lt;Author&gt;Stefanski&lt;/Author&gt;&lt;Year&gt;2019&lt;/Year&gt;&lt;RecNum&gt;66&lt;/RecNum&gt;&lt;DisplayText&gt;(Stefanski et al. 2019)&lt;/DisplayText&gt;&lt;record&gt;&lt;rec-number&gt;66&lt;/rec-number&gt;&lt;foreign-keys&gt;&lt;key app="EN" db-id="dfz5ts0r4xw0v2etrfjp2zx5zpxw0te2ex09" timestamp="1582070243"&gt;66&lt;/key&gt;&lt;/foreign-keys&gt;&lt;ref-type name="Journal Article"&gt;17&lt;/ref-type&gt;&lt;contributors&gt;&lt;authors&gt;&lt;author&gt;Stefanski, Casey D.&lt;/author&gt;&lt;author&gt;Keffler, Kaitlyn&lt;/author&gt;&lt;author&gt;McClintock, Stephanie&lt;/author&gt;&lt;author&gt;Milac, Lauren&lt;/author&gt;&lt;author&gt;Prosperi, Jenifer R.&lt;/author&gt;&lt;/authors&gt;&lt;/contributors&gt;&lt;titles&gt;&lt;title&gt;APC loss affects DNA damage repair causing doxorubicin resistance in breast cancer cells&lt;/title&gt;&lt;secondary-title&gt;Neoplasia&lt;/secondary-title&gt;&lt;/titles&gt;&lt;periodical&gt;&lt;full-title&gt;Neoplasia&lt;/full-title&gt;&lt;/periodical&gt;&lt;pages&gt;1143-1150&lt;/pages&gt;&lt;volume&gt;21&lt;/volume&gt;&lt;number&gt;12&lt;/number&gt;&lt;dates&gt;&lt;year&gt;2019&lt;/year&gt;&lt;pub-dates&gt;&lt;date&gt;2019/12/01/&lt;/date&gt;&lt;/pub-dates&gt;&lt;/dates&gt;&lt;isbn&gt;1476-5586&lt;/isbn&gt;&lt;urls&gt;&lt;related-urls&gt;&lt;url&gt;http://www.sciencedirect.com/science/article/pii/S1476558619301940&lt;/url&gt;&lt;url&gt;https://www.ncbi.nlm.nih.gov/pmc/articles/PMC6872841/pdf/main.pdf&lt;/url&gt;&lt;/related-urls&gt;&lt;/urls&gt;&lt;electronic-resource-num&gt;https://doi.org/10.1016/j.neo.2019.09.002&lt;/electronic-resource-num&gt;&lt;/record&gt;&lt;/Cite&gt;&lt;/EndNote&gt;</w:instrText>
      </w:r>
      <w:r w:rsidR="00B9504D">
        <w:fldChar w:fldCharType="separate"/>
      </w:r>
      <w:r w:rsidR="00B9504D">
        <w:rPr>
          <w:noProof/>
        </w:rPr>
        <w:t>(Stefanski et al. 2019)</w:t>
      </w:r>
      <w:r w:rsidR="00B9504D">
        <w:fldChar w:fldCharType="end"/>
      </w:r>
      <w:r w:rsidR="009420F7">
        <w:t xml:space="preserve">. </w:t>
      </w:r>
      <w:r w:rsidR="00B93777">
        <w:t>P</w:t>
      </w:r>
      <w:r w:rsidR="009420F7" w:rsidRPr="009420F7">
        <w:t xml:space="preserve">atients </w:t>
      </w:r>
      <w:r w:rsidR="00B93777">
        <w:lastRenderedPageBreak/>
        <w:t xml:space="preserve">with epigenetic changes </w:t>
      </w:r>
      <w:r w:rsidR="009420F7">
        <w:t>will not be identified</w:t>
      </w:r>
      <w:r w:rsidR="009420F7" w:rsidRPr="009420F7">
        <w:t xml:space="preserve"> </w:t>
      </w:r>
      <w:r w:rsidR="009420F7">
        <w:t xml:space="preserve">by germline </w:t>
      </w:r>
      <w:r w:rsidR="009420F7" w:rsidRPr="009420F7">
        <w:rPr>
          <w:i/>
        </w:rPr>
        <w:t>BRCA1/2</w:t>
      </w:r>
      <w:r w:rsidR="009420F7">
        <w:t xml:space="preserve"> </w:t>
      </w:r>
      <w:r w:rsidR="007F093D">
        <w:t>variant</w:t>
      </w:r>
      <w:r w:rsidR="009420F7">
        <w:t xml:space="preserve"> testing and will not</w:t>
      </w:r>
      <w:r w:rsidR="009420F7" w:rsidRPr="009420F7">
        <w:t xml:space="preserve"> benefit from platinum-based chemotherapy and olaparib maintenance therapy</w:t>
      </w:r>
      <w:r w:rsidR="009420F7">
        <w:t>.</w:t>
      </w:r>
    </w:p>
    <w:p w14:paraId="29CC3A67" w14:textId="77777777" w:rsidR="002B279B" w:rsidRDefault="007F093D" w:rsidP="00036CAF">
      <w:pPr>
        <w:jc w:val="both"/>
      </w:pPr>
      <w:r w:rsidRPr="007F093D">
        <w:t>Pathogenic</w:t>
      </w:r>
      <w:r>
        <w:t xml:space="preserve"> variant</w:t>
      </w:r>
      <w:r w:rsidR="007D7087">
        <w:t xml:space="preserve">s in </w:t>
      </w:r>
      <w:r w:rsidR="00536758">
        <w:t>many</w:t>
      </w:r>
      <w:r w:rsidR="007D7087">
        <w:t xml:space="preserve"> </w:t>
      </w:r>
      <w:r>
        <w:t xml:space="preserve">of the </w:t>
      </w:r>
      <w:r w:rsidR="007D7087">
        <w:t>g</w:t>
      </w:r>
      <w:r w:rsidR="001C667F">
        <w:t xml:space="preserve">enes that </w:t>
      </w:r>
      <w:r w:rsidR="007D7087">
        <w:t>inactivate</w:t>
      </w:r>
      <w:r w:rsidR="001C667F">
        <w:t xml:space="preserve"> the HRR pathway</w:t>
      </w:r>
      <w:r w:rsidR="00525AA1">
        <w:t xml:space="preserve"> </w:t>
      </w:r>
      <w:r w:rsidR="007D7087">
        <w:t>have been identified</w:t>
      </w:r>
      <w:r w:rsidR="00536758">
        <w:t>, including</w:t>
      </w:r>
      <w:r w:rsidR="007D7087">
        <w:t>:</w:t>
      </w:r>
      <w:r w:rsidR="00525AA1">
        <w:t xml:space="preserve"> </w:t>
      </w:r>
      <w:r w:rsidR="00525AA1" w:rsidRPr="004A6DAF">
        <w:rPr>
          <w:i/>
        </w:rPr>
        <w:t xml:space="preserve">ATM, ATR, BARD1, BLM, BRIP1, </w:t>
      </w:r>
      <w:r w:rsidR="00697551" w:rsidRPr="00FC6F17">
        <w:rPr>
          <w:i/>
        </w:rPr>
        <w:t xml:space="preserve">CHEK1, </w:t>
      </w:r>
      <w:r w:rsidR="00525AA1" w:rsidRPr="004A6DAF">
        <w:rPr>
          <w:i/>
        </w:rPr>
        <w:t xml:space="preserve">CHEK2, </w:t>
      </w:r>
      <w:r w:rsidR="00697551" w:rsidRPr="00FC6F17">
        <w:rPr>
          <w:i/>
        </w:rPr>
        <w:t xml:space="preserve">ERCC4, </w:t>
      </w:r>
      <w:r w:rsidR="00525AA1" w:rsidRPr="004A6DAF">
        <w:rPr>
          <w:i/>
        </w:rPr>
        <w:t xml:space="preserve">MRE11A, NBN, PALB2, </w:t>
      </w:r>
      <w:r w:rsidR="00697551" w:rsidRPr="00FC6F17">
        <w:rPr>
          <w:i/>
        </w:rPr>
        <w:t xml:space="preserve">RAD50, RAD51, </w:t>
      </w:r>
      <w:r w:rsidR="00525AA1" w:rsidRPr="004A6DAF">
        <w:rPr>
          <w:i/>
        </w:rPr>
        <w:t xml:space="preserve">RAD51C, RAD51D, </w:t>
      </w:r>
      <w:r w:rsidR="00697551" w:rsidRPr="00FC6F17">
        <w:rPr>
          <w:i/>
        </w:rPr>
        <w:t>RAD51L3, RAD54L</w:t>
      </w:r>
      <w:r w:rsidR="00697551">
        <w:rPr>
          <w:i/>
        </w:rPr>
        <w:t>,</w:t>
      </w:r>
      <w:r w:rsidR="00697551">
        <w:t xml:space="preserve"> </w:t>
      </w:r>
      <w:r w:rsidR="00525AA1" w:rsidRPr="004A6DAF">
        <w:rPr>
          <w:i/>
        </w:rPr>
        <w:t>RBBP8, SLX4 XRCC2</w:t>
      </w:r>
      <w:r w:rsidR="00697551" w:rsidRPr="00697551">
        <w:t xml:space="preserve"> </w:t>
      </w:r>
      <w:r w:rsidR="00697551">
        <w:t>and</w:t>
      </w:r>
      <w:r w:rsidR="00697551" w:rsidRPr="00697551">
        <w:rPr>
          <w:i/>
        </w:rPr>
        <w:t xml:space="preserve"> </w:t>
      </w:r>
      <w:r w:rsidR="00697551" w:rsidRPr="00FC6F17">
        <w:rPr>
          <w:i/>
        </w:rPr>
        <w:t>XRCC3</w:t>
      </w:r>
      <w:r w:rsidR="00525AA1">
        <w:rPr>
          <w:i/>
        </w:rPr>
        <w:t>,</w:t>
      </w:r>
      <w:r w:rsidR="00525AA1">
        <w:t xml:space="preserve"> as well as the</w:t>
      </w:r>
      <w:r w:rsidR="000936B4" w:rsidRPr="000936B4">
        <w:t xml:space="preserve"> Fanconi anaemia complementation group</w:t>
      </w:r>
      <w:r w:rsidR="00525AA1">
        <w:t xml:space="preserve"> </w:t>
      </w:r>
      <w:r w:rsidR="000936B4">
        <w:t>(</w:t>
      </w:r>
      <w:r w:rsidR="00525AA1" w:rsidRPr="004B186D">
        <w:rPr>
          <w:i/>
        </w:rPr>
        <w:t>FANC</w:t>
      </w:r>
      <w:r w:rsidR="000936B4">
        <w:rPr>
          <w:i/>
        </w:rPr>
        <w:t>)</w:t>
      </w:r>
      <w:r w:rsidR="00525AA1" w:rsidRPr="004B186D">
        <w:rPr>
          <w:i/>
        </w:rPr>
        <w:t xml:space="preserve"> </w:t>
      </w:r>
      <w:r w:rsidR="007D7087">
        <w:t>genes</w:t>
      </w:r>
      <w:r w:rsidR="007D7087" w:rsidRPr="004B186D">
        <w:t xml:space="preserve"> </w:t>
      </w:r>
      <w:r w:rsidR="00697551">
        <w:rPr>
          <w:i/>
        </w:rPr>
        <w:t>(</w:t>
      </w:r>
      <w:r w:rsidR="00697551" w:rsidRPr="00FC6F17">
        <w:rPr>
          <w:i/>
        </w:rPr>
        <w:t xml:space="preserve">FANCA, FANCC, FANCD2, FANCE, FANCF, FANCG, FANCI, FANCL, </w:t>
      </w:r>
      <w:r w:rsidR="00697551">
        <w:t xml:space="preserve">and </w:t>
      </w:r>
      <w:r w:rsidR="00697551" w:rsidRPr="00FC6F17">
        <w:rPr>
          <w:i/>
        </w:rPr>
        <w:t>FANCM</w:t>
      </w:r>
      <w:r w:rsidR="00697551">
        <w:rPr>
          <w:i/>
        </w:rPr>
        <w:t>)</w:t>
      </w:r>
      <w:r w:rsidR="00697551" w:rsidRPr="00FC6F17">
        <w:rPr>
          <w:i/>
        </w:rPr>
        <w:t xml:space="preserve"> </w:t>
      </w:r>
      <w:r w:rsidR="007D7087">
        <w:t xml:space="preserve">that are </w:t>
      </w:r>
      <w:r w:rsidR="00525AA1" w:rsidRPr="004B186D">
        <w:t>involved in inter-strand DNA crosslink repair</w:t>
      </w:r>
      <w:r w:rsidR="00697551">
        <w:t xml:space="preserve"> in the HRR pathway</w:t>
      </w:r>
      <w:r w:rsidR="00B75967">
        <w:t>.</w:t>
      </w:r>
      <w:r w:rsidR="00525AA1">
        <w:t xml:space="preserve"> </w:t>
      </w:r>
      <w:r w:rsidR="00295D97">
        <w:t xml:space="preserve">In fact, </w:t>
      </w:r>
      <w:r w:rsidR="00295D97" w:rsidRPr="00295D97">
        <w:rPr>
          <w:i/>
        </w:rPr>
        <w:t xml:space="preserve">BRCA2 </w:t>
      </w:r>
      <w:r w:rsidR="00295D97">
        <w:t xml:space="preserve">and </w:t>
      </w:r>
      <w:r w:rsidR="00295D97" w:rsidRPr="00295D97">
        <w:rPr>
          <w:i/>
        </w:rPr>
        <w:t>PALB2</w:t>
      </w:r>
      <w:r w:rsidR="00295D97" w:rsidRPr="00295D97">
        <w:t xml:space="preserve"> are </w:t>
      </w:r>
      <w:r w:rsidR="00295D97">
        <w:t xml:space="preserve">also known as </w:t>
      </w:r>
      <w:r w:rsidR="00295D97" w:rsidRPr="00295D97">
        <w:rPr>
          <w:i/>
        </w:rPr>
        <w:t>FANCD1</w:t>
      </w:r>
      <w:r w:rsidR="00295D97">
        <w:t xml:space="preserve"> and </w:t>
      </w:r>
      <w:r w:rsidR="00295D97" w:rsidRPr="00295D97">
        <w:rPr>
          <w:i/>
        </w:rPr>
        <w:t>FANCN</w:t>
      </w:r>
      <w:r w:rsidR="00295D97">
        <w:t xml:space="preserve">, respectively </w:t>
      </w:r>
      <w:r w:rsidR="008763C8">
        <w:fldChar w:fldCharType="begin">
          <w:fldData xml:space="preserve">PEVuZE5vdGU+PENpdGU+PEF1dGhvcj5Ib2ZzdGF0dGVyPC9BdXRob3I+PFllYXI+MjAxMTwvWWVh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</w:fldData>
        </w:fldChar>
      </w:r>
      <w:r w:rsidR="008763C8">
        <w:instrText xml:space="preserve"> ADDIN EN.CITE </w:instrText>
      </w:r>
      <w:r w:rsidR="008763C8">
        <w:fldChar w:fldCharType="begin">
          <w:fldData xml:space="preserve">PEVuZE5vdGU+PENpdGU+PEF1dGhvcj5Ib2ZzdGF0dGVyPC9BdXRob3I+PFllYXI+MjAxMTwvWWVh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</w:fldData>
        </w:fldChar>
      </w:r>
      <w:r w:rsidR="008763C8">
        <w:instrText xml:space="preserve"> ADDIN EN.CITE.DATA </w:instrText>
      </w:r>
      <w:r w:rsidR="008763C8">
        <w:fldChar w:fldCharType="end"/>
      </w:r>
      <w:r w:rsidR="008763C8">
        <w:fldChar w:fldCharType="separate"/>
      </w:r>
      <w:r w:rsidR="008763C8">
        <w:rPr>
          <w:noProof/>
        </w:rPr>
        <w:t>(Hofstatter et al. 2011)</w:t>
      </w:r>
      <w:r w:rsidR="008763C8">
        <w:fldChar w:fldCharType="end"/>
      </w:r>
      <w:r w:rsidR="00295D97">
        <w:t>.</w:t>
      </w:r>
      <w:r w:rsidR="00295D97" w:rsidRPr="00295D97">
        <w:t xml:space="preserve"> </w:t>
      </w:r>
      <w:r w:rsidR="00295D97">
        <w:t>P</w:t>
      </w:r>
      <w:r w:rsidRPr="007F093D">
        <w:t xml:space="preserve">athogenic </w:t>
      </w:r>
      <w:r>
        <w:t>variant</w:t>
      </w:r>
      <w:r w:rsidR="00B75967" w:rsidRPr="00B75967">
        <w:t xml:space="preserve">s </w:t>
      </w:r>
      <w:r w:rsidR="00295D97">
        <w:t xml:space="preserve">in the HRR pathway genes </w:t>
      </w:r>
      <w:r w:rsidR="001C667F">
        <w:t xml:space="preserve">are likely to result in sensitivity to </w:t>
      </w:r>
      <w:r w:rsidR="00536758">
        <w:t xml:space="preserve">both </w:t>
      </w:r>
      <w:r w:rsidR="001C667F">
        <w:t xml:space="preserve">platinum-based chemotherapy and olaparib maintenance therapy. </w:t>
      </w:r>
      <w:r w:rsidR="00525AA1">
        <w:t>P</w:t>
      </w:r>
      <w:r w:rsidR="001C667F">
        <w:t>atho</w:t>
      </w:r>
      <w:r w:rsidR="007D7087">
        <w:t>genic</w:t>
      </w:r>
      <w:r w:rsidR="001C667F">
        <w:t xml:space="preserve"> variants </w:t>
      </w:r>
      <w:r w:rsidR="00536758">
        <w:t xml:space="preserve">for </w:t>
      </w:r>
      <w:r w:rsidR="00B75967">
        <w:t xml:space="preserve">several of these </w:t>
      </w:r>
      <w:r w:rsidR="004A6DAF">
        <w:t>genes</w:t>
      </w:r>
      <w:r w:rsidR="00525AA1">
        <w:t xml:space="preserve"> have been</w:t>
      </w:r>
      <w:r w:rsidR="003503D7">
        <w:t xml:space="preserve"> found</w:t>
      </w:r>
      <w:r w:rsidR="004A6DAF">
        <w:t xml:space="preserve"> in pancreatic cancer</w:t>
      </w:r>
      <w:r w:rsidR="003503D7">
        <w:t xml:space="preserve"> </w:t>
      </w:r>
      <w:r w:rsidR="00B9504D">
        <w:fldChar w:fldCharType="begin">
          <w:fldData xml:space="preserve">PEVuZE5vdGU+PENpdGU+PEF1dGhvcj5BbGV4YW5kcm92PC9BdXRob3I+PFllYXI+MjAxMzwvWWVh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</w:fldData>
        </w:fldChar>
      </w:r>
      <w:r w:rsidR="00B9504D">
        <w:instrText xml:space="preserve"> ADDIN EN.CITE </w:instrText>
      </w:r>
      <w:r w:rsidR="00B9504D">
        <w:fldChar w:fldCharType="begin">
          <w:fldData xml:space="preserve">PEVuZE5vdGU+PENpdGU+PEF1dGhvcj5BbGV4YW5kcm92PC9BdXRob3I+PFllYXI+MjAxMzwvWWVh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</w:fldData>
        </w:fldChar>
      </w:r>
      <w:r w:rsidR="00B9504D">
        <w:instrText xml:space="preserve"> ADDIN EN.CITE.DATA </w:instrText>
      </w:r>
      <w:r w:rsidR="00B9504D">
        <w:fldChar w:fldCharType="end"/>
      </w:r>
      <w:r w:rsidR="00B9504D">
        <w:fldChar w:fldCharType="separate"/>
      </w:r>
      <w:r w:rsidR="00B9504D">
        <w:rPr>
          <w:noProof/>
        </w:rPr>
        <w:t>(Alexandrov et al. 2013)</w:t>
      </w:r>
      <w:r w:rsidR="00B9504D">
        <w:fldChar w:fldCharType="end"/>
      </w:r>
      <w:r w:rsidR="00525AA1">
        <w:t xml:space="preserve">. </w:t>
      </w:r>
      <w:r w:rsidR="000B6F29">
        <w:t xml:space="preserve">A scoping review by </w:t>
      </w:r>
      <w:r w:rsidR="000B6F29" w:rsidRPr="000B6F29">
        <w:t xml:space="preserve">Singh </w:t>
      </w:r>
      <w:r w:rsidR="000B6F29">
        <w:t xml:space="preserve">et al </w:t>
      </w:r>
      <w:r w:rsidR="00B9504D">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B9504D">
        <w:instrText xml:space="preserve"> ADDIN EN.CITE </w:instrText>
      </w:r>
      <w:r w:rsidR="00B9504D">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B9504D">
        <w:instrText xml:space="preserve"> ADDIN EN.CITE.DATA </w:instrText>
      </w:r>
      <w:r w:rsidR="00B9504D">
        <w:fldChar w:fldCharType="end"/>
      </w:r>
      <w:r w:rsidR="00B9504D">
        <w:fldChar w:fldCharType="separate"/>
      </w:r>
      <w:r w:rsidR="00B9504D">
        <w:rPr>
          <w:noProof/>
        </w:rPr>
        <w:t>(2019)</w:t>
      </w:r>
      <w:r w:rsidR="00B9504D">
        <w:fldChar w:fldCharType="end"/>
      </w:r>
      <w:r w:rsidR="000B6F29">
        <w:t xml:space="preserve"> found that 14% (489</w:t>
      </w:r>
      <w:r w:rsidR="00C41D15">
        <w:t>/3,594</w:t>
      </w:r>
      <w:r w:rsidR="000B6F29">
        <w:t xml:space="preserve">) of </w:t>
      </w:r>
      <w:r w:rsidR="00E839EF">
        <w:t xml:space="preserve">pancreatic </w:t>
      </w:r>
      <w:r w:rsidR="00C41D15">
        <w:t xml:space="preserve">tumour </w:t>
      </w:r>
      <w:r w:rsidR="000B6F29">
        <w:t xml:space="preserve">samples had </w:t>
      </w:r>
      <w:r w:rsidRPr="007F093D">
        <w:t xml:space="preserve">pathogenic </w:t>
      </w:r>
      <w:r>
        <w:t>variant</w:t>
      </w:r>
      <w:r w:rsidR="00CD3208">
        <w:t>s in one</w:t>
      </w:r>
      <w:r w:rsidR="00C41D15">
        <w:t xml:space="preserve"> </w:t>
      </w:r>
      <w:r w:rsidR="000B6F29">
        <w:t xml:space="preserve">or more genes involved in the </w:t>
      </w:r>
      <w:r w:rsidR="00C41D15">
        <w:t>HRR pathway</w:t>
      </w:r>
      <w:r w:rsidR="00C54AA0">
        <w:t>;</w:t>
      </w:r>
      <w:r w:rsidR="000B6F29">
        <w:t xml:space="preserve"> </w:t>
      </w:r>
      <w:r w:rsidR="003503D7">
        <w:t>62</w:t>
      </w:r>
      <w:r w:rsidR="00C41D15">
        <w:t xml:space="preserve">% of </w:t>
      </w:r>
      <w:r w:rsidR="00C54AA0">
        <w:t>them</w:t>
      </w:r>
      <w:r w:rsidR="003503D7">
        <w:t xml:space="preserve"> were</w:t>
      </w:r>
      <w:r w:rsidR="00C41D15">
        <w:t xml:space="preserve"> in </w:t>
      </w:r>
      <w:r w:rsidR="003503D7">
        <w:t xml:space="preserve">genes other </w:t>
      </w:r>
      <w:r w:rsidR="00C41D15">
        <w:t>th</w:t>
      </w:r>
      <w:r w:rsidR="003503D7">
        <w:t>an</w:t>
      </w:r>
      <w:r w:rsidR="00C41D15">
        <w:t xml:space="preserve"> </w:t>
      </w:r>
      <w:r w:rsidR="00C41D15" w:rsidRPr="00C41D15">
        <w:rPr>
          <w:i/>
        </w:rPr>
        <w:t>BRCA1/2</w:t>
      </w:r>
      <w:r w:rsidR="003503D7" w:rsidRPr="003503D7">
        <w:t xml:space="preserve">, and </w:t>
      </w:r>
      <w:r w:rsidR="00C41D15">
        <w:t>44% were somatic in origin.</w:t>
      </w:r>
      <w:r w:rsidR="009420F7">
        <w:t xml:space="preserve"> </w:t>
      </w:r>
      <w:r w:rsidR="00BF0BA0">
        <w:t xml:space="preserve">Thus, the proposed germline </w:t>
      </w:r>
      <w:r w:rsidR="00BF0BA0" w:rsidRPr="00296D8C">
        <w:rPr>
          <w:i/>
        </w:rPr>
        <w:t>BRCA1/2</w:t>
      </w:r>
      <w:r w:rsidR="00BF0BA0">
        <w:t xml:space="preserve"> </w:t>
      </w:r>
      <w:r>
        <w:t>variant</w:t>
      </w:r>
      <w:r w:rsidR="00BF0BA0">
        <w:t xml:space="preserve"> test would identify less than </w:t>
      </w:r>
      <w:r>
        <w:t>half</w:t>
      </w:r>
      <w:r w:rsidR="00BF0BA0">
        <w:t xml:space="preserve"> of patients with </w:t>
      </w:r>
      <w:r w:rsidRPr="007F093D">
        <w:t xml:space="preserve">pathogenic </w:t>
      </w:r>
      <w:r w:rsidR="00BF0BA0">
        <w:t xml:space="preserve">gene </w:t>
      </w:r>
      <w:r>
        <w:t>variant</w:t>
      </w:r>
      <w:r w:rsidR="00BF0BA0">
        <w:t xml:space="preserve">s </w:t>
      </w:r>
      <w:r w:rsidR="00513374">
        <w:t>who may</w:t>
      </w:r>
      <w:r w:rsidR="00BF0BA0" w:rsidRPr="00BF0BA0">
        <w:t xml:space="preserve"> </w:t>
      </w:r>
      <w:r w:rsidR="00BF0BA0">
        <w:t>benefit</w:t>
      </w:r>
      <w:r w:rsidR="00BF0BA0" w:rsidRPr="00BF0BA0">
        <w:t xml:space="preserve"> </w:t>
      </w:r>
      <w:r w:rsidR="00BF0BA0">
        <w:t>from</w:t>
      </w:r>
      <w:r w:rsidR="00BF0BA0" w:rsidRPr="00BF0BA0">
        <w:t xml:space="preserve"> platinum-based chemotherapy and olaparib maintenance therapy</w:t>
      </w:r>
      <w:r w:rsidR="00BF0BA0">
        <w:t>.</w:t>
      </w:r>
    </w:p>
    <w:p w14:paraId="1AE941DC" w14:textId="77777777" w:rsidR="00E839EF" w:rsidRDefault="002B279B" w:rsidP="00036CAF">
      <w:pPr>
        <w:jc w:val="both"/>
      </w:pPr>
      <w:r>
        <w:t xml:space="preserve">In fact, </w:t>
      </w:r>
      <w:r w:rsidR="00ED2311">
        <w:t xml:space="preserve">several </w:t>
      </w:r>
      <w:r>
        <w:t xml:space="preserve">familial pancreatic cancer kindreds carrying pathogenic variants in </w:t>
      </w:r>
      <w:r w:rsidR="00ED2311">
        <w:t xml:space="preserve">either </w:t>
      </w:r>
      <w:r>
        <w:t xml:space="preserve">the </w:t>
      </w:r>
      <w:r w:rsidRPr="00ED2311">
        <w:rPr>
          <w:i/>
        </w:rPr>
        <w:t>PALB2</w:t>
      </w:r>
      <w:r w:rsidRPr="002B279B">
        <w:t xml:space="preserve"> </w:t>
      </w:r>
      <w:r w:rsidR="00ED2311" w:rsidRPr="00E839EF">
        <w:t>(</w:t>
      </w:r>
      <w:r w:rsidR="00ED2311">
        <w:t>p</w:t>
      </w:r>
      <w:r w:rsidR="00ED2311" w:rsidRPr="00E839EF">
        <w:t xml:space="preserve">artner </w:t>
      </w:r>
      <w:r w:rsidR="00ED2311">
        <w:t>and l</w:t>
      </w:r>
      <w:r w:rsidR="00ED2311" w:rsidRPr="00E839EF">
        <w:t xml:space="preserve">ocalizer of BRCA2) </w:t>
      </w:r>
      <w:r>
        <w:t>or</w:t>
      </w:r>
      <w:r w:rsidRPr="002B279B">
        <w:t xml:space="preserve"> </w:t>
      </w:r>
      <w:r w:rsidR="00ED2311">
        <w:t xml:space="preserve">the </w:t>
      </w:r>
      <w:r w:rsidRPr="00ED2311">
        <w:rPr>
          <w:i/>
        </w:rPr>
        <w:t>ATM</w:t>
      </w:r>
      <w:r>
        <w:t xml:space="preserve"> </w:t>
      </w:r>
      <w:r w:rsidR="00ED2311">
        <w:t>(</w:t>
      </w:r>
      <w:r w:rsidR="00ED2311" w:rsidRPr="00ED2311">
        <w:t>ataxia telangiectasia mutated</w:t>
      </w:r>
      <w:r w:rsidR="00ED2311">
        <w:t xml:space="preserve">) </w:t>
      </w:r>
      <w:r>
        <w:t xml:space="preserve">genes have been identified </w:t>
      </w:r>
      <w:r w:rsidR="008763C8">
        <w:fldChar w:fldCharType="begin">
          <w:fldData xml:space="preserve">PEVuZE5vdGU+PENpdGU+PEF1dGhvcj5Kb25lczwvQXV0aG9yPjxZZWFyPjIwMDk8L1llYXI+PFJl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</w:fldData>
        </w:fldChar>
      </w:r>
      <w:r w:rsidR="008763C8">
        <w:instrText xml:space="preserve"> ADDIN EN.CITE </w:instrText>
      </w:r>
      <w:r w:rsidR="008763C8">
        <w:fldChar w:fldCharType="begin">
          <w:fldData xml:space="preserve">PEVuZE5vdGU+PENpdGU+PEF1dGhvcj5Kb25lczwvQXV0aG9yPjxZZWFyPjIwMDk8L1llYXI+PFJl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</w:fldData>
        </w:fldChar>
      </w:r>
      <w:r w:rsidR="008763C8">
        <w:instrText xml:space="preserve"> ADDIN EN.CITE.DATA </w:instrText>
      </w:r>
      <w:r w:rsidR="008763C8">
        <w:fldChar w:fldCharType="end"/>
      </w:r>
      <w:r w:rsidR="008763C8">
        <w:fldChar w:fldCharType="separate"/>
      </w:r>
      <w:r w:rsidR="008763C8">
        <w:rPr>
          <w:noProof/>
        </w:rPr>
        <w:t>(Jones et al. 2009; Petersen 2016; Roberts et al. 2012)</w:t>
      </w:r>
      <w:r w:rsidR="008763C8">
        <w:fldChar w:fldCharType="end"/>
      </w:r>
      <w:r w:rsidR="00197E42">
        <w:t xml:space="preserve">. </w:t>
      </w:r>
      <w:r w:rsidR="00E839EF" w:rsidRPr="00E839EF">
        <w:t xml:space="preserve">Germline </w:t>
      </w:r>
      <w:r w:rsidR="00E839EF" w:rsidRPr="00197E42">
        <w:rPr>
          <w:i/>
        </w:rPr>
        <w:t>PALB2</w:t>
      </w:r>
      <w:r w:rsidR="00E839EF" w:rsidRPr="00E839EF">
        <w:t xml:space="preserve"> </w:t>
      </w:r>
      <w:r w:rsidR="000936B4">
        <w:t xml:space="preserve">or </w:t>
      </w:r>
      <w:r w:rsidR="000936B4" w:rsidRPr="000936B4">
        <w:rPr>
          <w:i/>
        </w:rPr>
        <w:t>ATM</w:t>
      </w:r>
      <w:r w:rsidR="000936B4">
        <w:t xml:space="preserve"> </w:t>
      </w:r>
      <w:r w:rsidR="00E839EF">
        <w:t xml:space="preserve">pathogenic variants </w:t>
      </w:r>
      <w:r w:rsidR="00E839EF" w:rsidRPr="00E839EF">
        <w:t xml:space="preserve">have been identified in approximately 3–4% </w:t>
      </w:r>
      <w:r w:rsidR="000936B4">
        <w:t xml:space="preserve">and 2% </w:t>
      </w:r>
      <w:r w:rsidR="00E839EF" w:rsidRPr="00E839EF">
        <w:t>of familial pancreatic cancer cases</w:t>
      </w:r>
      <w:r w:rsidR="000936B4">
        <w:t>, respectively</w:t>
      </w:r>
      <w:r w:rsidR="00197E42">
        <w:t xml:space="preserve"> </w:t>
      </w:r>
      <w:r w:rsidR="008763C8">
        <w:fldChar w:fldCharType="begin">
          <w:fldData xml:space="preserve">PEVuZE5vdGU+PENpdGU+PEF1dGhvcj5Ib2ZzdGF0dGVyPC9BdXRob3I+PFllYXI+MjAxMTwvWWVh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</w:fldData>
        </w:fldChar>
      </w:r>
      <w:r w:rsidR="008763C8">
        <w:instrText xml:space="preserve"> ADDIN EN.CITE </w:instrText>
      </w:r>
      <w:r w:rsidR="008763C8">
        <w:fldChar w:fldCharType="begin">
          <w:fldData xml:space="preserve">PEVuZE5vdGU+PENpdGU+PEF1dGhvcj5Ib2ZzdGF0dGVyPC9BdXRob3I+PFllYXI+MjAxMTwvWWVh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</w:fldData>
        </w:fldChar>
      </w:r>
      <w:r w:rsidR="008763C8">
        <w:instrText xml:space="preserve"> ADDIN EN.CITE.DATA </w:instrText>
      </w:r>
      <w:r w:rsidR="008763C8">
        <w:fldChar w:fldCharType="end"/>
      </w:r>
      <w:r w:rsidR="008763C8">
        <w:fldChar w:fldCharType="separate"/>
      </w:r>
      <w:r w:rsidR="008763C8">
        <w:rPr>
          <w:noProof/>
        </w:rPr>
        <w:t>(Hofstatter et al. 2011; Roberts et al. 2012)</w:t>
      </w:r>
      <w:r w:rsidR="008763C8">
        <w:fldChar w:fldCharType="end"/>
      </w:r>
      <w:r w:rsidR="00E839EF">
        <w:t>.</w:t>
      </w:r>
    </w:p>
    <w:p w14:paraId="0190507E" w14:textId="3A3A8774" w:rsidR="00E364F7" w:rsidRPr="00780D84" w:rsidRDefault="00505BB7" w:rsidP="00780D84">
      <w:pPr>
        <w:pStyle w:val="Heading5"/>
        <w:spacing w:after="60"/>
        <w:rPr>
          <w:b/>
          <w:i w:val="0"/>
          <w:color w:val="00B0F0"/>
          <w:sz w:val="28"/>
          <w:szCs w:val="28"/>
        </w:rPr>
      </w:pPr>
      <w:r w:rsidRPr="00780D84">
        <w:rPr>
          <w:b/>
          <w:i w:val="0"/>
          <w:color w:val="00B0F0"/>
          <w:sz w:val="28"/>
          <w:szCs w:val="28"/>
        </w:rPr>
        <w:t>Diagnostic work</w:t>
      </w:r>
      <w:r w:rsidR="00780D84">
        <w:rPr>
          <w:b/>
          <w:i w:val="0"/>
          <w:color w:val="00B0F0"/>
          <w:sz w:val="28"/>
          <w:szCs w:val="28"/>
        </w:rPr>
        <w:t>-</w:t>
      </w:r>
      <w:r w:rsidRPr="00780D84">
        <w:rPr>
          <w:b/>
          <w:i w:val="0"/>
          <w:color w:val="00B0F0"/>
          <w:sz w:val="28"/>
          <w:szCs w:val="28"/>
        </w:rPr>
        <w:t>up of patients suspected of having pancreatic cancer</w:t>
      </w:r>
    </w:p>
    <w:p w14:paraId="186CB4C3" w14:textId="4074BE7E" w:rsidR="00961BDB" w:rsidRDefault="00961BDB" w:rsidP="00036CAF">
      <w:pPr>
        <w:jc w:val="both"/>
      </w:pPr>
      <w:r w:rsidRPr="00961BDB">
        <w:t>Adults with suspected pancreatic cancer would be referred from primary to secondary care, with a specialist team that could potentially include gastroenterologists, specialist surgeons, and oncologists</w:t>
      </w:r>
      <w:r w:rsidR="003D38CF">
        <w:t xml:space="preserve"> </w:t>
      </w:r>
      <w:r w:rsidR="00B9504D">
        <w:fldChar w:fldCharType="begin"/>
      </w:r>
      <w:r w:rsidR="00B9504D">
        <w:instrText xml:space="preserve"> ADDIN EN.CITE &lt;EndNote&gt;&lt;Cite&gt;&lt;Author&gt;Gandy&lt;/Author&gt;&lt;Year&gt;2016&lt;/Year&gt;&lt;RecNum&gt;62&lt;/RecNum&gt;&lt;DisplayText&gt;(Gandy et al. 2016)&lt;/DisplayText&gt;&lt;record&gt;&lt;rec-number&gt;62&lt;/rec-number&gt;&lt;foreign-keys&gt;&lt;key app="EN" db-id="dfz5ts0r4xw0v2etrfjp2zx5zpxw0te2ex09" timestamp="1581905828"&gt;62&lt;/key&gt;&lt;/foreign-keys&gt;&lt;ref-type name="Journal Article"&gt;17&lt;/ref-type&gt;&lt;contributors&gt;&lt;authors&gt;&lt;author&gt;Gandy, Robert C.&lt;/author&gt;&lt;author&gt;Barbour, Andrew P.&lt;/author&gt;&lt;author&gt;Samra, Jaswinder&lt;/author&gt;&lt;author&gt;Nikfarjam, Mehrdad&lt;/author&gt;&lt;author&gt;Haghighi, Koroush&lt;/author&gt;&lt;author&gt;Kench, James G.&lt;/author&gt;&lt;author&gt;Saxena, Payal&lt;/author&gt;&lt;author&gt;Goldstein, David&lt;/author&gt;&lt;/authors&gt;&lt;/contributors&gt;&lt;titles&gt;&lt;title&gt;Refining the care of patients with pancreatic cancer: the AGITG Pancreatic Cancer Workshop consensus&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419-422&lt;/pages&gt;&lt;volume&gt;204&lt;/volume&gt;&lt;number&gt;11&lt;/number&gt;&lt;keywords&gt;&lt;keyword&gt;Australia&lt;/keyword&gt;&lt;keyword&gt;Humans&lt;/keyword&gt;&lt;keyword&gt;*Pancreatic Neoplasms/diagnosis/diagnostic imaging/therapy&lt;/keyword&gt;&lt;keyword&gt;Societies, Medical&lt;/keyword&gt;&lt;/keywords&gt;&lt;dates&gt;&lt;year&gt;2016&lt;/year&gt;&lt;/dates&gt;&lt;pub-location&gt;Australia&lt;/pub-location&gt;&lt;isbn&gt;1326-5377&lt;/isbn&gt;&lt;accession-num&gt;27318402&lt;/accession-num&gt;&lt;urls&gt;&lt;related-urls&gt;&lt;url&gt;https://pubmed.ncbi.nlm.nih.gov/27318402&lt;/url&gt;&lt;url&gt;https://onlinelibrary.wiley.com/doi/full/10.5694/mja16.00061?sid=nlm%3Apubmed&lt;/url&gt;&lt;/related-urls&gt;&lt;/urls&gt;&lt;electronic-resource-num&gt;10.5694/mja16.00061&lt;/electronic-resource-num&gt;&lt;remote-database-name&gt;PubMed&lt;/remote-database-name&gt;&lt;language&gt;eng&lt;/language&gt;&lt;/record&gt;&lt;/Cite&gt;&lt;/EndNote&gt;</w:instrText>
      </w:r>
      <w:r w:rsidR="00B9504D">
        <w:fldChar w:fldCharType="separate"/>
      </w:r>
      <w:r w:rsidR="00B9504D">
        <w:rPr>
          <w:noProof/>
        </w:rPr>
        <w:t>(Gandy et al. 2016)</w:t>
      </w:r>
      <w:r w:rsidR="00B9504D">
        <w:fldChar w:fldCharType="end"/>
      </w:r>
      <w:r w:rsidR="00C33B99">
        <w:t>.</w:t>
      </w:r>
    </w:p>
    <w:p w14:paraId="1D5F5F28" w14:textId="77777777" w:rsidR="00C33B99" w:rsidRDefault="00961BDB" w:rsidP="00F646C8">
      <w:pPr>
        <w:jc w:val="both"/>
      </w:pPr>
      <w:r>
        <w:t xml:space="preserve">Diagnostic work up for cancer staging and risk assessment </w:t>
      </w:r>
      <w:r w:rsidR="00C33B99">
        <w:t>c</w:t>
      </w:r>
      <w:r>
        <w:t>ould include</w:t>
      </w:r>
      <w:r w:rsidR="00C33B99">
        <w:t>:</w:t>
      </w:r>
    </w:p>
    <w:p w14:paraId="6ED236FD" w14:textId="77777777" w:rsidR="00961BDB" w:rsidRDefault="00961BDB" w:rsidP="00F646C8">
      <w:pPr>
        <w:pStyle w:val="ListParagraph"/>
        <w:numPr>
          <w:ilvl w:val="0"/>
          <w:numId w:val="8"/>
        </w:numPr>
        <w:ind w:left="709"/>
        <w:jc w:val="both"/>
      </w:pPr>
      <w:r>
        <w:t xml:space="preserve">Imaging tests required to confirm diagnosis of </w:t>
      </w:r>
      <w:r w:rsidR="0031517C">
        <w:t xml:space="preserve">metastatic </w:t>
      </w:r>
      <w:r>
        <w:t>pancreatic cancer, such as:</w:t>
      </w:r>
    </w:p>
    <w:p w14:paraId="11948BF9" w14:textId="77777777" w:rsidR="00961BDB" w:rsidRDefault="00961BDB" w:rsidP="00F646C8">
      <w:pPr>
        <w:pStyle w:val="ListParagraph"/>
        <w:numPr>
          <w:ilvl w:val="1"/>
          <w:numId w:val="8"/>
        </w:numPr>
        <w:ind w:left="1134"/>
        <w:jc w:val="both"/>
      </w:pPr>
      <w:r>
        <w:t>Computed tomography for imaging of the primary lesion as well as evaluation of lymph nodes and potential sites of metastases</w:t>
      </w:r>
    </w:p>
    <w:p w14:paraId="0ACA9BAA" w14:textId="77777777" w:rsidR="00961BDB" w:rsidRDefault="00961BDB" w:rsidP="00F646C8">
      <w:pPr>
        <w:pStyle w:val="ListParagraph"/>
        <w:numPr>
          <w:ilvl w:val="1"/>
          <w:numId w:val="8"/>
        </w:numPr>
        <w:ind w:left="1134"/>
        <w:jc w:val="both"/>
      </w:pPr>
      <w:r>
        <w:t>Magnetic resonance imaging of the tumour</w:t>
      </w:r>
    </w:p>
    <w:p w14:paraId="19C271D2" w14:textId="77777777" w:rsidR="00961BDB" w:rsidRDefault="00961BDB" w:rsidP="00F646C8">
      <w:pPr>
        <w:pStyle w:val="ListParagraph"/>
        <w:numPr>
          <w:ilvl w:val="1"/>
          <w:numId w:val="8"/>
        </w:numPr>
        <w:ind w:left="1134"/>
        <w:jc w:val="both"/>
      </w:pPr>
      <w:r>
        <w:t>Endoscopic ultrasound may also be undertaken to obtain tissue and fluid for biopsy purposes</w:t>
      </w:r>
    </w:p>
    <w:p w14:paraId="53954D72" w14:textId="77777777" w:rsidR="00961BDB" w:rsidRDefault="00961BDB" w:rsidP="00F646C8">
      <w:pPr>
        <w:pStyle w:val="ListParagraph"/>
        <w:numPr>
          <w:ilvl w:val="0"/>
          <w:numId w:val="8"/>
        </w:numPr>
        <w:ind w:left="709"/>
        <w:jc w:val="both"/>
      </w:pPr>
      <w:r>
        <w:t>Pathological cancer staging of biopsied tumour tissue</w:t>
      </w:r>
    </w:p>
    <w:p w14:paraId="21C8E52F" w14:textId="77777777" w:rsidR="00961BDB" w:rsidRDefault="00961BDB" w:rsidP="00F646C8">
      <w:pPr>
        <w:pStyle w:val="ListParagraph"/>
        <w:numPr>
          <w:ilvl w:val="0"/>
          <w:numId w:val="8"/>
        </w:numPr>
        <w:ind w:left="709"/>
        <w:jc w:val="both"/>
      </w:pPr>
      <w:r>
        <w:t>Blood tests for tumour markers, such as serum tumour marker carbohydrate antigen 19-9</w:t>
      </w:r>
    </w:p>
    <w:p w14:paraId="330CFC97" w14:textId="77777777" w:rsidR="00C33B99" w:rsidRPr="00961BDB" w:rsidRDefault="00C33B99" w:rsidP="00E93C80">
      <w:pPr>
        <w:pStyle w:val="ListParagraph"/>
        <w:numPr>
          <w:ilvl w:val="0"/>
          <w:numId w:val="8"/>
        </w:numPr>
        <w:ind w:left="709"/>
        <w:jc w:val="both"/>
      </w:pPr>
      <w:r>
        <w:t xml:space="preserve">Blood test for bilirubin levels </w:t>
      </w:r>
      <w:r w:rsidR="0031517C">
        <w:t>to determine</w:t>
      </w:r>
      <w:r w:rsidR="0031517C" w:rsidRPr="0031517C">
        <w:t xml:space="preserve"> </w:t>
      </w:r>
      <w:r w:rsidR="0031517C">
        <w:t xml:space="preserve">if the pancreatic </w:t>
      </w:r>
      <w:r w:rsidR="0031517C" w:rsidRPr="00C33B99">
        <w:t>tumo</w:t>
      </w:r>
      <w:r w:rsidR="0031517C">
        <w:t>u</w:t>
      </w:r>
      <w:r w:rsidR="0031517C" w:rsidRPr="00C33B99">
        <w:t>r</w:t>
      </w:r>
      <w:r w:rsidR="0031517C">
        <w:t xml:space="preserve"> has affected </w:t>
      </w:r>
      <w:r w:rsidR="0031517C" w:rsidRPr="0031517C">
        <w:t xml:space="preserve">hepatic function </w:t>
      </w:r>
      <w:r w:rsidR="0031517C" w:rsidRPr="00C33B99">
        <w:t xml:space="preserve">due to blockage of the common bile duct </w:t>
      </w:r>
      <w:r>
        <w:t>(</w:t>
      </w:r>
      <w:r w:rsidR="0031517C" w:rsidRPr="0031517C">
        <w:t xml:space="preserve">bilirubin </w:t>
      </w:r>
      <w:r w:rsidR="0031517C">
        <w:t>&gt;</w:t>
      </w:r>
      <w:r w:rsidR="0031517C" w:rsidRPr="0031517C">
        <w:t xml:space="preserve">1.5 x </w:t>
      </w:r>
      <w:r w:rsidR="00AB045D" w:rsidRPr="00AB045D">
        <w:t xml:space="preserve">upper limit of normal </w:t>
      </w:r>
      <w:r w:rsidR="00AB045D">
        <w:t>(</w:t>
      </w:r>
      <w:r w:rsidR="0031517C" w:rsidRPr="0031517C">
        <w:t>ULN</w:t>
      </w:r>
      <w:r w:rsidR="00AB045D">
        <w:t>)</w:t>
      </w:r>
      <w:r w:rsidR="0031517C">
        <w:t xml:space="preserve"> indicates </w:t>
      </w:r>
      <w:r w:rsidR="0031517C" w:rsidRPr="0031517C">
        <w:t>moderate to severe hepatic impairment</w:t>
      </w:r>
      <w:r>
        <w:t>)</w:t>
      </w:r>
      <w:r w:rsidRPr="00C33B99">
        <w:t>.</w:t>
      </w:r>
    </w:p>
    <w:p w14:paraId="1442EF65" w14:textId="1BBB3E07" w:rsidR="004F4840" w:rsidRDefault="00C33B99" w:rsidP="00F646C8">
      <w:pPr>
        <w:jc w:val="both"/>
      </w:pPr>
      <w:r>
        <w:t xml:space="preserve">Patients diagnosed with metastatic pancreatic cancer </w:t>
      </w:r>
      <w:r w:rsidRPr="00C33B99">
        <w:t xml:space="preserve">with </w:t>
      </w:r>
      <w:r>
        <w:t xml:space="preserve">a </w:t>
      </w:r>
      <w:r w:rsidRPr="00C33B99">
        <w:t xml:space="preserve">good Eastern Cooperative Oncology Group (ECOG) performance status </w:t>
      </w:r>
      <w:r>
        <w:t>(0</w:t>
      </w:r>
      <w:r w:rsidR="007218FE">
        <w:rPr>
          <w:rFonts w:cs="Calibri"/>
        </w:rPr>
        <w:t>–1</w:t>
      </w:r>
      <w:r>
        <w:t xml:space="preserve">) </w:t>
      </w:r>
      <w:r w:rsidR="0031517C">
        <w:t xml:space="preserve">and sufficient hepatic function (bilirubin &lt;1.5 x ULN) </w:t>
      </w:r>
      <w:r>
        <w:t>would then be eligible for</w:t>
      </w:r>
      <w:r w:rsidR="00BF0BA0">
        <w:t xml:space="preserve"> germline</w:t>
      </w:r>
      <w:r>
        <w:t xml:space="preserve"> </w:t>
      </w:r>
      <w:r w:rsidRPr="00C33B99">
        <w:rPr>
          <w:i/>
        </w:rPr>
        <w:t>BRCA1/2</w:t>
      </w:r>
      <w:r>
        <w:t xml:space="preserve"> </w:t>
      </w:r>
      <w:r w:rsidR="007F093D">
        <w:t>variant</w:t>
      </w:r>
      <w:r>
        <w:t xml:space="preserve"> testing</w:t>
      </w:r>
      <w:r w:rsidR="00295D97">
        <w:t xml:space="preserve"> if their planned first-line treatment was with platinum-based chemotherapy</w:t>
      </w:r>
      <w:r>
        <w:t>.</w:t>
      </w:r>
      <w:r w:rsidR="00FA1A81">
        <w:t xml:space="preserve"> </w:t>
      </w:r>
      <w:r w:rsidR="003E33F3">
        <w:t>The applicant developed assessment report (ADAR) will need to provide data on the proportion of patients with metastatic pancreatic cancer who are eligible for testing, based on these criteria.</w:t>
      </w:r>
    </w:p>
    <w:p w14:paraId="66E6B48E" w14:textId="4CF45C32" w:rsidR="00961BDB" w:rsidRPr="00961BDB" w:rsidRDefault="00FA1A81" w:rsidP="00F646C8">
      <w:pPr>
        <w:jc w:val="both"/>
      </w:pPr>
      <w:r>
        <w:lastRenderedPageBreak/>
        <w:t xml:space="preserve">Patients with </w:t>
      </w:r>
      <w:r w:rsidR="00295D97">
        <w:t xml:space="preserve">planned first-line treatments other than platinum-based chemotherapy, </w:t>
      </w:r>
      <w:r>
        <w:t xml:space="preserve">higher ECOG </w:t>
      </w:r>
      <w:r w:rsidR="00CD0277">
        <w:t xml:space="preserve">performance </w:t>
      </w:r>
      <w:r>
        <w:t xml:space="preserve">status or </w:t>
      </w:r>
      <w:r w:rsidR="00F9596B">
        <w:t xml:space="preserve">elevated </w:t>
      </w:r>
      <w:r>
        <w:t>bilirubin levels would not be eligible for olaparib maintenance therapy</w:t>
      </w:r>
      <w:r w:rsidR="00BF0BA0">
        <w:t xml:space="preserve">, so testing these patients would </w:t>
      </w:r>
      <w:r w:rsidR="00BB67BD">
        <w:t>not be in scope for this application</w:t>
      </w:r>
      <w:r w:rsidR="00295D97">
        <w:t>.</w:t>
      </w:r>
    </w:p>
    <w:p w14:paraId="3BA994A3" w14:textId="77777777" w:rsidR="00953ED7" w:rsidRPr="008E6280" w:rsidRDefault="00953ED7" w:rsidP="00780D84">
      <w:pPr>
        <w:pStyle w:val="Heading3"/>
        <w:spacing w:after="60"/>
        <w:rPr>
          <w:rFonts w:ascii="Cambria" w:hAnsi="Cambria"/>
          <w:color w:val="00B0F0"/>
          <w:sz w:val="28"/>
          <w:szCs w:val="28"/>
        </w:rPr>
      </w:pPr>
      <w:r w:rsidRPr="008E6280">
        <w:rPr>
          <w:rFonts w:ascii="Cambria" w:hAnsi="Cambria"/>
          <w:color w:val="00B0F0"/>
          <w:sz w:val="28"/>
          <w:szCs w:val="28"/>
        </w:rPr>
        <w:t>Prior test</w:t>
      </w:r>
    </w:p>
    <w:p w14:paraId="73B7FE03" w14:textId="43A7D3F6" w:rsidR="0031517C" w:rsidRDefault="00F9596B" w:rsidP="00FA1A81">
      <w:pPr>
        <w:jc w:val="both"/>
      </w:pPr>
      <w:r>
        <w:t>Apart from the usual imaging and pathology tests for diagnosis of metastatic pancreatic cancer, p</w:t>
      </w:r>
      <w:r w:rsidR="00C44C70">
        <w:t xml:space="preserve">atients would </w:t>
      </w:r>
      <w:r w:rsidR="00FA1A81">
        <w:t xml:space="preserve">require a blood </w:t>
      </w:r>
      <w:r w:rsidR="0031517C" w:rsidRPr="0031517C">
        <w:t xml:space="preserve">test </w:t>
      </w:r>
      <w:r w:rsidR="00BF0BA0">
        <w:t>to measure</w:t>
      </w:r>
      <w:r w:rsidR="0031517C" w:rsidRPr="0031517C">
        <w:t xml:space="preserve"> bilirubin levels to determine </w:t>
      </w:r>
      <w:r w:rsidR="00FA1A81">
        <w:t xml:space="preserve">if </w:t>
      </w:r>
      <w:r w:rsidR="0031517C" w:rsidRPr="0031517C">
        <w:t>hepatic function</w:t>
      </w:r>
      <w:r w:rsidR="00FA1A81">
        <w:t xml:space="preserve"> is adequate for treatment with </w:t>
      </w:r>
      <w:r w:rsidR="00BF0BA0">
        <w:t>various</w:t>
      </w:r>
      <w:r w:rsidR="00FA1A81">
        <w:t xml:space="preserve"> chemotherapy options.</w:t>
      </w:r>
    </w:p>
    <w:p w14:paraId="7498C042" w14:textId="77777777" w:rsidR="00180D7E" w:rsidRDefault="00180D7E" w:rsidP="00F646C8">
      <w:pPr>
        <w:jc w:val="both"/>
      </w:pPr>
      <w:r>
        <w:t>Patients diagnosed with metastatic pancreatic cancer may require interventions to provide relief of biliary and/or duodenal obstruction, malnutrition and pain</w:t>
      </w:r>
      <w:r w:rsidR="00FA1A81">
        <w:t xml:space="preserve"> prior to treatment</w:t>
      </w:r>
      <w:r>
        <w:t>.</w:t>
      </w:r>
    </w:p>
    <w:p w14:paraId="48FBA3B2" w14:textId="2119B6D6" w:rsidR="00231D58" w:rsidRPr="008E6280" w:rsidRDefault="00231D58" w:rsidP="00780D84">
      <w:pPr>
        <w:pStyle w:val="Heading3"/>
        <w:spacing w:after="80"/>
        <w:rPr>
          <w:rFonts w:ascii="Cambria" w:hAnsi="Cambria"/>
          <w:color w:val="00B0F0"/>
          <w:sz w:val="32"/>
          <w:szCs w:val="32"/>
        </w:rPr>
      </w:pPr>
      <w:r w:rsidRPr="008E6280">
        <w:rPr>
          <w:rFonts w:ascii="Cambria" w:hAnsi="Cambria"/>
          <w:color w:val="00B0F0"/>
          <w:sz w:val="32"/>
          <w:szCs w:val="32"/>
        </w:rPr>
        <w:t>I</w:t>
      </w:r>
      <w:r w:rsidR="00780D84" w:rsidRPr="008E6280">
        <w:rPr>
          <w:rFonts w:ascii="Cambria" w:hAnsi="Cambria"/>
          <w:color w:val="00B0F0"/>
          <w:sz w:val="32"/>
          <w:szCs w:val="32"/>
        </w:rPr>
        <w:t>NTERVENTION</w:t>
      </w:r>
    </w:p>
    <w:p w14:paraId="231497E5" w14:textId="5EA96B19" w:rsidR="00260779" w:rsidRPr="008E6280" w:rsidRDefault="00260779" w:rsidP="00780D84">
      <w:pPr>
        <w:pStyle w:val="Heading4"/>
        <w:spacing w:after="60"/>
        <w:rPr>
          <w:rFonts w:cstheme="minorHAnsi"/>
          <w:b/>
          <w:i w:val="0"/>
          <w:color w:val="00B0F0"/>
          <w:sz w:val="28"/>
          <w:szCs w:val="28"/>
        </w:rPr>
      </w:pPr>
      <w:r w:rsidRPr="008E6280">
        <w:rPr>
          <w:rFonts w:cstheme="minorHAnsi"/>
          <w:b/>
          <w:i w:val="0"/>
          <w:color w:val="00B0F0"/>
          <w:sz w:val="28"/>
          <w:szCs w:val="28"/>
        </w:rPr>
        <w:t>Evidentiary standard</w:t>
      </w:r>
    </w:p>
    <w:p w14:paraId="6813DFAA" w14:textId="77777777" w:rsidR="00260779" w:rsidRDefault="00260779" w:rsidP="00260779">
      <w:pPr>
        <w:jc w:val="both"/>
      </w:pPr>
      <w:r w:rsidRPr="00600D12">
        <w:t xml:space="preserve">In the POLO trial, </w:t>
      </w:r>
      <w:r>
        <w:t xml:space="preserve">which provided the key evidence for olaparib maintenance therapy, the presence of a </w:t>
      </w:r>
      <w:r w:rsidRPr="00600D12">
        <w:rPr>
          <w:i/>
        </w:rPr>
        <w:t>BRCA1/2</w:t>
      </w:r>
      <w:r>
        <w:t xml:space="preserve"> pathogenic variant was determined </w:t>
      </w:r>
      <w:r w:rsidRPr="00600D12">
        <w:t>by central testing us</w:t>
      </w:r>
      <w:r>
        <w:t>ing</w:t>
      </w:r>
      <w:r w:rsidRPr="00600D12">
        <w:t xml:space="preserve"> the BRACAnalysis CDx test (Myriad Genetic Laboratories)</w:t>
      </w:r>
      <w:r>
        <w:t xml:space="preserve"> </w:t>
      </w:r>
      <w:r w:rsidR="008763C8">
        <w:fldChar w:fldCharType="begin">
          <w:fldData xml:space="preserve">PEVuZE5vdGU+PENpdGU+PEF1dGhvcj5Hb2xhbjwvQXV0aG9yPjxZZWFyPjIwMTk8L1llYXI+PFJl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MxNy0zMjc8L3BhZ2VzPjx2b2x1bWU+MzgxPC92b2x1bWU+PG51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</w:fldData>
        </w:fldChar>
      </w:r>
      <w:r w:rsidR="008763C8">
        <w:instrText xml:space="preserve"> ADDIN EN.CITE </w:instrText>
      </w:r>
      <w:r w:rsidR="008763C8">
        <w:fldChar w:fldCharType="begin">
          <w:fldData xml:space="preserve">PEVuZE5vdGU+PENpdGU+PEF1dGhvcj5Hb2xhbjwvQXV0aG9yPjxZZWFyPjIwMTk8L1llYXI+PFJl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MxNy0zMjc8L3BhZ2VzPjx2b2x1bWU+MzgxPC92b2x1bWU+PG51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</w:fldData>
        </w:fldChar>
      </w:r>
      <w:r w:rsidR="008763C8">
        <w:instrText xml:space="preserve"> ADDIN EN.CITE.DATA </w:instrText>
      </w:r>
      <w:r w:rsidR="008763C8">
        <w:fldChar w:fldCharType="end"/>
      </w:r>
      <w:r w:rsidR="008763C8">
        <w:fldChar w:fldCharType="separate"/>
      </w:r>
      <w:r w:rsidR="008763C8">
        <w:rPr>
          <w:noProof/>
        </w:rPr>
        <w:t>(Golan et al. 2019)</w:t>
      </w:r>
      <w:r w:rsidR="008763C8">
        <w:fldChar w:fldCharType="end"/>
      </w:r>
      <w:r>
        <w:t>.</w:t>
      </w:r>
    </w:p>
    <w:p w14:paraId="5D7874CB" w14:textId="75291C5A" w:rsidR="00260779" w:rsidRDefault="00260779" w:rsidP="00260779">
      <w:pPr>
        <w:jc w:val="both"/>
      </w:pPr>
      <w:r>
        <w:t xml:space="preserve">The </w:t>
      </w:r>
      <w:r w:rsidRPr="00C134C8">
        <w:t xml:space="preserve">BRACAnalysis CDx® </w:t>
      </w:r>
      <w:r>
        <w:t xml:space="preserve">test </w:t>
      </w:r>
      <w:r w:rsidRPr="00C134C8">
        <w:t xml:space="preserve">is an in vitro diagnostic device intended for the qualitative detection and classification of variants in the protein-coding regions and intron/exon boundaries of the </w:t>
      </w:r>
      <w:r w:rsidRPr="00C134C8">
        <w:rPr>
          <w:i/>
        </w:rPr>
        <w:t>BRCA1/2</w:t>
      </w:r>
      <w:r w:rsidRPr="00C134C8">
        <w:t xml:space="preserve"> genes using genomic DNA obtained from whole blood </w:t>
      </w:r>
      <w:r>
        <w:t>samples</w:t>
      </w:r>
      <w:r>
        <w:rPr>
          <w:rStyle w:val="FootnoteReference"/>
        </w:rPr>
        <w:footnoteReference w:id="3"/>
      </w:r>
      <w:r w:rsidRPr="00C134C8">
        <w:t xml:space="preserve">. Single nucleotide variants and small INDELs are identified by Sanger sequencing. </w:t>
      </w:r>
      <w:r>
        <w:t>Variant classification is determined using the Myriad variant interpretation program.</w:t>
      </w:r>
      <w:r w:rsidRPr="00C134C8">
        <w:t xml:space="preserve"> Large </w:t>
      </w:r>
      <w:r>
        <w:t>INDEL</w:t>
      </w:r>
      <w:r w:rsidRPr="00C134C8">
        <w:t xml:space="preserve">s and duplications in </w:t>
      </w:r>
      <w:r w:rsidRPr="00C134C8">
        <w:rPr>
          <w:i/>
        </w:rPr>
        <w:t>BRCA1/2</w:t>
      </w:r>
      <w:r w:rsidRPr="00C134C8">
        <w:t xml:space="preserve"> are detected </w:t>
      </w:r>
      <w:r>
        <w:t xml:space="preserve">in the laboratory </w:t>
      </w:r>
      <w:r w:rsidRPr="00C134C8">
        <w:t xml:space="preserve">using multiplex </w:t>
      </w:r>
      <w:r w:rsidR="00E93C80">
        <w:t>polymerase chain reaction (</w:t>
      </w:r>
      <w:r w:rsidRPr="00C134C8">
        <w:t>PCR</w:t>
      </w:r>
      <w:r w:rsidR="00E93C80">
        <w:t>)</w:t>
      </w:r>
      <w:r w:rsidRPr="00C134C8">
        <w:t>.</w:t>
      </w:r>
    </w:p>
    <w:p w14:paraId="433F31F1" w14:textId="77777777" w:rsidR="004D0DD5" w:rsidRPr="008E6280" w:rsidRDefault="004D0DD5" w:rsidP="008E6280">
      <w:pPr>
        <w:pStyle w:val="Heading5"/>
        <w:spacing w:after="60"/>
        <w:rPr>
          <w:rFonts w:cstheme="minorHAnsi"/>
          <w:b/>
          <w:i w:val="0"/>
          <w:color w:val="00B0F0"/>
          <w:sz w:val="28"/>
          <w:szCs w:val="28"/>
        </w:rPr>
      </w:pPr>
      <w:r w:rsidRPr="008E6280">
        <w:rPr>
          <w:rFonts w:cstheme="minorHAnsi"/>
          <w:b/>
          <w:i w:val="0"/>
          <w:color w:val="00B0F0"/>
          <w:sz w:val="28"/>
          <w:szCs w:val="28"/>
        </w:rPr>
        <w:t>The test</w:t>
      </w:r>
    </w:p>
    <w:p w14:paraId="6A6BB64D" w14:textId="24452162" w:rsidR="00FA712E" w:rsidRDefault="00FA712E" w:rsidP="00036CAF">
      <w:pPr>
        <w:jc w:val="both"/>
      </w:pPr>
      <w:r>
        <w:t xml:space="preserve">The proposed medical service is testing of </w:t>
      </w:r>
      <w:r w:rsidR="00CD0277">
        <w:t xml:space="preserve">a </w:t>
      </w:r>
      <w:r>
        <w:t xml:space="preserve">blood </w:t>
      </w:r>
      <w:r w:rsidR="00CD0277">
        <w:t xml:space="preserve">sample </w:t>
      </w:r>
      <w:r w:rsidR="00BA5AEC">
        <w:t>to detect</w:t>
      </w:r>
      <w:r>
        <w:t xml:space="preserve"> germline </w:t>
      </w:r>
      <w:r w:rsidRPr="00F646C8">
        <w:rPr>
          <w:i/>
        </w:rPr>
        <w:t>BRCA1/2</w:t>
      </w:r>
      <w:r>
        <w:t xml:space="preserve"> </w:t>
      </w:r>
      <w:r w:rsidR="007F093D" w:rsidRPr="007F093D">
        <w:t xml:space="preserve">pathogenic </w:t>
      </w:r>
      <w:r w:rsidR="007F093D">
        <w:t>variant</w:t>
      </w:r>
      <w:r>
        <w:t>s in patients with metastatic pancreatic cancer</w:t>
      </w:r>
      <w:r w:rsidR="00F646C8">
        <w:t xml:space="preserve"> with an ECOG </w:t>
      </w:r>
      <w:r w:rsidR="00CD0277">
        <w:t xml:space="preserve">performance status </w:t>
      </w:r>
      <w:r w:rsidR="00F646C8">
        <w:t>of 0</w:t>
      </w:r>
      <w:r w:rsidR="00F646C8">
        <w:rPr>
          <w:rFonts w:cs="Calibri"/>
        </w:rPr>
        <w:t>–</w:t>
      </w:r>
      <w:r w:rsidR="00F646C8">
        <w:t xml:space="preserve">1 and adequate hepatic function (bilirubin </w:t>
      </w:r>
      <w:r w:rsidR="00F646C8" w:rsidRPr="00F646C8">
        <w:t>&gt;1.5 x ULN</w:t>
      </w:r>
      <w:r w:rsidR="00F646C8">
        <w:t>)</w:t>
      </w:r>
      <w:r w:rsidR="007F154A" w:rsidRPr="007F154A">
        <w:t xml:space="preserve"> </w:t>
      </w:r>
      <w:r w:rsidR="007F154A">
        <w:t xml:space="preserve">and </w:t>
      </w:r>
      <w:r w:rsidR="007F154A" w:rsidRPr="007F154A">
        <w:t>a management plan that includes first-line</w:t>
      </w:r>
      <w:r w:rsidR="007F154A">
        <w:t xml:space="preserve"> platinum-based chemotherapy</w:t>
      </w:r>
      <w:r w:rsidR="00F646C8">
        <w:t>.</w:t>
      </w:r>
      <w:r>
        <w:t xml:space="preserve"> The purpose of the test is to determine eligibility for </w:t>
      </w:r>
      <w:r w:rsidR="00F646C8" w:rsidRPr="004234B2">
        <w:t>PBS-</w:t>
      </w:r>
      <w:r w:rsidR="00520F33">
        <w:t>listed</w:t>
      </w:r>
      <w:r w:rsidR="00F646C8" w:rsidRPr="004234B2">
        <w:t xml:space="preserve"> </w:t>
      </w:r>
      <w:r w:rsidR="00F646C8">
        <w:t>maintenance therapy with</w:t>
      </w:r>
      <w:r>
        <w:t xml:space="preserve"> olaparib (i.e. treatment of patients whose disease does not progress following </w:t>
      </w:r>
      <w:r w:rsidR="003F152D">
        <w:t>first-line treatment</w:t>
      </w:r>
      <w:r>
        <w:t xml:space="preserve"> with </w:t>
      </w:r>
      <w:r w:rsidR="004D0DD5">
        <w:t>platinum-based</w:t>
      </w:r>
      <w:r>
        <w:t xml:space="preserve"> chemotherapy).</w:t>
      </w:r>
    </w:p>
    <w:p w14:paraId="413D9A50" w14:textId="03BBA8A7" w:rsidR="007F154A" w:rsidRDefault="007F154A" w:rsidP="00036CAF">
      <w:pPr>
        <w:jc w:val="both"/>
      </w:pPr>
      <w:r w:rsidRPr="00DD031D">
        <w:t xml:space="preserve">Testing of patients newly diagnosed with metastatic pancreatic cancer with an unknown </w:t>
      </w:r>
      <w:r w:rsidRPr="00DD031D">
        <w:rPr>
          <w:i/>
        </w:rPr>
        <w:t>BRCA1/2</w:t>
      </w:r>
      <w:r w:rsidRPr="00DD031D">
        <w:t xml:space="preserve"> variant status is required as patients with apparently sporadic pancreatic cancer, and members of familial pancreatic cancer kindreds with no history of breast</w:t>
      </w:r>
      <w:r w:rsidR="006117AE">
        <w:t xml:space="preserve"> or</w:t>
      </w:r>
      <w:r w:rsidRPr="00DD031D">
        <w:t xml:space="preserve"> ovarian cancer, can have previously unidentified germline </w:t>
      </w:r>
      <w:r w:rsidRPr="00DD031D">
        <w:rPr>
          <w:i/>
        </w:rPr>
        <w:t>BRCA1/2</w:t>
      </w:r>
      <w:r w:rsidRPr="00DD031D">
        <w:t xml:space="preserve"> pathogenic variants </w:t>
      </w:r>
      <w:r w:rsidRPr="00DD031D">
        <w:fldChar w:fldCharType="begin">
          <w:fldData xml:space="preserve">PEVuZE5vdGU+PENpdGU+PEF1dGhvcj5DYW50bzwvQXV0aG9yPjxZZWFyPjIwMTM8L1llYXI+PFJl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zOS0zNDc8L3BhZ2VzPjx2b2x1bWU+NjI8L3ZvbHVtZT48bnVtYmVy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</w:fldData>
        </w:fldChar>
      </w:r>
      <w:r w:rsidRPr="00DD031D">
        <w:instrText xml:space="preserve"> ADDIN EN.CITE </w:instrText>
      </w:r>
      <w:r w:rsidRPr="00DD031D">
        <w:fldChar w:fldCharType="begin">
          <w:fldData xml:space="preserve">PEVuZE5vdGU+PENpdGU+PEF1dGhvcj5DYW50bzwvQXV0aG9yPjxZZWFyPjIwMTM8L1llYXI+PFJl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zOS0zNDc8L3BhZ2VzPjx2b2x1bWU+NjI8L3ZvbHVtZT48bnVtYmVy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</w:fldData>
        </w:fldChar>
      </w:r>
      <w:r w:rsidRPr="00DD031D">
        <w:instrText xml:space="preserve"> ADDIN EN.CITE.DATA </w:instrText>
      </w:r>
      <w:r w:rsidRPr="00DD031D">
        <w:fldChar w:fldCharType="end"/>
      </w:r>
      <w:r w:rsidRPr="00DD031D">
        <w:fldChar w:fldCharType="separate"/>
      </w:r>
      <w:r w:rsidRPr="00DD031D">
        <w:rPr>
          <w:noProof/>
        </w:rPr>
        <w:t>(Canto et al. 2013)</w:t>
      </w:r>
      <w:r w:rsidRPr="00DD031D">
        <w:fldChar w:fldCharType="end"/>
      </w:r>
      <w:r w:rsidRPr="00DD031D">
        <w:t>.</w:t>
      </w:r>
    </w:p>
    <w:p w14:paraId="7355CFF1" w14:textId="1EA52808" w:rsidR="007F154A" w:rsidRDefault="007F154A" w:rsidP="00036CAF">
      <w:pPr>
        <w:jc w:val="both"/>
      </w:pPr>
      <w:r w:rsidRPr="007F154A">
        <w:t xml:space="preserve">Patients with an ECOG performance status ≥2 and bilirubin levels &gt;1.5 x ULN, as well as all patients with a management plan that includes first-line gemcitabine plus nab-paclitaxel chemotherapy, would not be eligible for maintenance treatment with olaparib, and therefore, do not require a germline </w:t>
      </w:r>
      <w:r w:rsidRPr="007F154A">
        <w:rPr>
          <w:i/>
        </w:rPr>
        <w:t>BRCA1/2</w:t>
      </w:r>
      <w:r w:rsidRPr="007F154A">
        <w:t xml:space="preserve"> variant test for this purpose. These patients will follow the current standard of care.</w:t>
      </w:r>
    </w:p>
    <w:p w14:paraId="126449A1" w14:textId="77777777" w:rsidR="00CD5C16" w:rsidRPr="00B90035" w:rsidRDefault="00CD5C16" w:rsidP="00CD5C16">
      <w:pPr>
        <w:jc w:val="both"/>
        <w:rPr>
          <w:i/>
        </w:rPr>
      </w:pPr>
      <w:r w:rsidRPr="00B90035">
        <w:rPr>
          <w:i/>
        </w:rPr>
        <w:lastRenderedPageBreak/>
        <w:t>PASC confirmed the proposed intervention, noting it would not be pathologist determinable as there is also a need to know patient characteristics to determine eligibility for the test. PASC also noted the importance of pre- and post-test genetic counselling in this context.</w:t>
      </w:r>
    </w:p>
    <w:p w14:paraId="1EB5B6F8" w14:textId="757D1232" w:rsidR="00FA712E" w:rsidRDefault="00FA712E" w:rsidP="00036CAF">
      <w:pPr>
        <w:jc w:val="both"/>
      </w:pPr>
      <w:r>
        <w:t xml:space="preserve">Germline </w:t>
      </w:r>
      <w:r w:rsidRPr="00F646C8">
        <w:rPr>
          <w:i/>
        </w:rPr>
        <w:t>BRCA</w:t>
      </w:r>
      <w:r w:rsidR="00F646C8" w:rsidRPr="00F646C8">
        <w:rPr>
          <w:i/>
        </w:rPr>
        <w:t>1/2</w:t>
      </w:r>
      <w:r>
        <w:t xml:space="preserve"> </w:t>
      </w:r>
      <w:r w:rsidR="007F093D">
        <w:t>variant</w:t>
      </w:r>
      <w:r>
        <w:t xml:space="preserve"> testing is currently well established in Australia</w:t>
      </w:r>
      <w:r w:rsidR="00C42EB4">
        <w:t>, and</w:t>
      </w:r>
      <w:r>
        <w:t xml:space="preserve"> </w:t>
      </w:r>
      <w:r w:rsidR="00E81F41">
        <w:t xml:space="preserve">is listed on the </w:t>
      </w:r>
      <w:r w:rsidR="00427C2F" w:rsidRPr="00427C2F">
        <w:t xml:space="preserve">Medicare Benefits Schedule </w:t>
      </w:r>
      <w:r w:rsidR="00427C2F">
        <w:t>(</w:t>
      </w:r>
      <w:r w:rsidR="00E81F41">
        <w:t>MBS</w:t>
      </w:r>
      <w:r w:rsidR="00427C2F">
        <w:t>)</w:t>
      </w:r>
      <w:r w:rsidR="00E81F41">
        <w:t xml:space="preserve"> under the following </w:t>
      </w:r>
      <w:r w:rsidR="00427C2F">
        <w:t xml:space="preserve">MBS </w:t>
      </w:r>
      <w:r w:rsidR="00E81F41">
        <w:t>items: 73295 (</w:t>
      </w:r>
      <w:r>
        <w:t xml:space="preserve">to determine eligibility for olaparib maintenance therapy in patients with platinum sensitive, relapsed </w:t>
      </w:r>
      <w:r w:rsidR="004D0DD5">
        <w:t>high-grade</w:t>
      </w:r>
      <w:r>
        <w:t xml:space="preserve"> serous ovarian cancer</w:t>
      </w:r>
      <w:r w:rsidR="00E81F41">
        <w:t>)</w:t>
      </w:r>
      <w:r>
        <w:t xml:space="preserve"> </w:t>
      </w:r>
      <w:r w:rsidR="00E81F41">
        <w:t>73296 (</w:t>
      </w:r>
      <w:r>
        <w:t xml:space="preserve">to screen for </w:t>
      </w:r>
      <w:r w:rsidR="007F093D">
        <w:t>variant</w:t>
      </w:r>
      <w:r>
        <w:t>s in at risk patients with ovarian or breast cancer</w:t>
      </w:r>
      <w:r w:rsidR="00E81F41">
        <w:t xml:space="preserve">) and 73297 </w:t>
      </w:r>
      <w:r>
        <w:t>(for familial cascade testing</w:t>
      </w:r>
      <w:r w:rsidR="007F093D">
        <w:t xml:space="preserve"> for known</w:t>
      </w:r>
      <w:r w:rsidR="00E81F41" w:rsidRPr="00E81F41">
        <w:t xml:space="preserve"> </w:t>
      </w:r>
      <w:r w:rsidR="00E81F41" w:rsidRPr="00E81F41">
        <w:rPr>
          <w:i/>
        </w:rPr>
        <w:t>BRCA1/2</w:t>
      </w:r>
      <w:r w:rsidR="00E81F41" w:rsidRPr="00E81F41">
        <w:t xml:space="preserve"> </w:t>
      </w:r>
      <w:r w:rsidR="007F093D" w:rsidRPr="007F093D">
        <w:t xml:space="preserve">pathogenic </w:t>
      </w:r>
      <w:r w:rsidR="007F093D">
        <w:t>variants</w:t>
      </w:r>
      <w:r w:rsidR="00E81F41">
        <w:t>)</w:t>
      </w:r>
      <w:r>
        <w:t>.</w:t>
      </w:r>
      <w:r w:rsidR="00995AD2">
        <w:t xml:space="preserve"> </w:t>
      </w:r>
      <w:r w:rsidR="00995AD2" w:rsidRPr="00995AD2">
        <w:t xml:space="preserve">Some patients diagnosed with metastatic pancreatic cancer may already know their </w:t>
      </w:r>
      <w:r w:rsidR="00995AD2" w:rsidRPr="00995AD2">
        <w:rPr>
          <w:i/>
        </w:rPr>
        <w:t>BRCA1/2</w:t>
      </w:r>
      <w:r w:rsidR="00995AD2" w:rsidRPr="00995AD2">
        <w:t xml:space="preserve"> </w:t>
      </w:r>
      <w:r w:rsidR="007F093D">
        <w:t>variant</w:t>
      </w:r>
      <w:r w:rsidR="00995AD2" w:rsidRPr="00995AD2">
        <w:t xml:space="preserve"> status due to prior testing under </w:t>
      </w:r>
      <w:r w:rsidR="004C1B16">
        <w:t xml:space="preserve">one of </w:t>
      </w:r>
      <w:r w:rsidR="00995AD2" w:rsidRPr="00995AD2">
        <w:t>the</w:t>
      </w:r>
      <w:r w:rsidR="00995AD2">
        <w:t>se</w:t>
      </w:r>
      <w:r w:rsidR="00995AD2" w:rsidRPr="00995AD2">
        <w:t xml:space="preserve"> MBS item</w:t>
      </w:r>
      <w:r w:rsidR="00995AD2">
        <w:t>s</w:t>
      </w:r>
      <w:r w:rsidR="00995AD2" w:rsidRPr="00995AD2">
        <w:t>.</w:t>
      </w:r>
      <w:r w:rsidR="00995AD2">
        <w:t xml:space="preserve"> These patients do not require retesting.</w:t>
      </w:r>
    </w:p>
    <w:p w14:paraId="3C39132C" w14:textId="252319BC" w:rsidR="00995AD2" w:rsidRDefault="00995AD2" w:rsidP="00036CAF">
      <w:pPr>
        <w:jc w:val="both"/>
      </w:pPr>
      <w:r>
        <w:t xml:space="preserve">Only one germline </w:t>
      </w:r>
      <w:r w:rsidRPr="004D0DD5">
        <w:rPr>
          <w:i/>
        </w:rPr>
        <w:t>BRCA1/2</w:t>
      </w:r>
      <w:r>
        <w:t xml:space="preserve"> </w:t>
      </w:r>
      <w:r w:rsidR="007F093D">
        <w:t>variant</w:t>
      </w:r>
      <w:r>
        <w:t xml:space="preserve"> test (under any </w:t>
      </w:r>
      <w:r w:rsidR="00427C2F">
        <w:t xml:space="preserve">relevant </w:t>
      </w:r>
      <w:r>
        <w:t>MBS item) is required per person per lifetime.</w:t>
      </w:r>
    </w:p>
    <w:p w14:paraId="74A158F8" w14:textId="77777777" w:rsidR="007B4303" w:rsidRDefault="007B4303" w:rsidP="00036CAF">
      <w:pPr>
        <w:jc w:val="both"/>
      </w:pPr>
      <w:r>
        <w:t xml:space="preserve">The key components and clinical steps involved in delivering a germline </w:t>
      </w:r>
      <w:r w:rsidRPr="00E81F41">
        <w:rPr>
          <w:i/>
        </w:rPr>
        <w:t>BRCA</w:t>
      </w:r>
      <w:r w:rsidR="00E81F41" w:rsidRPr="00E81F41">
        <w:rPr>
          <w:i/>
        </w:rPr>
        <w:t>1/2</w:t>
      </w:r>
      <w:r>
        <w:t xml:space="preserve"> </w:t>
      </w:r>
      <w:r w:rsidR="007F093D">
        <w:t>variant</w:t>
      </w:r>
      <w:r>
        <w:t xml:space="preserve"> test </w:t>
      </w:r>
      <w:r w:rsidR="00E81F41">
        <w:t xml:space="preserve">to the proposed population </w:t>
      </w:r>
      <w:r>
        <w:t>are as follows:</w:t>
      </w:r>
    </w:p>
    <w:p w14:paraId="4810E553" w14:textId="42212E54" w:rsidR="007B4303" w:rsidRDefault="007B4303" w:rsidP="00036CAF">
      <w:pPr>
        <w:pStyle w:val="ListParagraph"/>
        <w:numPr>
          <w:ilvl w:val="0"/>
          <w:numId w:val="14"/>
        </w:numPr>
        <w:ind w:left="567" w:hanging="491"/>
        <w:jc w:val="both"/>
      </w:pPr>
      <w:r>
        <w:t xml:space="preserve">Patient with metastatic pancreatic cancer who meets the criteria for </w:t>
      </w:r>
      <w:r w:rsidRPr="00BB67BD">
        <w:rPr>
          <w:i/>
        </w:rPr>
        <w:t>BRCA</w:t>
      </w:r>
      <w:r w:rsidR="00E81F41" w:rsidRPr="00BB67BD">
        <w:rPr>
          <w:i/>
        </w:rPr>
        <w:t>1/2</w:t>
      </w:r>
      <w:r w:rsidR="00E81F41">
        <w:t xml:space="preserve"> </w:t>
      </w:r>
      <w:r w:rsidR="007F093D">
        <w:t>variant</w:t>
      </w:r>
      <w:r>
        <w:t xml:space="preserve"> testing </w:t>
      </w:r>
      <w:r w:rsidR="00BB67BD">
        <w:t>receives g</w:t>
      </w:r>
      <w:r>
        <w:t xml:space="preserve">enetic counselling </w:t>
      </w:r>
      <w:r w:rsidR="00BD7053">
        <w:t xml:space="preserve">from the clinician treating their cancer </w:t>
      </w:r>
      <w:r w:rsidR="00BB67BD">
        <w:t>(e.g. oncologist)</w:t>
      </w:r>
      <w:r w:rsidR="00BD7053">
        <w:t>,</w:t>
      </w:r>
      <w:r w:rsidR="00BB67BD">
        <w:t xml:space="preserve"> </w:t>
      </w:r>
      <w:r w:rsidR="00BD7053">
        <w:t xml:space="preserve">who provides </w:t>
      </w:r>
      <w:r>
        <w:t xml:space="preserve">information about genetics, inheritance (family risk) and genetic testing. </w:t>
      </w:r>
      <w:r w:rsidR="0018656B">
        <w:t>If t</w:t>
      </w:r>
      <w:r>
        <w:t xml:space="preserve">he patient decides to take the germline </w:t>
      </w:r>
      <w:r w:rsidRPr="00BB67BD">
        <w:rPr>
          <w:i/>
        </w:rPr>
        <w:t>BRCA</w:t>
      </w:r>
      <w:r w:rsidR="004174C5" w:rsidRPr="00BB67BD">
        <w:rPr>
          <w:i/>
        </w:rPr>
        <w:t>1/2</w:t>
      </w:r>
      <w:r>
        <w:t xml:space="preserve"> </w:t>
      </w:r>
      <w:r w:rsidR="007F093D">
        <w:t>variant</w:t>
      </w:r>
      <w:r>
        <w:t xml:space="preserve"> test</w:t>
      </w:r>
      <w:r w:rsidR="0018656B">
        <w:t>, t</w:t>
      </w:r>
      <w:r>
        <w:t xml:space="preserve">he patient </w:t>
      </w:r>
      <w:r w:rsidR="00BD7053">
        <w:t xml:space="preserve">signs the blood sample request form when the </w:t>
      </w:r>
      <w:r w:rsidR="0018656B">
        <w:t xml:space="preserve">blood sample </w:t>
      </w:r>
      <w:r w:rsidR="00BD7053">
        <w:t xml:space="preserve">is taken for the </w:t>
      </w:r>
      <w:r w:rsidRPr="00BB67BD">
        <w:rPr>
          <w:i/>
        </w:rPr>
        <w:t>BRCA</w:t>
      </w:r>
      <w:r w:rsidR="0018656B" w:rsidRPr="00BB67BD">
        <w:rPr>
          <w:i/>
        </w:rPr>
        <w:t>1/2</w:t>
      </w:r>
      <w:r w:rsidR="0018656B">
        <w:t xml:space="preserve"> </w:t>
      </w:r>
      <w:r w:rsidR="007F093D">
        <w:t>variant</w:t>
      </w:r>
      <w:r>
        <w:t xml:space="preserve"> test.</w:t>
      </w:r>
    </w:p>
    <w:p w14:paraId="4B3A7034" w14:textId="5EEC8D62" w:rsidR="007B4303" w:rsidRDefault="00583C40" w:rsidP="00036CAF">
      <w:pPr>
        <w:pStyle w:val="ListParagraph"/>
        <w:numPr>
          <w:ilvl w:val="0"/>
          <w:numId w:val="14"/>
        </w:numPr>
        <w:ind w:left="567" w:hanging="491"/>
        <w:jc w:val="both"/>
      </w:pPr>
      <w:r>
        <w:t>The p</w:t>
      </w:r>
      <w:r w:rsidR="007B4303">
        <w:t>atient’s blood is</w:t>
      </w:r>
      <w:r w:rsidR="00BD7053">
        <w:t xml:space="preserve"> </w:t>
      </w:r>
      <w:r w:rsidR="007B4303">
        <w:t>sen</w:t>
      </w:r>
      <w:r>
        <w:t>t</w:t>
      </w:r>
      <w:r w:rsidR="007B4303">
        <w:t xml:space="preserve"> to a pathology laboratory</w:t>
      </w:r>
      <w:r w:rsidR="00BD7053">
        <w:t>,</w:t>
      </w:r>
      <w:r w:rsidR="007B4303">
        <w:t xml:space="preserve"> where </w:t>
      </w:r>
      <w:r w:rsidR="00C42EB4">
        <w:t xml:space="preserve">germline </w:t>
      </w:r>
      <w:r w:rsidR="007B4303" w:rsidRPr="00583C40">
        <w:rPr>
          <w:i/>
        </w:rPr>
        <w:t>BRCA</w:t>
      </w:r>
      <w:r w:rsidRPr="00583C40">
        <w:rPr>
          <w:i/>
        </w:rPr>
        <w:t>1/2</w:t>
      </w:r>
      <w:r>
        <w:t xml:space="preserve"> </w:t>
      </w:r>
      <w:r w:rsidR="007F093D">
        <w:t>variant</w:t>
      </w:r>
      <w:r w:rsidR="007B4303">
        <w:t xml:space="preserve"> testing is performed. The turnaround for test results is around 2 to 4 weeks.</w:t>
      </w:r>
    </w:p>
    <w:p w14:paraId="1BEF4692" w14:textId="024FC2CB" w:rsidR="007B4303" w:rsidRDefault="007B4303" w:rsidP="00036CAF">
      <w:pPr>
        <w:pStyle w:val="ListParagraph"/>
        <w:numPr>
          <w:ilvl w:val="0"/>
          <w:numId w:val="14"/>
        </w:numPr>
        <w:ind w:left="567" w:hanging="491"/>
        <w:jc w:val="both"/>
      </w:pPr>
      <w:r>
        <w:t xml:space="preserve">The results are sent to the requesting clinician. Individuals identified as harbouring </w:t>
      </w:r>
      <w:r w:rsidR="00583C40" w:rsidRPr="00583C40">
        <w:rPr>
          <w:i/>
        </w:rPr>
        <w:t>BRCA1/2</w:t>
      </w:r>
      <w:r w:rsidR="00583C40">
        <w:t xml:space="preserve"> </w:t>
      </w:r>
      <w:r w:rsidR="00C42EB4">
        <w:t xml:space="preserve">pathogenic </w:t>
      </w:r>
      <w:r w:rsidR="00583C40">
        <w:t>variants</w:t>
      </w:r>
      <w:r w:rsidR="00D572DD">
        <w:t xml:space="preserve"> (c</w:t>
      </w:r>
      <w:r>
        <w:t>lass 4 or 5) are referred to Genetics Services/Familial Cancer Centres for post-test counselling</w:t>
      </w:r>
      <w:r w:rsidR="007742AA">
        <w:t xml:space="preserve"> regarding the consequences for cascade testing of family members</w:t>
      </w:r>
      <w:r>
        <w:t xml:space="preserve">. Patients with a VUS </w:t>
      </w:r>
      <w:r w:rsidR="00D572DD">
        <w:t xml:space="preserve">(class 3) </w:t>
      </w:r>
      <w:r>
        <w:t xml:space="preserve">or strong family history </w:t>
      </w:r>
      <w:r w:rsidR="007742AA">
        <w:t>may</w:t>
      </w:r>
      <w:r>
        <w:t xml:space="preserve"> also be refe</w:t>
      </w:r>
      <w:r w:rsidR="00956A74">
        <w:t>rred for post-test counselling.</w:t>
      </w:r>
    </w:p>
    <w:p w14:paraId="4573140C" w14:textId="31449F30" w:rsidR="007B4303" w:rsidRDefault="007B4303" w:rsidP="00036CAF">
      <w:pPr>
        <w:pStyle w:val="ListParagraph"/>
        <w:numPr>
          <w:ilvl w:val="0"/>
          <w:numId w:val="14"/>
        </w:numPr>
        <w:ind w:left="567" w:hanging="469"/>
        <w:jc w:val="both"/>
      </w:pPr>
      <w:r>
        <w:t xml:space="preserve">Based on a positive </w:t>
      </w:r>
      <w:r w:rsidRPr="00583C40">
        <w:rPr>
          <w:i/>
        </w:rPr>
        <w:t>BRCA</w:t>
      </w:r>
      <w:r w:rsidR="00583C40" w:rsidRPr="00583C40">
        <w:rPr>
          <w:i/>
        </w:rPr>
        <w:t>1/2</w:t>
      </w:r>
      <w:r>
        <w:t xml:space="preserve"> </w:t>
      </w:r>
      <w:r w:rsidR="007F093D">
        <w:t>variant</w:t>
      </w:r>
      <w:r>
        <w:t xml:space="preserve"> </w:t>
      </w:r>
      <w:r w:rsidR="00583C40">
        <w:t xml:space="preserve">test </w:t>
      </w:r>
      <w:r>
        <w:t xml:space="preserve">result </w:t>
      </w:r>
      <w:r w:rsidR="00995AD2">
        <w:t>(</w:t>
      </w:r>
      <w:r w:rsidR="00BD7053">
        <w:t xml:space="preserve">i.e. </w:t>
      </w:r>
      <w:r w:rsidR="00995AD2" w:rsidRPr="00995AD2">
        <w:t xml:space="preserve">a pathogenic </w:t>
      </w:r>
      <w:r w:rsidR="00995AD2" w:rsidRPr="00995AD2">
        <w:rPr>
          <w:i/>
        </w:rPr>
        <w:t>BRCA1/2</w:t>
      </w:r>
      <w:r w:rsidR="00995AD2" w:rsidRPr="00995AD2">
        <w:t xml:space="preserve"> </w:t>
      </w:r>
      <w:r w:rsidR="00995AD2">
        <w:t xml:space="preserve">class 4 or 5 </w:t>
      </w:r>
      <w:r w:rsidR="00995AD2" w:rsidRPr="00995AD2">
        <w:t>variant</w:t>
      </w:r>
      <w:r w:rsidR="00995AD2">
        <w:t xml:space="preserve"> i</w:t>
      </w:r>
      <w:r w:rsidR="00995AD2" w:rsidRPr="00995AD2">
        <w:t>s</w:t>
      </w:r>
      <w:r w:rsidR="00995AD2">
        <w:t xml:space="preserve"> identified)</w:t>
      </w:r>
      <w:r w:rsidR="00BD7053">
        <w:t>,</w:t>
      </w:r>
      <w:r w:rsidR="00995AD2" w:rsidRPr="00995AD2">
        <w:t xml:space="preserve"> </w:t>
      </w:r>
      <w:r>
        <w:t xml:space="preserve">the </w:t>
      </w:r>
      <w:r w:rsidR="00BD7053">
        <w:t>treating clinician</w:t>
      </w:r>
      <w:r>
        <w:t xml:space="preserve"> will consider prescribing olaparib</w:t>
      </w:r>
      <w:r w:rsidR="00BD7053">
        <w:t>,</w:t>
      </w:r>
      <w:r>
        <w:t xml:space="preserve"> if </w:t>
      </w:r>
      <w:r w:rsidR="00BD7053">
        <w:t>the patient</w:t>
      </w:r>
      <w:r>
        <w:t xml:space="preserve"> meet</w:t>
      </w:r>
      <w:r w:rsidR="00BD7053">
        <w:t>s</w:t>
      </w:r>
      <w:r>
        <w:t xml:space="preserve"> the PBS criteria to access treatment.</w:t>
      </w:r>
    </w:p>
    <w:p w14:paraId="6AD4F55C" w14:textId="28BE837D" w:rsidR="00B762EB" w:rsidRDefault="00FA712E" w:rsidP="00036CAF">
      <w:pPr>
        <w:jc w:val="both"/>
      </w:pPr>
      <w:r>
        <w:t xml:space="preserve">There is no single sponsor for germline </w:t>
      </w:r>
      <w:r w:rsidRPr="00B32CFD">
        <w:rPr>
          <w:i/>
        </w:rPr>
        <w:t>BRCA</w:t>
      </w:r>
      <w:r w:rsidR="00B32CFD" w:rsidRPr="00B32CFD">
        <w:rPr>
          <w:i/>
        </w:rPr>
        <w:t>1/2</w:t>
      </w:r>
      <w:r>
        <w:t xml:space="preserve"> </w:t>
      </w:r>
      <w:r w:rsidR="007F093D">
        <w:t>variant</w:t>
      </w:r>
      <w:r>
        <w:t xml:space="preserve"> testing in Australia. At present, there are </w:t>
      </w:r>
      <w:r w:rsidR="00B32CFD">
        <w:t>at least eight</w:t>
      </w:r>
      <w:r>
        <w:t xml:space="preserve"> Australian molecular pathology service providers that offer </w:t>
      </w:r>
      <w:r w:rsidR="00B762EB">
        <w:t xml:space="preserve">germline </w:t>
      </w:r>
      <w:r w:rsidRPr="00B32CFD">
        <w:rPr>
          <w:i/>
        </w:rPr>
        <w:t>BRCA</w:t>
      </w:r>
      <w:r w:rsidR="00B32CFD" w:rsidRPr="00B32CFD">
        <w:rPr>
          <w:i/>
        </w:rPr>
        <w:t>1/2</w:t>
      </w:r>
      <w:r>
        <w:t xml:space="preserve"> </w:t>
      </w:r>
      <w:r w:rsidR="007F093D">
        <w:t>variant</w:t>
      </w:r>
      <w:r>
        <w:t xml:space="preserve"> testing on a commercial basis</w:t>
      </w:r>
      <w:r w:rsidR="00F81D24" w:rsidRPr="00F81D24">
        <w:t xml:space="preserve">, with centres in </w:t>
      </w:r>
      <w:r w:rsidR="00B32CFD" w:rsidRPr="00F81D24">
        <w:t>N</w:t>
      </w:r>
      <w:r w:rsidR="00B32CFD">
        <w:t xml:space="preserve">ew </w:t>
      </w:r>
      <w:r w:rsidR="00B32CFD" w:rsidRPr="00F81D24">
        <w:t>S</w:t>
      </w:r>
      <w:r w:rsidR="00B32CFD">
        <w:t xml:space="preserve">outh </w:t>
      </w:r>
      <w:r w:rsidR="00B32CFD" w:rsidRPr="00F81D24">
        <w:t>W</w:t>
      </w:r>
      <w:r w:rsidR="00B32CFD">
        <w:t>ales,</w:t>
      </w:r>
      <w:r w:rsidR="00B32CFD" w:rsidRPr="00F81D24">
        <w:t xml:space="preserve"> Victoria</w:t>
      </w:r>
      <w:r w:rsidR="00B32CFD">
        <w:t>,</w:t>
      </w:r>
      <w:r w:rsidR="00B32CFD" w:rsidRPr="00F81D24">
        <w:t xml:space="preserve"> Queensland, </w:t>
      </w:r>
      <w:r w:rsidR="00F81D24" w:rsidRPr="00F81D24">
        <w:t xml:space="preserve">South Australia </w:t>
      </w:r>
      <w:r w:rsidR="00B32CFD" w:rsidRPr="00F81D24">
        <w:t xml:space="preserve">and </w:t>
      </w:r>
      <w:r w:rsidR="00F81D24" w:rsidRPr="00F81D24">
        <w:t>Western Australia</w:t>
      </w:r>
      <w:r>
        <w:t xml:space="preserve">. All Australian molecular pathology service providers use in-house developed testing </w:t>
      </w:r>
      <w:r w:rsidR="00B762EB">
        <w:t>methodology</w:t>
      </w:r>
      <w:r w:rsidR="00D572DD">
        <w:t>;</w:t>
      </w:r>
      <w:r w:rsidR="00B762EB">
        <w:t xml:space="preserve"> th</w:t>
      </w:r>
      <w:r w:rsidR="00D572DD">
        <w:t>is</w:t>
      </w:r>
      <w:r w:rsidR="00B762EB">
        <w:t xml:space="preserve"> remains consistent with that previously considered by MSAC for MBS item 73295 to reimburse germline </w:t>
      </w:r>
      <w:r w:rsidR="00B762EB" w:rsidRPr="00B762EB">
        <w:rPr>
          <w:i/>
        </w:rPr>
        <w:t>BRCA1/2</w:t>
      </w:r>
      <w:r w:rsidR="00B762EB">
        <w:t xml:space="preserve"> </w:t>
      </w:r>
      <w:r w:rsidR="007F093D">
        <w:t>variant</w:t>
      </w:r>
      <w:r w:rsidR="00B762EB">
        <w:t xml:space="preserve"> testing to determine eligibility for olaparib.</w:t>
      </w:r>
    </w:p>
    <w:p w14:paraId="06D5C4EF" w14:textId="77777777" w:rsidR="00B762EB" w:rsidRDefault="00B762EB" w:rsidP="00BA7DD8">
      <w:pPr>
        <w:jc w:val="both"/>
      </w:pPr>
      <w:r w:rsidRPr="00F81D24">
        <w:t xml:space="preserve">Under the 2010 TGA regulatory framework, </w:t>
      </w:r>
      <w:r>
        <w:t xml:space="preserve">germline </w:t>
      </w:r>
      <w:r w:rsidRPr="00D572DD">
        <w:rPr>
          <w:i/>
        </w:rPr>
        <w:t>BRCA1/2</w:t>
      </w:r>
      <w:r>
        <w:t xml:space="preserve"> </w:t>
      </w:r>
      <w:r w:rsidR="007F093D">
        <w:t>variant</w:t>
      </w:r>
      <w:r w:rsidRPr="00F81D24">
        <w:t xml:space="preserve"> tests are classified as in-house developed Class 3 in vitro diagnostic medical devices (IVDs). The TGA framework requires laboratories that deal with Class 3 IVDs to provide the TGA with a declaration of conformity that the in-house IVDs comply with the essential principles and describe the 'kinds' of IVDs manufactured.</w:t>
      </w:r>
    </w:p>
    <w:p w14:paraId="51F0B7B3" w14:textId="7AB05074" w:rsidR="00FA712E" w:rsidRDefault="00937894" w:rsidP="00036CAF">
      <w:pPr>
        <w:jc w:val="both"/>
      </w:pPr>
      <w:r>
        <w:t xml:space="preserve">Australia pathology </w:t>
      </w:r>
      <w:r w:rsidR="00FA712E">
        <w:t xml:space="preserve">laboratories use </w:t>
      </w:r>
      <w:r w:rsidR="007742AA">
        <w:t>next generation seque</w:t>
      </w:r>
      <w:r w:rsidR="00FA712E">
        <w:t>ncing (NGS)</w:t>
      </w:r>
      <w:r w:rsidR="007742AA">
        <w:t>-</w:t>
      </w:r>
      <w:r w:rsidR="00FA712E">
        <w:t>based methods or Sanger sequencing</w:t>
      </w:r>
      <w:r w:rsidR="00B762EB">
        <w:t xml:space="preserve">, </w:t>
      </w:r>
      <w:r>
        <w:t>which</w:t>
      </w:r>
      <w:r w:rsidR="00FA712E">
        <w:t xml:space="preserve"> have high sensitivity for the detection of single base changes and small insertions or deletions in the </w:t>
      </w:r>
      <w:r w:rsidR="00FA712E" w:rsidRPr="00B762EB">
        <w:rPr>
          <w:i/>
        </w:rPr>
        <w:t>BRCA</w:t>
      </w:r>
      <w:r w:rsidR="00B762EB" w:rsidRPr="00B762EB">
        <w:rPr>
          <w:i/>
        </w:rPr>
        <w:t>1/2</w:t>
      </w:r>
      <w:r w:rsidR="00933DD1">
        <w:t xml:space="preserve"> genes</w:t>
      </w:r>
      <w:r>
        <w:t>.</w:t>
      </w:r>
      <w:r w:rsidRPr="00937894">
        <w:t xml:space="preserve"> </w:t>
      </w:r>
      <w:r>
        <w:t xml:space="preserve">Large gene alterations, such as </w:t>
      </w:r>
      <w:r w:rsidR="00C24525">
        <w:t>gene rearrangements and large insertions/deletions</w:t>
      </w:r>
      <w:r w:rsidR="00FA712E">
        <w:t xml:space="preserve">, which can account for up to 10% of all known </w:t>
      </w:r>
      <w:r w:rsidR="00FA712E" w:rsidRPr="00937894">
        <w:rPr>
          <w:i/>
        </w:rPr>
        <w:t>BRCA</w:t>
      </w:r>
      <w:r w:rsidR="00B762EB" w:rsidRPr="00937894">
        <w:rPr>
          <w:i/>
        </w:rPr>
        <w:t>1/2</w:t>
      </w:r>
      <w:r w:rsidR="00FA712E">
        <w:t xml:space="preserve"> </w:t>
      </w:r>
      <w:r w:rsidR="00B762EB">
        <w:t>patho</w:t>
      </w:r>
      <w:r w:rsidR="007D7087">
        <w:t>gen</w:t>
      </w:r>
      <w:r w:rsidR="00B762EB">
        <w:t>ic variants</w:t>
      </w:r>
      <w:r w:rsidR="00C24525">
        <w:t xml:space="preserve">, are detected using </w:t>
      </w:r>
      <w:r w:rsidR="00D572DD">
        <w:t>m</w:t>
      </w:r>
      <w:r w:rsidR="00D572DD" w:rsidRPr="00D572DD">
        <w:t>ultiplex ligation-dependent probe amplification</w:t>
      </w:r>
      <w:r w:rsidR="003E7B2B">
        <w:t xml:space="preserve"> (MLPA)</w:t>
      </w:r>
      <w:r w:rsidR="00B762EB">
        <w:t>.</w:t>
      </w:r>
    </w:p>
    <w:p w14:paraId="131B059D" w14:textId="77777777" w:rsidR="00C149F1" w:rsidRDefault="00F81D24" w:rsidP="00036CAF">
      <w:pPr>
        <w:jc w:val="both"/>
      </w:pPr>
      <w:r w:rsidRPr="00F81D24">
        <w:lastRenderedPageBreak/>
        <w:t xml:space="preserve">Because </w:t>
      </w:r>
      <w:r w:rsidR="00C24525">
        <w:t xml:space="preserve">the results of the germline </w:t>
      </w:r>
      <w:r w:rsidRPr="00C24525">
        <w:rPr>
          <w:i/>
        </w:rPr>
        <w:t>BRCA</w:t>
      </w:r>
      <w:r w:rsidR="00C24525" w:rsidRPr="00C24525">
        <w:rPr>
          <w:i/>
        </w:rPr>
        <w:t>1/2</w:t>
      </w:r>
      <w:r w:rsidRPr="00F81D24">
        <w:t xml:space="preserve"> </w:t>
      </w:r>
      <w:r w:rsidR="007F093D">
        <w:t>variant</w:t>
      </w:r>
      <w:r w:rsidRPr="00F81D24">
        <w:t xml:space="preserve"> test can </w:t>
      </w:r>
      <w:r w:rsidR="00C24525" w:rsidRPr="00F81D24">
        <w:t>affect</w:t>
      </w:r>
      <w:r w:rsidRPr="00F81D24">
        <w:t xml:space="preserve"> family members, testing </w:t>
      </w:r>
      <w:r w:rsidR="00C24525">
        <w:t>should be</w:t>
      </w:r>
      <w:r w:rsidRPr="00F81D24">
        <w:t xml:space="preserve"> preceded and followed by genetic counselling. Pre-test genetic counselling is to ensure that individuals understand the likelihood of a </w:t>
      </w:r>
      <w:r w:rsidRPr="00C24525">
        <w:rPr>
          <w:i/>
        </w:rPr>
        <w:t>BRCA</w:t>
      </w:r>
      <w:r w:rsidR="00C24525" w:rsidRPr="00C24525">
        <w:rPr>
          <w:i/>
        </w:rPr>
        <w:t>1/2</w:t>
      </w:r>
      <w:r w:rsidRPr="00F81D24">
        <w:t xml:space="preserve"> </w:t>
      </w:r>
      <w:r w:rsidR="008E3F01" w:rsidRPr="008E3F01">
        <w:t xml:space="preserve">pathogenic </w:t>
      </w:r>
      <w:r w:rsidR="007F093D">
        <w:t>variant</w:t>
      </w:r>
      <w:r w:rsidRPr="00F81D24">
        <w:t xml:space="preserve"> being identified and the </w:t>
      </w:r>
      <w:r w:rsidR="00C24525">
        <w:t xml:space="preserve">associated </w:t>
      </w:r>
      <w:r w:rsidRPr="00F81D24">
        <w:t>risks and benefits. Post-test genetic counselling helps patients understand the practical meaning of the results including implications for family members</w:t>
      </w:r>
      <w:r w:rsidR="00C24525">
        <w:t xml:space="preserve"> and the</w:t>
      </w:r>
      <w:r w:rsidRPr="00F81D24">
        <w:t xml:space="preserve"> risk-reducing strategies that are available if </w:t>
      </w:r>
      <w:r w:rsidR="00995A51" w:rsidRPr="00995A51">
        <w:t xml:space="preserve">a </w:t>
      </w:r>
      <w:r w:rsidRPr="00C24525">
        <w:rPr>
          <w:i/>
        </w:rPr>
        <w:t>BRCA</w:t>
      </w:r>
      <w:r w:rsidR="00C24525" w:rsidRPr="00C24525">
        <w:rPr>
          <w:i/>
        </w:rPr>
        <w:t>1/2</w:t>
      </w:r>
      <w:r w:rsidRPr="00F81D24">
        <w:t xml:space="preserve"> </w:t>
      </w:r>
      <w:r w:rsidR="008E3F01" w:rsidRPr="008E3F01">
        <w:t xml:space="preserve">pathogenic </w:t>
      </w:r>
      <w:r w:rsidR="007F093D">
        <w:t>variant</w:t>
      </w:r>
      <w:r w:rsidRPr="00F81D24">
        <w:t xml:space="preserve"> is identified</w:t>
      </w:r>
      <w:r w:rsidR="00100636">
        <w:t xml:space="preserve"> </w:t>
      </w:r>
      <w:r w:rsidR="00B9504D">
        <w:fldChar w:fldCharType="begin"/>
      </w:r>
      <w:r w:rsidR="00B9504D">
        <w:instrText xml:space="preserve"> ADDIN EN.CITE &lt;EndNote&gt;&lt;Cite&gt;&lt;Author&gt;Lau&lt;/Author&gt;&lt;Year&gt;2011&lt;/Year&gt;&lt;RecNum&gt;63&lt;/RecNum&gt;&lt;DisplayText&gt;(Lau &amp;amp; Suthers 2011)&lt;/DisplayText&gt;&lt;record&gt;&lt;rec-number&gt;63&lt;/rec-number&gt;&lt;foreign-keys&gt;&lt;key app="EN" db-id="dfz5ts0r4xw0v2etrfjp2zx5zpxw0te2ex09" timestamp="1581906050"&gt;63&lt;/key&gt;&lt;/foreign-keys&gt;&lt;ref-type name="Journal Article"&gt;17&lt;/ref-type&gt;&lt;contributors&gt;&lt;authors&gt;&lt;author&gt;Lau, Chiyan&lt;/author&gt;&lt;author&gt;Suthers, Graeme&lt;/author&gt;&lt;/authors&gt;&lt;/contributors&gt;&lt;titles&gt;&lt;title&gt;BRCA testing for familial breast cancer&lt;/title&gt;&lt;secondary-title&gt;Australian Prescriber&lt;/secondary-title&gt;&lt;/titles&gt;&lt;periodical&gt;&lt;full-title&gt;Australian Prescriber&lt;/full-title&gt;&lt;/periodical&gt;&lt;pages&gt;49-51&lt;/pages&gt;&lt;volume&gt;34&lt;/volume&gt;&lt;number&gt;2&lt;/number&gt;&lt;dates&gt;&lt;year&gt;2011&lt;/year&gt;&lt;/dates&gt;&lt;urls&gt;&lt;/urls&gt;&lt;/record&gt;&lt;/Cite&gt;&lt;/EndNote&gt;</w:instrText>
      </w:r>
      <w:r w:rsidR="00B9504D">
        <w:fldChar w:fldCharType="separate"/>
      </w:r>
      <w:r w:rsidR="00B9504D">
        <w:rPr>
          <w:noProof/>
        </w:rPr>
        <w:t>(Lau &amp; Suthers 2011)</w:t>
      </w:r>
      <w:r w:rsidR="00B9504D">
        <w:fldChar w:fldCharType="end"/>
      </w:r>
      <w:r w:rsidRPr="00F81D24">
        <w:t>. All states/territories in Australia have at least one publicly funded Genetic Service centre available t</w:t>
      </w:r>
      <w:r w:rsidR="00C24525">
        <w:t>o patients and their families.</w:t>
      </w:r>
    </w:p>
    <w:p w14:paraId="0EB3090B" w14:textId="77777777" w:rsidR="00F81D24" w:rsidRDefault="00F81D24" w:rsidP="00036CAF">
      <w:pPr>
        <w:spacing w:after="120"/>
        <w:jc w:val="both"/>
      </w:pPr>
      <w:r w:rsidRPr="00F81D24">
        <w:t xml:space="preserve">With MBS funding for germline </w:t>
      </w:r>
      <w:r w:rsidR="00C24525" w:rsidRPr="00C24525">
        <w:rPr>
          <w:i/>
        </w:rPr>
        <w:t>BRCA1/2</w:t>
      </w:r>
      <w:r w:rsidR="00C24525">
        <w:t xml:space="preserve"> </w:t>
      </w:r>
      <w:r w:rsidR="007F093D">
        <w:t>variant</w:t>
      </w:r>
      <w:r w:rsidR="00C24525">
        <w:t xml:space="preserve"> </w:t>
      </w:r>
      <w:r w:rsidRPr="00F81D24">
        <w:t xml:space="preserve">testing in patients with metastatic pancreatic cancer, the </w:t>
      </w:r>
      <w:r w:rsidR="00C24525">
        <w:t xml:space="preserve">applicant predicts that the most </w:t>
      </w:r>
      <w:r w:rsidRPr="00F81D24">
        <w:t xml:space="preserve">likely future scenario would be pre-test counselling and consent being obtained by the oncology team and post-test counselling for </w:t>
      </w:r>
      <w:r w:rsidR="00C24525">
        <w:t>c</w:t>
      </w:r>
      <w:r w:rsidRPr="00F81D24">
        <w:t>lass 3</w:t>
      </w:r>
      <w:r w:rsidR="00C24525">
        <w:t xml:space="preserve"> (</w:t>
      </w:r>
      <w:r w:rsidR="00D572DD">
        <w:t>VUS</w:t>
      </w:r>
      <w:r w:rsidR="00C24525">
        <w:t xml:space="preserve">), class 4 (likely pathogenic) and class </w:t>
      </w:r>
      <w:r w:rsidRPr="00F81D24">
        <w:t>5</w:t>
      </w:r>
      <w:r w:rsidR="00C24525">
        <w:t xml:space="preserve"> (known pathogenic)</w:t>
      </w:r>
      <w:r w:rsidRPr="00F81D24">
        <w:t xml:space="preserve"> </w:t>
      </w:r>
      <w:r w:rsidR="00C24525" w:rsidRPr="00C24525">
        <w:rPr>
          <w:i/>
        </w:rPr>
        <w:t>BRCA1/2</w:t>
      </w:r>
      <w:r w:rsidR="00C24525">
        <w:t xml:space="preserve"> variants </w:t>
      </w:r>
      <w:r w:rsidRPr="00F81D24">
        <w:t xml:space="preserve">being performed by </w:t>
      </w:r>
      <w:r w:rsidR="00D572DD">
        <w:t>g</w:t>
      </w:r>
      <w:r w:rsidR="00C24525" w:rsidRPr="00C24525">
        <w:t xml:space="preserve">enetic </w:t>
      </w:r>
      <w:r w:rsidR="00C24525">
        <w:t>s</w:t>
      </w:r>
      <w:r w:rsidR="00C24525" w:rsidRPr="00C24525">
        <w:t>ervice</w:t>
      </w:r>
      <w:r w:rsidR="00C24525">
        <w:t xml:space="preserve"> providers</w:t>
      </w:r>
      <w:r w:rsidRPr="00F81D24">
        <w:t>.</w:t>
      </w:r>
    </w:p>
    <w:p w14:paraId="056E9689" w14:textId="1F388712" w:rsidR="00863A72" w:rsidRPr="008E6280" w:rsidRDefault="00863A72" w:rsidP="00036CAF">
      <w:pPr>
        <w:pStyle w:val="Heading6"/>
        <w:spacing w:after="60"/>
        <w:jc w:val="both"/>
        <w:rPr>
          <w:rFonts w:cstheme="minorHAnsi"/>
          <w:b/>
          <w:color w:val="00B0F0"/>
          <w:sz w:val="28"/>
          <w:szCs w:val="28"/>
        </w:rPr>
      </w:pPr>
      <w:r w:rsidRPr="008E6280">
        <w:rPr>
          <w:rFonts w:cstheme="minorHAnsi"/>
          <w:b/>
          <w:color w:val="00B0F0"/>
          <w:sz w:val="28"/>
          <w:szCs w:val="28"/>
        </w:rPr>
        <w:t xml:space="preserve">Utilisation of </w:t>
      </w:r>
      <w:r w:rsidR="00777CA1" w:rsidRPr="008E6280">
        <w:rPr>
          <w:rFonts w:cstheme="minorHAnsi"/>
          <w:b/>
          <w:color w:val="00B0F0"/>
          <w:sz w:val="28"/>
          <w:szCs w:val="28"/>
        </w:rPr>
        <w:t xml:space="preserve">the </w:t>
      </w:r>
      <w:r w:rsidRPr="008E6280">
        <w:rPr>
          <w:rFonts w:cstheme="minorHAnsi"/>
          <w:b/>
          <w:color w:val="00B0F0"/>
          <w:sz w:val="28"/>
          <w:szCs w:val="28"/>
        </w:rPr>
        <w:t>test</w:t>
      </w:r>
    </w:p>
    <w:p w14:paraId="7E91A755" w14:textId="77777777" w:rsidR="00863A72" w:rsidRDefault="00863A72" w:rsidP="00036CAF">
      <w:pPr>
        <w:jc w:val="both"/>
      </w:pPr>
      <w:r>
        <w:t xml:space="preserve">AIHW projections for pancreatic cancer </w:t>
      </w:r>
      <w:r w:rsidR="00873824">
        <w:t>using</w:t>
      </w:r>
      <w:r>
        <w:t xml:space="preserve"> data from 1982 to 2007</w:t>
      </w:r>
      <w:r w:rsidR="00873824">
        <w:t xml:space="preserve"> estimated </w:t>
      </w:r>
      <w:r w:rsidR="002844EC">
        <w:t>that 1</w:t>
      </w:r>
      <w:r w:rsidR="00D572DD">
        <w:t>,</w:t>
      </w:r>
      <w:r w:rsidR="002844EC">
        <w:t>710 males and 1</w:t>
      </w:r>
      <w:r w:rsidR="00D572DD">
        <w:t>,</w:t>
      </w:r>
      <w:r w:rsidR="002844EC">
        <w:t>750 women would be diagnosed with</w:t>
      </w:r>
      <w:r>
        <w:t xml:space="preserve"> pancreatic cancer </w:t>
      </w:r>
      <w:r w:rsidR="00873824">
        <w:t xml:space="preserve">in </w:t>
      </w:r>
      <w:r w:rsidR="002844EC">
        <w:t>2020</w:t>
      </w:r>
      <w:r>
        <w:t>.</w:t>
      </w:r>
      <w:r w:rsidR="00873824">
        <w:t xml:space="preserve"> Thus</w:t>
      </w:r>
      <w:r>
        <w:t xml:space="preserve">, </w:t>
      </w:r>
      <w:r w:rsidR="002844EC">
        <w:t>a total of</w:t>
      </w:r>
      <w:r>
        <w:t xml:space="preserve"> 3,460 new cases of pancreatic cancer would be diagnosed in 2020 (95% PI; 3,210 to 3,710)</w:t>
      </w:r>
      <w:r w:rsidR="002844EC">
        <w:t xml:space="preserve"> with</w:t>
      </w:r>
      <w:r w:rsidR="00873824">
        <w:t xml:space="preserve"> </w:t>
      </w:r>
      <w:r>
        <w:t>approximately 50% be</w:t>
      </w:r>
      <w:r w:rsidR="002844EC">
        <w:t>ing</w:t>
      </w:r>
      <w:r>
        <w:t xml:space="preserve"> metastatic</w:t>
      </w:r>
      <w:r w:rsidR="00995A51">
        <w:t xml:space="preserve"> </w:t>
      </w:r>
      <w:r w:rsidR="00B9504D">
        <w:fldChar w:fldCharType="begin"/>
      </w:r>
      <w:r w:rsidR="00B9504D">
        <w:instrText xml:space="preserve"> ADDIN EN.CITE &lt;EndNote&gt;&lt;Cite&gt;&lt;Author&gt;Loveday&lt;/Author&gt;&lt;Year&gt;2019&lt;/Year&gt;&lt;RecNum&gt;59&lt;/RecNum&gt;&lt;DisplayText&gt;(Loveday, Lipton &amp;amp; Thomson 2019)&lt;/DisplayText&gt;&lt;record&gt;&lt;rec-number&gt;59&lt;/rec-number&gt;&lt;foreign-keys&gt;&lt;key app="EN" db-id="dfz5ts0r4xw0v2etrfjp2zx5zpxw0te2ex09" timestamp="1581485800"&gt;59&lt;/key&gt;&lt;/foreign-keys&gt;&lt;ref-type name="Journal Article"&gt;17&lt;/ref-type&gt;&lt;contributors&gt;&lt;authors&gt;&lt;author&gt;Loveday, B.&lt;/author&gt;&lt;author&gt;Lipton, L.&lt;/author&gt;&lt;author&gt;Thomson, B.&lt;/author&gt;&lt;/authors&gt;&lt;/contributors&gt;&lt;titles&gt;&lt;title&gt;Pancreatic cancer&lt;/title&gt;&lt;secondary-title&gt;Australian Journal for General Practitioners&lt;/secondary-title&gt;&lt;/titles&gt;&lt;periodical&gt;&lt;full-title&gt;Australian Journal for General Practitioners&lt;/full-title&gt;&lt;/periodical&gt;&lt;pages&gt;826-831&lt;/pages&gt;&lt;volume&gt;48&lt;/volume&gt;&lt;dates&gt;&lt;year&gt;2019&lt;/year&gt;&lt;pub-dates&gt;&lt;date&gt;11/19&lt;/date&gt;&lt;/pub-dates&gt;&lt;/dates&gt;&lt;publisher&gt;The Royal Australian College of General Practitioners (RACGP)&lt;/publisher&gt;&lt;urls&gt;&lt;related-urls&gt;&lt;url&gt;https://www1.racgp.org.au/ajgp/2019/december/pancreatic-cancer&lt;/url&gt;&lt;/related-urls&gt;&lt;/urls&gt;&lt;/record&gt;&lt;/Cite&gt;&lt;/EndNote&gt;</w:instrText>
      </w:r>
      <w:r w:rsidR="00B9504D">
        <w:fldChar w:fldCharType="separate"/>
      </w:r>
      <w:r w:rsidR="00B9504D">
        <w:rPr>
          <w:noProof/>
        </w:rPr>
        <w:t>(Loveday, Lipton &amp; Thomson 2019)</w:t>
      </w:r>
      <w:r w:rsidR="00B9504D">
        <w:fldChar w:fldCharType="end"/>
      </w:r>
      <w:r w:rsidR="00873824">
        <w:t xml:space="preserve">, thus the </w:t>
      </w:r>
      <w:r w:rsidR="00937894">
        <w:t>total</w:t>
      </w:r>
      <w:r w:rsidR="00873824">
        <w:t xml:space="preserve"> number of </w:t>
      </w:r>
      <w:r>
        <w:t xml:space="preserve">patients </w:t>
      </w:r>
      <w:r w:rsidR="00873824">
        <w:t xml:space="preserve">newly </w:t>
      </w:r>
      <w:r>
        <w:t xml:space="preserve">diagnosed with metastatic pancreatic cancer is </w:t>
      </w:r>
      <w:r w:rsidR="00873824">
        <w:t xml:space="preserve">expected to be </w:t>
      </w:r>
      <w:r>
        <w:t>1,730 in 2020.</w:t>
      </w:r>
    </w:p>
    <w:p w14:paraId="34CD7678" w14:textId="77777777" w:rsidR="00490E89" w:rsidRDefault="00490E89" w:rsidP="00036CAF">
      <w:pPr>
        <w:jc w:val="both"/>
      </w:pPr>
      <w:r>
        <w:t>Note: th</w:t>
      </w:r>
      <w:r w:rsidR="00807677">
        <w:t>e</w:t>
      </w:r>
      <w:r>
        <w:t>s</w:t>
      </w:r>
      <w:r w:rsidR="00807677">
        <w:t xml:space="preserve">e numbers </w:t>
      </w:r>
      <w:r>
        <w:t>do not include any patients who were diagnosed with an earlier stage disease and progressed to metastatic disease.</w:t>
      </w:r>
    </w:p>
    <w:p w14:paraId="4946A68B" w14:textId="444AC394" w:rsidR="00155741" w:rsidRDefault="004A0933" w:rsidP="00036CAF">
      <w:pPr>
        <w:jc w:val="both"/>
      </w:pPr>
      <w:r>
        <w:t xml:space="preserve">As </w:t>
      </w:r>
      <w:r w:rsidR="00863A72">
        <w:t>olaparib</w:t>
      </w:r>
      <w:r>
        <w:t xml:space="preserve"> maintenance therapy will be restricted for </w:t>
      </w:r>
      <w:r w:rsidR="00863A72">
        <w:t xml:space="preserve">use in patients with good performance status (ECOG 0 or 1), </w:t>
      </w:r>
      <w:r>
        <w:t xml:space="preserve">and </w:t>
      </w:r>
      <w:r w:rsidR="00863A72">
        <w:t>g</w:t>
      </w:r>
      <w:r>
        <w:t xml:space="preserve">ermline </w:t>
      </w:r>
      <w:r w:rsidR="00863A72" w:rsidRPr="00D572DD">
        <w:rPr>
          <w:i/>
        </w:rPr>
        <w:t>BRCA</w:t>
      </w:r>
      <w:r w:rsidRPr="00D572DD">
        <w:rPr>
          <w:i/>
        </w:rPr>
        <w:t>1/2</w:t>
      </w:r>
      <w:r>
        <w:t xml:space="preserve"> </w:t>
      </w:r>
      <w:r w:rsidR="007F093D">
        <w:t>variant</w:t>
      </w:r>
      <w:r w:rsidR="00863A72">
        <w:t xml:space="preserve"> testing </w:t>
      </w:r>
      <w:r>
        <w:t>will occur</w:t>
      </w:r>
      <w:r w:rsidR="00863A72">
        <w:t xml:space="preserve"> at the time of diagnosis, </w:t>
      </w:r>
      <w:r>
        <w:t>only</w:t>
      </w:r>
      <w:r w:rsidR="00863A72">
        <w:t xml:space="preserve"> </w:t>
      </w:r>
      <w:r>
        <w:t xml:space="preserve">those </w:t>
      </w:r>
      <w:r w:rsidR="00863A72">
        <w:t xml:space="preserve">patients with </w:t>
      </w:r>
      <w:r>
        <w:t xml:space="preserve">a </w:t>
      </w:r>
      <w:r w:rsidR="00863A72">
        <w:t>good performance status</w:t>
      </w:r>
      <w:r w:rsidR="00155741">
        <w:t xml:space="preserve"> </w:t>
      </w:r>
      <w:r>
        <w:t>would be tested</w:t>
      </w:r>
      <w:r w:rsidR="00863A72">
        <w:t>. The application to list nab-paclitaxel on the PBS estimate</w:t>
      </w:r>
      <w:r>
        <w:t>d that 23.5% of patients with metastatic pancreatic cancer had an</w:t>
      </w:r>
      <w:r w:rsidR="00863A72">
        <w:t xml:space="preserve"> </w:t>
      </w:r>
      <w:r>
        <w:t xml:space="preserve">ECOG </w:t>
      </w:r>
      <w:r w:rsidR="00863A72">
        <w:t xml:space="preserve">performance </w:t>
      </w:r>
      <w:r>
        <w:t xml:space="preserve">score of 0, and 47.2% with </w:t>
      </w:r>
      <w:r w:rsidR="00CD0277">
        <w:t>a</w:t>
      </w:r>
      <w:r>
        <w:t xml:space="preserve"> score of 1, based on a clinician survey</w:t>
      </w:r>
      <w:r w:rsidR="00863A72">
        <w:t xml:space="preserve"> (PBAC, 2014).</w:t>
      </w:r>
      <w:r w:rsidR="00155741">
        <w:t xml:space="preserve"> </w:t>
      </w:r>
      <w:r>
        <w:t xml:space="preserve">Therefore, approximately 71% of incident patients would qualify for germline </w:t>
      </w:r>
      <w:r w:rsidRPr="004A0933">
        <w:rPr>
          <w:i/>
        </w:rPr>
        <w:t>BRCA1/2</w:t>
      </w:r>
      <w:r>
        <w:t xml:space="preserve"> </w:t>
      </w:r>
      <w:r w:rsidR="007F093D">
        <w:t>variant</w:t>
      </w:r>
      <w:r>
        <w:t xml:space="preserve"> testing based on their performance status. This equates to an estimated 1,223 patients in 2020.</w:t>
      </w:r>
    </w:p>
    <w:p w14:paraId="3670113E" w14:textId="77777777" w:rsidR="004A0933" w:rsidRDefault="00490E89" w:rsidP="00036CAF">
      <w:pPr>
        <w:jc w:val="both"/>
      </w:pPr>
      <w:r>
        <w:t xml:space="preserve">However, an unknown proportion of these patients would have </w:t>
      </w:r>
      <w:r w:rsidRPr="00490E89">
        <w:t>bilirubin level &gt;1.5 x ULN</w:t>
      </w:r>
      <w:r>
        <w:t xml:space="preserve">, and would not be eligible for treatment with olaparib and therefore, do not need to be tested. It needs to be clarified if patients </w:t>
      </w:r>
      <w:r w:rsidR="00807677">
        <w:t xml:space="preserve">who meet all the other criteria and whose jaundice resolves </w:t>
      </w:r>
      <w:r>
        <w:t xml:space="preserve">bilirubin levels </w:t>
      </w:r>
      <w:r w:rsidR="00807677">
        <w:t xml:space="preserve">returning to normal </w:t>
      </w:r>
      <w:r>
        <w:t xml:space="preserve">after surgical implantation of a stent would be eligible for FOLFIRINOX and/or olaparib </w:t>
      </w:r>
      <w:r w:rsidR="00807677">
        <w:t>maintenance treatment</w:t>
      </w:r>
      <w:r>
        <w:t>.</w:t>
      </w:r>
    </w:p>
    <w:p w14:paraId="04523CD6" w14:textId="1279CEEA" w:rsidR="00155741" w:rsidRDefault="00155741" w:rsidP="00036CAF">
      <w:pPr>
        <w:jc w:val="both"/>
      </w:pPr>
      <w:r>
        <w:t>Additionally, only those whose intended first-line treatment regimen is</w:t>
      </w:r>
      <w:r w:rsidRPr="00155741">
        <w:t xml:space="preserve"> platinum-based chemother</w:t>
      </w:r>
      <w:r>
        <w:t>a</w:t>
      </w:r>
      <w:r w:rsidRPr="00155741">
        <w:t>py</w:t>
      </w:r>
      <w:r>
        <w:t xml:space="preserve"> will be eligible for olaparib maintenance therapy. Therefore, patients otherwise eligible for </w:t>
      </w:r>
      <w:r w:rsidRPr="00155741">
        <w:t xml:space="preserve">germline </w:t>
      </w:r>
      <w:r w:rsidRPr="00155741">
        <w:rPr>
          <w:i/>
        </w:rPr>
        <w:t>BRCA1/2</w:t>
      </w:r>
      <w:r w:rsidRPr="00155741">
        <w:t xml:space="preserve"> variant testing</w:t>
      </w:r>
      <w:r>
        <w:t xml:space="preserve"> who will not be treated with platinum-based chemotherapy do not require testing.</w:t>
      </w:r>
    </w:p>
    <w:p w14:paraId="61F491E4" w14:textId="01DE8035" w:rsidR="004A0933" w:rsidRDefault="004A0933" w:rsidP="00036CAF">
      <w:pPr>
        <w:jc w:val="both"/>
      </w:pPr>
      <w:r>
        <w:t xml:space="preserve">Testing to determine germline </w:t>
      </w:r>
      <w:r w:rsidRPr="00937894">
        <w:rPr>
          <w:i/>
        </w:rPr>
        <w:t>BRCA1/2</w:t>
      </w:r>
      <w:r>
        <w:t xml:space="preserve"> gene </w:t>
      </w:r>
      <w:r w:rsidR="007F093D">
        <w:t>variant</w:t>
      </w:r>
      <w:r>
        <w:t xml:space="preserve"> status would be conducted only once per patient per lifetime. Some patients with metastatic pancreatic cancer may already know their </w:t>
      </w:r>
      <w:r w:rsidRPr="00937894">
        <w:rPr>
          <w:i/>
        </w:rPr>
        <w:t xml:space="preserve">BRCA1/2 </w:t>
      </w:r>
      <w:r w:rsidR="007F093D">
        <w:t>variant</w:t>
      </w:r>
      <w:r>
        <w:t xml:space="preserve"> status via testing under existing MBS item codes for breast/ovarian cancer or cascade testing due to an established familial risk.</w:t>
      </w:r>
      <w:r w:rsidR="00C37FA1" w:rsidRPr="00C37FA1">
        <w:t xml:space="preserve"> Patients with poor ECOG </w:t>
      </w:r>
      <w:r w:rsidR="00CD0277">
        <w:t xml:space="preserve">performance </w:t>
      </w:r>
      <w:r w:rsidR="00C37FA1" w:rsidRPr="00C37FA1">
        <w:t>status and/or high bilirubin levels would not benefit from testing, unless they have a family history of breast, ovarian or pancreatic cancer and were not eligible for testing under other MBS items.</w:t>
      </w:r>
    </w:p>
    <w:p w14:paraId="7E8DC1D9" w14:textId="48F08969" w:rsidR="00350A7D" w:rsidRDefault="00350A7D" w:rsidP="00036CAF">
      <w:pPr>
        <w:spacing w:after="120"/>
        <w:jc w:val="both"/>
      </w:pPr>
      <w:r>
        <w:lastRenderedPageBreak/>
        <w:t xml:space="preserve">Additionally, not all eligible patients may take up testing. Reasons for patients not taking up the test could be cultural or religious beliefs </w:t>
      </w:r>
      <w:r>
        <w:fldChar w:fldCharType="begin"/>
      </w:r>
      <w:r>
        <w:instrText xml:space="preserve"> ADDIN EN.CITE &lt;EndNote&gt;&lt;Cite&gt;&lt;Author&gt;Cohen&lt;/Author&gt;&lt;Year&gt;2016&lt;/Year&gt;&lt;RecNum&gt;68&lt;/RecNum&gt;&lt;DisplayText&gt;(Cohen et al. 2016)&lt;/DisplayText&gt;&lt;record&gt;&lt;rec-number&gt;68&lt;/rec-number&gt;&lt;foreign-keys&gt;&lt;key app="EN" db-id="dfz5ts0r4xw0v2etrfjp2zx5zpxw0te2ex09" timestamp="1582087709"&gt;68&lt;/key&gt;&lt;/foreign-keys&gt;&lt;ref-type name="Journal Article"&gt;17&lt;/ref-type&gt;&lt;contributors&gt;&lt;authors&gt;&lt;author&gt;Cohen, Paul A.&lt;/author&gt;&lt;author&gt;Nichols, Cassandra B.&lt;/author&gt;&lt;author&gt;Schofield, Lyn&lt;/author&gt;&lt;author&gt;Van Der Werf, Steven&lt;/author&gt;&lt;author&gt;Pachter, Nicholas&lt;/author&gt;&lt;/authors&gt;&lt;/contributors&gt;&lt;titles&gt;&lt;title&gt;Impact of Clinical Genetics Attendance at a Gynecologic Oncology Tumor Board on Referrals for Genetic Counseling and BRCA Mutation Testing&lt;/title&gt;&lt;secondary-title&gt;International Journal of Gynecologic Cancer&lt;/secondary-title&gt;&lt;/titles&gt;&lt;periodical&gt;&lt;full-title&gt;International Journal of Gynecologic Cancer&lt;/full-title&gt;&lt;/periodical&gt;&lt;pages&gt;892-897&lt;/pages&gt;&lt;volume&gt;26&lt;/volume&gt;&lt;number&gt;5&lt;/number&gt;&lt;dates&gt;&lt;year&gt;2016&lt;/year&gt;&lt;/dates&gt;&lt;urls&gt;&lt;related-urls&gt;&lt;url&gt;https://ijgc.bmj.com/content/ijgc/26/5/892.full.pdf&lt;/url&gt;&lt;url&gt;https://ijgc.bmj.com/content/26/5/892&lt;/url&gt;&lt;/related-urls&gt;&lt;/urls&gt;&lt;electronic-resource-num&gt;10.1097/igc.0000000000000689&lt;/electronic-resource-num&gt;&lt;/record&gt;&lt;/Cite&gt;&lt;/EndNote&gt;</w:instrText>
      </w:r>
      <w:r>
        <w:fldChar w:fldCharType="separate"/>
      </w:r>
      <w:r>
        <w:rPr>
          <w:noProof/>
        </w:rPr>
        <w:t>(Cohen et al. 2016)</w:t>
      </w:r>
      <w:r>
        <w:fldChar w:fldCharType="end"/>
      </w:r>
      <w:r>
        <w:t xml:space="preserve">. The applicant reported that current uptake of germline </w:t>
      </w:r>
      <w:r w:rsidRPr="005A28FD">
        <w:rPr>
          <w:i/>
        </w:rPr>
        <w:t>BRCA1/2</w:t>
      </w:r>
      <w:r>
        <w:t xml:space="preserve"> variant testing in patients with ovarian cancer is approximately 70% and suggests it will be similar for </w:t>
      </w:r>
      <w:r w:rsidR="00C76389">
        <w:t xml:space="preserve">patients with </w:t>
      </w:r>
      <w:r>
        <w:t>pancreatic cancer.</w:t>
      </w:r>
    </w:p>
    <w:p w14:paraId="1F52A2DC" w14:textId="1973C81D" w:rsidR="00863A72" w:rsidRPr="00780D84" w:rsidRDefault="00863A72" w:rsidP="00036CAF">
      <w:pPr>
        <w:pStyle w:val="Heading6"/>
        <w:spacing w:after="60"/>
        <w:jc w:val="both"/>
        <w:rPr>
          <w:b/>
          <w:color w:val="00B0F0"/>
          <w:sz w:val="28"/>
          <w:szCs w:val="28"/>
        </w:rPr>
      </w:pPr>
      <w:r w:rsidRPr="00780D84">
        <w:rPr>
          <w:b/>
          <w:color w:val="00B0F0"/>
          <w:sz w:val="28"/>
          <w:szCs w:val="28"/>
        </w:rPr>
        <w:t xml:space="preserve">Biomarker </w:t>
      </w:r>
      <w:r w:rsidR="00EE52FA" w:rsidRPr="00780D84">
        <w:rPr>
          <w:b/>
          <w:color w:val="00B0F0"/>
          <w:sz w:val="28"/>
          <w:szCs w:val="28"/>
        </w:rPr>
        <w:t>evidence base</w:t>
      </w:r>
    </w:p>
    <w:p w14:paraId="403EA3AB" w14:textId="77777777" w:rsidR="00DC1325" w:rsidRDefault="00932192" w:rsidP="00036CAF">
      <w:pPr>
        <w:jc w:val="both"/>
      </w:pPr>
      <w:r>
        <w:t>The applicant identified</w:t>
      </w:r>
      <w:r w:rsidR="0027286C">
        <w:t xml:space="preserve"> 15 studies </w:t>
      </w:r>
      <w:r w:rsidR="00EA2C3C">
        <w:t xml:space="preserve">as </w:t>
      </w:r>
      <w:r w:rsidR="0027286C">
        <w:t xml:space="preserve">providing evidence for germline </w:t>
      </w:r>
      <w:r w:rsidR="0027286C" w:rsidRPr="0027286C">
        <w:rPr>
          <w:i/>
        </w:rPr>
        <w:t>BRCA1/2</w:t>
      </w:r>
      <w:r w:rsidR="0027286C">
        <w:t xml:space="preserve"> </w:t>
      </w:r>
      <w:r w:rsidR="007F093D">
        <w:t>variant</w:t>
      </w:r>
      <w:r w:rsidR="0027286C">
        <w:t xml:space="preserve"> testing</w:t>
      </w:r>
      <w:r w:rsidR="00EA2C3C">
        <w:t xml:space="preserve">. </w:t>
      </w:r>
      <w:r w:rsidR="00DC1325" w:rsidRPr="00DC1325">
        <w:t xml:space="preserve">However, </w:t>
      </w:r>
      <w:r w:rsidR="00DC1325">
        <w:t xml:space="preserve">seven of these studies were reviews and one provided clinical outcomes for patients </w:t>
      </w:r>
      <w:r w:rsidR="00EA2C3C">
        <w:t>who survived breast cancer prior to developing pancreatic cancer</w:t>
      </w:r>
      <w:r w:rsidR="001207CD">
        <w:t xml:space="preserve"> </w:t>
      </w:r>
      <w:r w:rsidR="00B9504D">
        <w:fldChar w:fldCharType="begin">
          <w:fldData xml:space="preserve">PEVuZE5vdGU+PENpdGU+PEF1dGhvcj5CaGFsbGE8L0F1dGhvcj48WWVhcj4yMDE0PC9ZZWFyPjxS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</w:fldData>
        </w:fldChar>
      </w:r>
      <w:r w:rsidR="00B9504D">
        <w:instrText xml:space="preserve"> ADDIN EN.CITE </w:instrText>
      </w:r>
      <w:r w:rsidR="00B9504D">
        <w:fldChar w:fldCharType="begin">
          <w:fldData xml:space="preserve">PEVuZE5vdGU+PENpdGU+PEF1dGhvcj5CaGFsbGE8L0F1dGhvcj48WWVhcj4yMDE0PC9ZZWFyPjxS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</w:fldData>
        </w:fldChar>
      </w:r>
      <w:r w:rsidR="00B9504D">
        <w:instrText xml:space="preserve"> ADDIN EN.CITE.DATA </w:instrText>
      </w:r>
      <w:r w:rsidR="00B9504D">
        <w:fldChar w:fldCharType="end"/>
      </w:r>
      <w:r w:rsidR="00B9504D">
        <w:fldChar w:fldCharType="separate"/>
      </w:r>
      <w:r w:rsidR="00B9504D">
        <w:rPr>
          <w:noProof/>
        </w:rPr>
        <w:t>(Bhalla &amp; Saif 2014; Golan &amp; Javle 2017; Javle, Golan &amp; Maitra 2016; Mateo et al. 2019; Rustgi 2014; Sahin et al. 2016; Singh et al. 2019)</w:t>
      </w:r>
      <w:r w:rsidR="00B9504D">
        <w:fldChar w:fldCharType="end"/>
      </w:r>
      <w:r w:rsidR="001207CD">
        <w:t>.</w:t>
      </w:r>
    </w:p>
    <w:p w14:paraId="3E19B77B" w14:textId="7C1C1F39" w:rsidR="00EA2C3C" w:rsidRDefault="001207CD" w:rsidP="00036CAF">
      <w:pPr>
        <w:jc w:val="both"/>
      </w:pPr>
      <w:r>
        <w:t>T</w:t>
      </w:r>
      <w:r w:rsidR="00EA2C3C">
        <w:t xml:space="preserve">he remaining </w:t>
      </w:r>
      <w:r>
        <w:t>eight</w:t>
      </w:r>
      <w:r w:rsidR="00EA2C3C">
        <w:t xml:space="preserve"> studies</w:t>
      </w:r>
      <w:r w:rsidRPr="001207CD">
        <w:t xml:space="preserve"> </w:t>
      </w:r>
      <w:r w:rsidR="00323005">
        <w:t xml:space="preserve">(one journal article and seven conference abstracts) </w:t>
      </w:r>
      <w:r w:rsidRPr="001207CD">
        <w:t xml:space="preserve">provided </w:t>
      </w:r>
      <w:r w:rsidR="00323005">
        <w:t xml:space="preserve">data to determine </w:t>
      </w:r>
      <w:r w:rsidRPr="001207CD">
        <w:t xml:space="preserve">the diagnostic yield (or prevalence) of </w:t>
      </w:r>
      <w:r w:rsidRPr="00EE7F48">
        <w:rPr>
          <w:i/>
        </w:rPr>
        <w:t>BRCA1/2</w:t>
      </w:r>
      <w:r w:rsidRPr="001207CD">
        <w:t xml:space="preserve"> pathogenic variants</w:t>
      </w:r>
      <w:r>
        <w:t>.</w:t>
      </w:r>
      <w:r w:rsidR="00EA2C3C">
        <w:t xml:space="preserve"> </w:t>
      </w:r>
      <w:r w:rsidR="003D7756">
        <w:t xml:space="preserve">It should be noted that conference abstracts provide low quality evidence as they provide insufficient evidence to determine the true level of bias within the study. </w:t>
      </w:r>
      <w:r>
        <w:t xml:space="preserve">One study did not report the germline testing method </w:t>
      </w:r>
      <w:r w:rsidR="00B9504D">
        <w:fldChar w:fldCharType="begin"/>
      </w:r>
      <w:r w:rsidR="00EE7F48">
        <w:instrText xml:space="preserve"> ADDIN EN.CITE &lt;EndNote&gt;&lt;Cite&gt;&lt;Author&gt;Lowery&lt;/Author&gt;&lt;Year&gt;2010&lt;/Year&gt;&lt;RecNum&gt;36&lt;/RecNum&gt;&lt;DisplayText&gt;(Lowery et al. 2010)&lt;/DisplayText&gt;&lt;record&gt;&lt;rec-number&gt;36&lt;/rec-number&gt;&lt;foreign-keys&gt;&lt;key app="EN" db-id="dfz5ts0r4xw0v2etrfjp2zx5zpxw0te2ex09" timestamp="1581292669"&gt;36&lt;/key&gt;&lt;/foreign-keys&gt;&lt;ref-type name="Journal Article"&gt;17&lt;/ref-type&gt;&lt;contributors&gt;&lt;authors&gt;&lt;author&gt;Lowery, MA&lt;/author&gt;&lt;author&gt;Stadler, ZK&lt;/author&gt;&lt;author&gt;E. Ludwig Miller&lt;/author&gt;&lt;author&gt;D. R. D&amp;apos;Adamo&lt;/author&gt;&lt;author&gt;E. Salo-Mullen&lt;/author&gt;&lt;author&gt;P. Allen&lt;/author&gt;&lt;author&gt;R. C. Kurtz&lt;/author&gt;&lt;author&gt;D. P. Kelsen&lt;/author&gt;&lt;author&gt;E. M. O&amp;apos;Reilly&lt;/author&gt;&lt;/authors&gt;&lt;/contributors&gt;&lt;titles&gt;&lt;title&gt;Clinical outcomes in pancreatic adenocarcinoma (PAC) in breast cancer (BC) survivors&lt;/title&gt;&lt;secondary-title&gt;Journal of Clinical Oncology&lt;/secondary-title&gt;&lt;/titles&gt;&lt;periodical&gt;&lt;full-title&gt;Journal of Clinical Oncology&lt;/full-title&gt;&lt;/periodical&gt;&lt;pages&gt;4152-4152&lt;/pages&gt;&lt;volume&gt;28&lt;/volume&gt;&lt;number&gt;15_suppl&lt;/number&gt;&lt;dates&gt;&lt;year&gt;2010&lt;/year&gt;&lt;/dates&gt;&lt;urls&gt;&lt;related-urls&gt;&lt;url&gt;https://ascopubs.org/doi/abs/10.1200/jco.2010.28.15_suppl.4152&lt;/url&gt;&lt;/related-urls&gt;&lt;/urls&gt;&lt;electronic-resource-num&gt;10.1200/jco.2010.28.15_suppl.4152&lt;/electronic-resource-num&gt;&lt;/record&gt;&lt;/Cite&gt;&lt;/EndNote&gt;</w:instrText>
      </w:r>
      <w:r w:rsidR="00B9504D">
        <w:fldChar w:fldCharType="separate"/>
      </w:r>
      <w:r w:rsidR="00EE7F48">
        <w:rPr>
          <w:noProof/>
        </w:rPr>
        <w:t>(Lowery et al. 2010)</w:t>
      </w:r>
      <w:r w:rsidR="00B9504D">
        <w:fldChar w:fldCharType="end"/>
      </w:r>
      <w:r>
        <w:t>. O</w:t>
      </w:r>
      <w:r w:rsidR="00EA2C3C">
        <w:t xml:space="preserve">ne study used </w:t>
      </w:r>
      <w:r w:rsidR="00EA2C3C" w:rsidRPr="00EA2C3C">
        <w:t xml:space="preserve">Sanger sequencing and denaturing high-performance liquid chromatography </w:t>
      </w:r>
      <w:r w:rsidR="00EA2C3C">
        <w:t xml:space="preserve">to identify germline </w:t>
      </w:r>
      <w:r w:rsidR="00EA2C3C" w:rsidRPr="00EA2C3C">
        <w:rPr>
          <w:i/>
        </w:rPr>
        <w:t xml:space="preserve">BRCA2 </w:t>
      </w:r>
      <w:r w:rsidR="00EA2C3C">
        <w:t>pathogenic variants among Korean</w:t>
      </w:r>
      <w:r w:rsidR="00C76389">
        <w:t xml:space="preserve"> patients with</w:t>
      </w:r>
      <w:r w:rsidR="00EA2C3C">
        <w:t xml:space="preserve"> pancreatic cancer </w:t>
      </w:r>
      <w:r w:rsidR="00B9504D">
        <w:fldChar w:fldCharType="begin">
          <w:fldData xml:space="preserve">PEVuZE5vdGU+PENpdGU+PEF1dGhvcj5DaG88L0F1dGhvcj48WWVhcj4yMDA4PC9ZZWFyPjxSZWNO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z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</w:fldData>
        </w:fldChar>
      </w:r>
      <w:r w:rsidR="00B9504D">
        <w:instrText xml:space="preserve"> ADDIN EN.CITE </w:instrText>
      </w:r>
      <w:r w:rsidR="00B9504D">
        <w:fldChar w:fldCharType="begin">
          <w:fldData xml:space="preserve">PEVuZE5vdGU+PENpdGU+PEF1dGhvcj5DaG88L0F1dGhvcj48WWVhcj4yMDA4PC9ZZWFyPjxSZWNO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z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</w:fldData>
        </w:fldChar>
      </w:r>
      <w:r w:rsidR="00B9504D">
        <w:instrText xml:space="preserve"> ADDIN EN.CITE.DATA </w:instrText>
      </w:r>
      <w:r w:rsidR="00B9504D">
        <w:fldChar w:fldCharType="end"/>
      </w:r>
      <w:r w:rsidR="00B9504D">
        <w:fldChar w:fldCharType="separate"/>
      </w:r>
      <w:r w:rsidR="00B9504D">
        <w:rPr>
          <w:noProof/>
        </w:rPr>
        <w:t>(Cho et al. 2008)</w:t>
      </w:r>
      <w:r w:rsidR="00B9504D">
        <w:fldChar w:fldCharType="end"/>
      </w:r>
      <w:r w:rsidR="00EA2C3C">
        <w:t xml:space="preserve">. The other </w:t>
      </w:r>
      <w:r>
        <w:t>six</w:t>
      </w:r>
      <w:r w:rsidR="00EA2C3C">
        <w:t xml:space="preserve"> studies </w:t>
      </w:r>
      <w:r>
        <w:t>used NGS-based testing methods to determine</w:t>
      </w:r>
      <w:r w:rsidR="00EA2C3C">
        <w:t xml:space="preserve"> </w:t>
      </w:r>
      <w:r>
        <w:t xml:space="preserve">the </w:t>
      </w:r>
      <w:r w:rsidR="00EA2C3C">
        <w:t>diagnostic yield (</w:t>
      </w:r>
      <w:r w:rsidR="00CF4760">
        <w:t xml:space="preserve">or </w:t>
      </w:r>
      <w:r w:rsidR="00EA2C3C">
        <w:t xml:space="preserve">prevalence) of </w:t>
      </w:r>
      <w:r>
        <w:t>either germline</w:t>
      </w:r>
      <w:r w:rsidRPr="00EA2C3C">
        <w:t xml:space="preserve"> </w:t>
      </w:r>
      <w:r w:rsidR="00B9504D">
        <w:fldChar w:fldCharType="begin">
          <w:fldData xml:space="preserve">PEVuZE5vdGU+PENpdGU+PEF1dGhvcj5Hb2xhbjwvQXV0aG9yPjxZZWFyPjIwMTg8L1llYXI+PFJl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</w:fldData>
        </w:fldChar>
      </w:r>
      <w:r w:rsidR="00B9504D">
        <w:instrText xml:space="preserve"> ADDIN EN.CITE </w:instrText>
      </w:r>
      <w:r w:rsidR="00B9504D">
        <w:fldChar w:fldCharType="begin">
          <w:fldData xml:space="preserve">PEVuZE5vdGU+PENpdGU+PEF1dGhvcj5Hb2xhbjwvQXV0aG9yPjxZZWFyPjIwMTg8L1llYXI+PFJl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</w:fldData>
        </w:fldChar>
      </w:r>
      <w:r w:rsidR="00B9504D">
        <w:instrText xml:space="preserve"> ADDIN EN.CITE.DATA </w:instrText>
      </w:r>
      <w:r w:rsidR="00B9504D">
        <w:fldChar w:fldCharType="end"/>
      </w:r>
      <w:r w:rsidR="00B9504D">
        <w:fldChar w:fldCharType="separate"/>
      </w:r>
      <w:r w:rsidR="00B9504D">
        <w:rPr>
          <w:noProof/>
        </w:rPr>
        <w:t>(Golan et al. 2018; Smith et al. 2014)</w:t>
      </w:r>
      <w:r w:rsidR="00B9504D">
        <w:fldChar w:fldCharType="end"/>
      </w:r>
      <w:r>
        <w:t xml:space="preserve"> or somatic </w:t>
      </w:r>
      <w:r w:rsidR="00B9504D">
        <w:fldChar w:fldCharType="begin">
          <w:fldData xml:space="preserve">PEVuZE5vdGU+PENpdGU+PEF1dGhvcj5LYW1nYXI8L0F1dGhvcj48WWVhcj4yMDE4PC9ZZWFyPjxS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</w:fldData>
        </w:fldChar>
      </w:r>
      <w:r w:rsidR="00B9504D">
        <w:instrText xml:space="preserve"> ADDIN EN.CITE </w:instrText>
      </w:r>
      <w:r w:rsidR="00B9504D">
        <w:fldChar w:fldCharType="begin">
          <w:fldData xml:space="preserve">PEVuZE5vdGU+PENpdGU+PEF1dGhvcj5LYW1nYXI8L0F1dGhvcj48WWVhcj4yMDE4PC9ZZWFyPjxS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</w:fldData>
        </w:fldChar>
      </w:r>
      <w:r w:rsidR="00B9504D">
        <w:instrText xml:space="preserve"> ADDIN EN.CITE.DATA </w:instrText>
      </w:r>
      <w:r w:rsidR="00B9504D">
        <w:fldChar w:fldCharType="end"/>
      </w:r>
      <w:r w:rsidR="00B9504D">
        <w:fldChar w:fldCharType="separate"/>
      </w:r>
      <w:r w:rsidR="00B9504D">
        <w:rPr>
          <w:noProof/>
        </w:rPr>
        <w:t>(Kamgar et al. 2018; Shahda et al. 2017; Singhi et al. 2019; Wong et al. 2017)</w:t>
      </w:r>
      <w:r w:rsidR="00B9504D">
        <w:fldChar w:fldCharType="end"/>
      </w:r>
      <w:r>
        <w:t xml:space="preserve"> </w:t>
      </w:r>
      <w:r w:rsidR="00EA2C3C" w:rsidRPr="00CF4760">
        <w:rPr>
          <w:i/>
        </w:rPr>
        <w:t>BRCA1/2</w:t>
      </w:r>
      <w:r w:rsidR="00EA2C3C">
        <w:t xml:space="preserve"> pathogenic variants.</w:t>
      </w:r>
    </w:p>
    <w:p w14:paraId="69E5F385" w14:textId="4F381460" w:rsidR="004A5CBB" w:rsidRPr="00C43D1D" w:rsidRDefault="00C35340" w:rsidP="00036CAF">
      <w:pPr>
        <w:jc w:val="both"/>
      </w:pPr>
      <w:r>
        <w:t xml:space="preserve">The sensitivity and specificity of germline </w:t>
      </w:r>
      <w:r w:rsidRPr="00433FAA">
        <w:rPr>
          <w:i/>
        </w:rPr>
        <w:t>BRCA1/2</w:t>
      </w:r>
      <w:r>
        <w:t xml:space="preserve"> variant testing was reported in MSAC assessment 1411.1, and is not expected to differ for germline </w:t>
      </w:r>
      <w:r w:rsidRPr="00433FAA">
        <w:rPr>
          <w:i/>
        </w:rPr>
        <w:t>BRCA1/2</w:t>
      </w:r>
      <w:r>
        <w:t xml:space="preserve"> variant testing in patients with pancreatic cancer. </w:t>
      </w:r>
      <w:r w:rsidR="00323005" w:rsidRPr="00C43D1D">
        <w:t xml:space="preserve">However, evidence to show the clinical utility of the germline </w:t>
      </w:r>
      <w:r w:rsidR="00323005" w:rsidRPr="00C43D1D">
        <w:rPr>
          <w:i/>
        </w:rPr>
        <w:t>BRCA1/2</w:t>
      </w:r>
      <w:r w:rsidR="00323005" w:rsidRPr="00C43D1D">
        <w:t xml:space="preserve"> </w:t>
      </w:r>
      <w:r w:rsidR="007F093D" w:rsidRPr="00C43D1D">
        <w:t>variant</w:t>
      </w:r>
      <w:r w:rsidR="00323005" w:rsidRPr="00C43D1D">
        <w:t xml:space="preserve"> test </w:t>
      </w:r>
      <w:r w:rsidR="00D05236" w:rsidRPr="00C43D1D">
        <w:t>t</w:t>
      </w:r>
      <w:r w:rsidR="00920B82" w:rsidRPr="00C43D1D">
        <w:t>o determine eligibility for patients</w:t>
      </w:r>
      <w:r w:rsidR="00C76389">
        <w:t xml:space="preserve"> with </w:t>
      </w:r>
      <w:r w:rsidR="00C76389" w:rsidRPr="00C43D1D">
        <w:t>pancreatic cancer</w:t>
      </w:r>
      <w:r w:rsidR="00920B82" w:rsidRPr="00C43D1D">
        <w:t xml:space="preserve"> to access olaparib maintenance therapy</w:t>
      </w:r>
      <w:r w:rsidR="00D05236" w:rsidRPr="00C43D1D">
        <w:t xml:space="preserve"> </w:t>
      </w:r>
      <w:r w:rsidR="00323005" w:rsidRPr="00C43D1D">
        <w:t xml:space="preserve">is still required. </w:t>
      </w:r>
      <w:r w:rsidR="00D05236" w:rsidRPr="00C43D1D">
        <w:t>That is, that the test can accurately triage patients for olaparib maintenance therapy</w:t>
      </w:r>
      <w:r w:rsidR="00920B82" w:rsidRPr="00C43D1D">
        <w:t>; with a greater benefit for patients</w:t>
      </w:r>
      <w:r w:rsidR="00D05236" w:rsidRPr="00C43D1D">
        <w:t xml:space="preserve"> with a germline </w:t>
      </w:r>
      <w:r w:rsidR="00D05236" w:rsidRPr="00C43D1D">
        <w:rPr>
          <w:i/>
        </w:rPr>
        <w:t>BRCA1/2</w:t>
      </w:r>
      <w:r w:rsidR="00D05236" w:rsidRPr="00C43D1D">
        <w:t xml:space="preserve"> </w:t>
      </w:r>
      <w:r w:rsidR="007F093D" w:rsidRPr="00C43D1D">
        <w:t>pathogenic variant</w:t>
      </w:r>
      <w:r w:rsidR="00D05236" w:rsidRPr="00C43D1D">
        <w:t xml:space="preserve"> from olaparib maintenance therapy </w:t>
      </w:r>
      <w:r w:rsidR="00920B82" w:rsidRPr="00C43D1D">
        <w:t>compared with those without</w:t>
      </w:r>
      <w:r w:rsidR="004A5CBB">
        <w:t xml:space="preserve"> (i.e. to establish that the test is predictive of treatment </w:t>
      </w:r>
      <w:r w:rsidR="007742AA">
        <w:t>effect variation</w:t>
      </w:r>
      <w:r w:rsidR="004A5CBB">
        <w:t>)</w:t>
      </w:r>
      <w:r w:rsidR="00920B82" w:rsidRPr="00C43D1D">
        <w:t>.</w:t>
      </w:r>
    </w:p>
    <w:p w14:paraId="13E9F2A4" w14:textId="31FB795C" w:rsidR="00350A7D" w:rsidRDefault="00350A7D" w:rsidP="00036CAF">
      <w:pPr>
        <w:jc w:val="both"/>
      </w:pPr>
      <w:r w:rsidRPr="00C43D1D">
        <w:t xml:space="preserve">Even though germline </w:t>
      </w:r>
      <w:r w:rsidRPr="00C43D1D">
        <w:rPr>
          <w:i/>
        </w:rPr>
        <w:t>BRCA1/2</w:t>
      </w:r>
      <w:r w:rsidRPr="00C43D1D">
        <w:t xml:space="preserve"> variant testing is well established in the Australian diagnostic laboratory setting, the </w:t>
      </w:r>
      <w:r w:rsidR="007742AA">
        <w:t xml:space="preserve">analytical </w:t>
      </w:r>
      <w:r w:rsidR="00C43D1D" w:rsidRPr="00C43D1D">
        <w:t xml:space="preserve">concordance between NGS-based sequencing and MLPA methodologies used by Australian pathology laboratories and the evidentiary standard (based on Sanger sequencing and multiplex PCR) </w:t>
      </w:r>
      <w:r w:rsidRPr="00C43D1D">
        <w:t>should be assessed.</w:t>
      </w:r>
    </w:p>
    <w:p w14:paraId="110E2D9C" w14:textId="77777777" w:rsidR="001207CD" w:rsidRDefault="001207CD" w:rsidP="00036CAF">
      <w:pPr>
        <w:spacing w:after="120"/>
        <w:jc w:val="both"/>
      </w:pPr>
      <w:r>
        <w:t>The prevalence of the biomarker among patients with metastatic pancreatic cancer should be determined</w:t>
      </w:r>
      <w:r w:rsidR="00D05236">
        <w:t>, in an Australian population if possible,</w:t>
      </w:r>
      <w:r>
        <w:t xml:space="preserve"> in order to help inform the proportion of patients likely to receive olaparib maintenance therapy.</w:t>
      </w:r>
    </w:p>
    <w:p w14:paraId="67F87DB4" w14:textId="77777777" w:rsidR="00337E50" w:rsidRPr="00780D84" w:rsidRDefault="00863A72" w:rsidP="00780D84">
      <w:pPr>
        <w:pStyle w:val="Heading5"/>
        <w:spacing w:after="60"/>
        <w:rPr>
          <w:b/>
          <w:i w:val="0"/>
          <w:color w:val="00B0F0"/>
          <w:sz w:val="28"/>
          <w:szCs w:val="28"/>
        </w:rPr>
      </w:pPr>
      <w:r w:rsidRPr="00780D84">
        <w:rPr>
          <w:b/>
          <w:i w:val="0"/>
          <w:color w:val="00B0F0"/>
          <w:sz w:val="28"/>
          <w:szCs w:val="28"/>
        </w:rPr>
        <w:t xml:space="preserve">The </w:t>
      </w:r>
      <w:r w:rsidR="000F0951" w:rsidRPr="00780D84">
        <w:rPr>
          <w:b/>
          <w:i w:val="0"/>
          <w:color w:val="00B0F0"/>
          <w:sz w:val="28"/>
          <w:szCs w:val="28"/>
        </w:rPr>
        <w:t>drug</w:t>
      </w:r>
    </w:p>
    <w:p w14:paraId="42FB5FE5" w14:textId="77777777" w:rsidR="00F828F7" w:rsidRDefault="00F828F7" w:rsidP="00036CAF">
      <w:pPr>
        <w:jc w:val="both"/>
      </w:pPr>
      <w:r w:rsidRPr="00F828F7">
        <w:t xml:space="preserve">The pharmaceutical product Lynparza® (olaparib) </w:t>
      </w:r>
      <w:r w:rsidRPr="00A30158">
        <w:t xml:space="preserve">is </w:t>
      </w:r>
      <w:r>
        <w:t>a</w:t>
      </w:r>
      <w:r w:rsidRPr="003F563B">
        <w:t xml:space="preserve"> PARP enzyme</w:t>
      </w:r>
      <w:r>
        <w:t xml:space="preserve"> inhibitor. PARP enzyme</w:t>
      </w:r>
      <w:r w:rsidRPr="003F563B">
        <w:t>s are involved in the efficient repair of DNA single strand breaks</w:t>
      </w:r>
      <w:r>
        <w:t xml:space="preserve">. </w:t>
      </w:r>
      <w:r w:rsidR="00252834">
        <w:t>As described above, w</w:t>
      </w:r>
      <w:r w:rsidRPr="003F563B">
        <w:t xml:space="preserve">hen olaparib </w:t>
      </w:r>
      <w:r w:rsidR="009C5BF5">
        <w:t>binds to</w:t>
      </w:r>
      <w:r w:rsidRPr="003F563B">
        <w:t xml:space="preserve"> DNA-associated PARP</w:t>
      </w:r>
      <w:r w:rsidR="00252834">
        <w:t>, preventing disassociation,</w:t>
      </w:r>
      <w:r w:rsidR="009C5BF5" w:rsidRPr="009C5BF5">
        <w:t xml:space="preserve"> </w:t>
      </w:r>
      <w:r w:rsidRPr="003F563B">
        <w:t>it leads to double strand breaks in the DNA</w:t>
      </w:r>
      <w:r w:rsidR="00252834">
        <w:t xml:space="preserve"> during replication. These double strand breaks are</w:t>
      </w:r>
      <w:r>
        <w:t xml:space="preserve"> normally repaired </w:t>
      </w:r>
      <w:r w:rsidR="00252834">
        <w:t>via</w:t>
      </w:r>
      <w:r w:rsidRPr="003F563B">
        <w:t xml:space="preserve"> the HRR pathway</w:t>
      </w:r>
      <w:r>
        <w:t>.</w:t>
      </w:r>
      <w:r w:rsidRPr="003F563B">
        <w:t xml:space="preserve"> </w:t>
      </w:r>
      <w:r>
        <w:t>However,</w:t>
      </w:r>
      <w:r w:rsidR="009C5BF5">
        <w:t xml:space="preserve"> </w:t>
      </w:r>
      <w:r w:rsidR="00252834">
        <w:t xml:space="preserve">if the </w:t>
      </w:r>
      <w:r w:rsidRPr="003F563B">
        <w:t xml:space="preserve">HRR pathway </w:t>
      </w:r>
      <w:r w:rsidR="00252834">
        <w:t xml:space="preserve">is defective </w:t>
      </w:r>
      <w:r w:rsidR="009C5BF5">
        <w:t xml:space="preserve">(due to </w:t>
      </w:r>
      <w:r w:rsidR="007F093D" w:rsidRPr="007F093D">
        <w:t xml:space="preserve">pathogenic </w:t>
      </w:r>
      <w:r w:rsidR="007F093D">
        <w:t>variant</w:t>
      </w:r>
      <w:r w:rsidR="009C5BF5">
        <w:t xml:space="preserve">s in </w:t>
      </w:r>
      <w:r w:rsidR="009C5BF5" w:rsidRPr="009C5BF5">
        <w:rPr>
          <w:i/>
        </w:rPr>
        <w:t>BRCA1/2</w:t>
      </w:r>
      <w:r w:rsidR="009C5BF5">
        <w:t xml:space="preserve"> or a related gene), t</w:t>
      </w:r>
      <w:r w:rsidR="00252834">
        <w:t>he cell</w:t>
      </w:r>
      <w:r w:rsidR="009C5BF5">
        <w:t xml:space="preserve"> </w:t>
      </w:r>
      <w:r w:rsidRPr="003F563B">
        <w:t>cannot effectively repair</w:t>
      </w:r>
      <w:r>
        <w:t xml:space="preserve"> the double strand breaks</w:t>
      </w:r>
      <w:r w:rsidR="00252834">
        <w:t>,</w:t>
      </w:r>
      <w:r w:rsidRPr="003F563B">
        <w:t xml:space="preserve"> lead</w:t>
      </w:r>
      <w:r w:rsidR="00252834">
        <w:t>ing</w:t>
      </w:r>
      <w:r w:rsidRPr="003F563B">
        <w:t xml:space="preserve"> t</w:t>
      </w:r>
      <w:r>
        <w:t>o increased genomic instability</w:t>
      </w:r>
      <w:r w:rsidR="00252834">
        <w:t xml:space="preserve"> </w:t>
      </w:r>
      <w:r w:rsidR="00876A1A">
        <w:t>and eventually</w:t>
      </w:r>
      <w:r w:rsidRPr="003F563B">
        <w:t xml:space="preserve"> cell death</w:t>
      </w:r>
      <w:r>
        <w:t xml:space="preserve"> </w:t>
      </w:r>
      <w:r w:rsidR="00B9504D">
        <w:fldChar w:fldCharType="begin">
          <w:fldData xml:space="preserve">PEVuZE5vdGU+PENpdGU+PEF1dGhvcj5NYXRlbzwvQXV0aG9yPjxZZWFyPjIwMTk8L1llYXI+PFJl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</w:fldData>
        </w:fldChar>
      </w:r>
      <w:r w:rsidR="00B9504D">
        <w:instrText xml:space="preserve"> ADDIN EN.CITE </w:instrText>
      </w:r>
      <w:r w:rsidR="00B9504D">
        <w:fldChar w:fldCharType="begin">
          <w:fldData xml:space="preserve">PEVuZE5vdGU+PENpdGU+PEF1dGhvcj5NYXRlbzwvQXV0aG9yPjxZZWFyPjIwMTk8L1llYXI+PFJl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</w:fldData>
        </w:fldChar>
      </w:r>
      <w:r w:rsidR="00B9504D">
        <w:instrText xml:space="preserve"> ADDIN EN.CITE.DATA </w:instrText>
      </w:r>
      <w:r w:rsidR="00B9504D">
        <w:fldChar w:fldCharType="end"/>
      </w:r>
      <w:r w:rsidR="00B9504D">
        <w:fldChar w:fldCharType="separate"/>
      </w:r>
      <w:r w:rsidR="00B9504D">
        <w:rPr>
          <w:noProof/>
        </w:rPr>
        <w:t>(Mateo et al. 2019)</w:t>
      </w:r>
      <w:r w:rsidR="00B9504D">
        <w:fldChar w:fldCharType="end"/>
      </w:r>
      <w:r w:rsidRPr="003F563B">
        <w:t>.</w:t>
      </w:r>
    </w:p>
    <w:p w14:paraId="625DCBCC" w14:textId="77777777" w:rsidR="00CD5554" w:rsidRDefault="00CD5554">
      <w:r>
        <w:br w:type="page"/>
      </w:r>
    </w:p>
    <w:p w14:paraId="696C732A" w14:textId="180A68A9" w:rsidR="00FA712E" w:rsidRDefault="00337E50" w:rsidP="00777CA1">
      <w:r w:rsidRPr="00337E50">
        <w:lastRenderedPageBreak/>
        <w:t xml:space="preserve">An application to register Lynparza® (olaparib) </w:t>
      </w:r>
      <w:r w:rsidR="00DE1EC1">
        <w:t xml:space="preserve">on the ARTG </w:t>
      </w:r>
      <w:r w:rsidRPr="00337E50">
        <w:t>for the treatment of pancreatic cancer</w:t>
      </w:r>
      <w:r>
        <w:t xml:space="preserve"> as outlined below, </w:t>
      </w:r>
      <w:r w:rsidR="00851076">
        <w:t xml:space="preserve">was </w:t>
      </w:r>
      <w:r>
        <w:t>being prepared</w:t>
      </w:r>
      <w:r w:rsidR="00851076">
        <w:t xml:space="preserve"> at the date this application was initiated</w:t>
      </w:r>
      <w:r>
        <w:t>:</w:t>
      </w:r>
    </w:p>
    <w:p w14:paraId="008B0367" w14:textId="2FF49513" w:rsidR="00337E50" w:rsidRDefault="00337E50" w:rsidP="00036CAF">
      <w:pPr>
        <w:pStyle w:val="ListParagraph"/>
        <w:numPr>
          <w:ilvl w:val="0"/>
          <w:numId w:val="12"/>
        </w:numPr>
        <w:jc w:val="both"/>
      </w:pPr>
      <w:r w:rsidRPr="00337E50">
        <w:t xml:space="preserve">Maintenance treatment of adult patients with germline </w:t>
      </w:r>
      <w:r w:rsidRPr="00277930">
        <w:rPr>
          <w:i/>
        </w:rPr>
        <w:t>BRCA1</w:t>
      </w:r>
      <w:r w:rsidRPr="00337E50">
        <w:t xml:space="preserve"> or </w:t>
      </w:r>
      <w:r w:rsidRPr="00277930">
        <w:rPr>
          <w:i/>
        </w:rPr>
        <w:t>BRCA2</w:t>
      </w:r>
      <w:r w:rsidRPr="00337E50">
        <w:t xml:space="preserve"> </w:t>
      </w:r>
      <w:r w:rsidR="00277930">
        <w:t>variant</w:t>
      </w:r>
      <w:r w:rsidRPr="00337E50">
        <w:t xml:space="preserve"> and metastatic pancreatic cancer </w:t>
      </w:r>
      <w:r w:rsidR="006C5D45">
        <w:t>(</w:t>
      </w:r>
      <w:r w:rsidRPr="00337E50">
        <w:t>and disease</w:t>
      </w:r>
      <w:r w:rsidR="006C5D45">
        <w:t>)</w:t>
      </w:r>
      <w:r w:rsidRPr="00337E50">
        <w:t xml:space="preserve"> that had not progressed during first-line platinum-based chemotherapy. </w:t>
      </w:r>
      <w:r w:rsidRPr="00CD3208">
        <w:rPr>
          <w:i/>
        </w:rPr>
        <w:t>BRCA</w:t>
      </w:r>
      <w:r w:rsidR="00CD3208" w:rsidRPr="00CD3208">
        <w:rPr>
          <w:i/>
        </w:rPr>
        <w:t>1/2</w:t>
      </w:r>
      <w:r w:rsidRPr="00337E50">
        <w:t xml:space="preserve"> </w:t>
      </w:r>
      <w:r w:rsidR="006C5D45">
        <w:t>variant</w:t>
      </w:r>
      <w:r w:rsidRPr="00337E50">
        <w:t xml:space="preserve"> status should be determined by an experienced laboratory</w:t>
      </w:r>
      <w:r w:rsidR="00277930">
        <w:t>,</w:t>
      </w:r>
      <w:r w:rsidRPr="00337E50">
        <w:t xml:space="preserve"> using a validated test method.</w:t>
      </w:r>
    </w:p>
    <w:p w14:paraId="0C9601D1" w14:textId="77777777" w:rsidR="00DE1EC1" w:rsidRDefault="00DE1EC1" w:rsidP="00036CAF">
      <w:pPr>
        <w:jc w:val="both"/>
      </w:pPr>
      <w:r w:rsidRPr="00F828F7">
        <w:t xml:space="preserve">Lynparza® </w:t>
      </w:r>
      <w:r>
        <w:t>is currently registered on the ARTG for t</w:t>
      </w:r>
      <w:r w:rsidRPr="00337E50">
        <w:t xml:space="preserve">he </w:t>
      </w:r>
      <w:r>
        <w:t>following</w:t>
      </w:r>
      <w:r w:rsidRPr="00337E50">
        <w:t xml:space="preserve"> indications</w:t>
      </w:r>
      <w:r>
        <w:t>:</w:t>
      </w:r>
    </w:p>
    <w:p w14:paraId="71D06E03" w14:textId="3FD4A3B8" w:rsidR="00DE1EC1" w:rsidRDefault="00DE1EC1" w:rsidP="00036CAF">
      <w:pPr>
        <w:pStyle w:val="ListParagraph"/>
        <w:numPr>
          <w:ilvl w:val="0"/>
          <w:numId w:val="12"/>
        </w:numPr>
        <w:jc w:val="both"/>
      </w:pPr>
      <w:r>
        <w:t xml:space="preserve">Maintenance treatment of adult patients with advanced </w:t>
      </w:r>
      <w:r w:rsidRPr="006C5D45">
        <w:rPr>
          <w:i/>
        </w:rPr>
        <w:t>BRCA</w:t>
      </w:r>
      <w:r>
        <w:t>-</w:t>
      </w:r>
      <w:r w:rsidR="006C5D45">
        <w:t>variant</w:t>
      </w:r>
      <w:r>
        <w:t xml:space="preserve"> (germline or somatic) high-grade epithelial ovarian, fallopian tube or primary peritoneal cancer</w:t>
      </w:r>
      <w:r w:rsidR="006C5D45">
        <w:t>,</w:t>
      </w:r>
      <w:r>
        <w:t xml:space="preserve"> who are in response (complete response or partial response) to first-line platinum-based chemotherapy. </w:t>
      </w:r>
      <w:r w:rsidRPr="00CD3208">
        <w:rPr>
          <w:i/>
        </w:rPr>
        <w:t>BRCA1/2</w:t>
      </w:r>
      <w:r>
        <w:t xml:space="preserve"> </w:t>
      </w:r>
      <w:r w:rsidR="006C5D45">
        <w:t>variant</w:t>
      </w:r>
      <w:r>
        <w:t xml:space="preserve"> status should be determined by an experienced laboratory</w:t>
      </w:r>
      <w:r w:rsidR="00851076">
        <w:t xml:space="preserve"> using a validated test method.</w:t>
      </w:r>
    </w:p>
    <w:p w14:paraId="6419670B" w14:textId="44067F69" w:rsidR="00DE1EC1" w:rsidRDefault="00DE1EC1" w:rsidP="00036CAF">
      <w:pPr>
        <w:pStyle w:val="ListParagraph"/>
        <w:numPr>
          <w:ilvl w:val="0"/>
          <w:numId w:val="12"/>
        </w:numPr>
        <w:jc w:val="both"/>
      </w:pPr>
      <w:r>
        <w:t>Maintenance treatment of adult patients with platinum-sensitive relapsed high-grade epithelial ovarian, fallopian tube or primary peritoneal cancer who are in response (complete response or partial response) after platinum-based chemotherapy. Prior treatment must have included at least 2 courses of platinum-based regimens.</w:t>
      </w:r>
    </w:p>
    <w:p w14:paraId="69E58D1B" w14:textId="7EA4BE5F" w:rsidR="00DE1EC1" w:rsidRDefault="00DE1EC1" w:rsidP="00036CAF">
      <w:pPr>
        <w:pStyle w:val="ListParagraph"/>
        <w:numPr>
          <w:ilvl w:val="0"/>
          <w:numId w:val="12"/>
        </w:numPr>
        <w:jc w:val="both"/>
      </w:pPr>
      <w:r>
        <w:t xml:space="preserve">Treatment of adult patients with germline BRCA-mutated HER2-negative metastatic breast cancer who have previously been treated with chemotherapy in the neoadjuvant, adjuvant or metastatic setting. Germline </w:t>
      </w:r>
      <w:r w:rsidRPr="00231D58">
        <w:rPr>
          <w:i/>
        </w:rPr>
        <w:t>BRCA1/2</w:t>
      </w:r>
      <w:r>
        <w:t xml:space="preserve"> </w:t>
      </w:r>
      <w:r w:rsidR="007473E1">
        <w:t>variant</w:t>
      </w:r>
      <w:r>
        <w:t xml:space="preserve"> status should be determined by an experienced laboratory using a validated test method.</w:t>
      </w:r>
    </w:p>
    <w:p w14:paraId="700E4488" w14:textId="15995840" w:rsidR="00FA712E" w:rsidRPr="00FA712E" w:rsidRDefault="00FA712E" w:rsidP="00036CAF">
      <w:pPr>
        <w:spacing w:after="120"/>
        <w:jc w:val="both"/>
      </w:pPr>
      <w:r w:rsidRPr="00FA712E">
        <w:t>Olaparib is currently PBS</w:t>
      </w:r>
      <w:r w:rsidR="00851076">
        <w:t>-listed</w:t>
      </w:r>
      <w:r w:rsidRPr="00FA712E">
        <w:t xml:space="preserve"> for platinum sensitive relapse patients with high grade serous ovarian, fallopian tube or primary peritoneal cancer, who also have </w:t>
      </w:r>
      <w:r w:rsidR="00CD3208">
        <w:t xml:space="preserve">a </w:t>
      </w:r>
      <w:r w:rsidR="00651A8E" w:rsidRPr="00651A8E">
        <w:t xml:space="preserve">germline class 4 or 5 </w:t>
      </w:r>
      <w:r w:rsidR="00651A8E" w:rsidRPr="00651A8E">
        <w:rPr>
          <w:i/>
        </w:rPr>
        <w:t xml:space="preserve">BRCA1 </w:t>
      </w:r>
      <w:r w:rsidR="00651A8E" w:rsidRPr="00651A8E">
        <w:t xml:space="preserve">or </w:t>
      </w:r>
      <w:r w:rsidR="00651A8E" w:rsidRPr="00651A8E">
        <w:rPr>
          <w:i/>
        </w:rPr>
        <w:t>BRCA2</w:t>
      </w:r>
      <w:r w:rsidR="00651A8E" w:rsidRPr="00651A8E">
        <w:t xml:space="preserve"> gene </w:t>
      </w:r>
      <w:r w:rsidR="007473E1">
        <w:t>variant</w:t>
      </w:r>
      <w:r w:rsidRPr="00FA712E">
        <w:t xml:space="preserve"> (PBS Items: 11503K; 11522K – 100 mg tablets; 11528R;11539H – 150 mg tablets; 11050N - 50 mg capsules).</w:t>
      </w:r>
      <w:r w:rsidR="00863A72" w:rsidRPr="00863A72">
        <w:t xml:space="preserve"> </w:t>
      </w:r>
      <w:r w:rsidR="00863A72" w:rsidRPr="00FA712E">
        <w:t xml:space="preserve">Olaparib is not currently reimbursed for </w:t>
      </w:r>
      <w:r w:rsidR="0016186A">
        <w:t>patients with metastatic pancreatic cancer</w:t>
      </w:r>
      <w:r w:rsidR="00863A72" w:rsidRPr="00FA712E">
        <w:t>.</w:t>
      </w:r>
    </w:p>
    <w:p w14:paraId="6E68057F" w14:textId="5B9DD913" w:rsidR="00863A72" w:rsidRPr="00780D84" w:rsidRDefault="00863A72" w:rsidP="00851076">
      <w:pPr>
        <w:pStyle w:val="Heading6"/>
        <w:rPr>
          <w:b/>
          <w:color w:val="auto"/>
          <w:sz w:val="28"/>
          <w:szCs w:val="28"/>
          <w:u w:val="single"/>
        </w:rPr>
      </w:pPr>
      <w:r w:rsidRPr="00780D84">
        <w:rPr>
          <w:b/>
          <w:color w:val="auto"/>
          <w:sz w:val="28"/>
          <w:szCs w:val="28"/>
          <w:u w:val="single"/>
        </w:rPr>
        <w:t>Rationale</w:t>
      </w:r>
      <w:r w:rsidR="00851076" w:rsidRPr="00780D84">
        <w:rPr>
          <w:b/>
          <w:color w:val="auto"/>
          <w:sz w:val="28"/>
          <w:szCs w:val="28"/>
          <w:u w:val="single"/>
        </w:rPr>
        <w:t xml:space="preserve"> </w:t>
      </w:r>
      <w:r w:rsidR="00780D84">
        <w:rPr>
          <w:b/>
          <w:color w:val="auto"/>
          <w:sz w:val="28"/>
          <w:szCs w:val="28"/>
          <w:u w:val="single"/>
        </w:rPr>
        <w:t>for codependency</w:t>
      </w:r>
    </w:p>
    <w:p w14:paraId="27A7DAB1" w14:textId="77777777" w:rsidR="00B74438" w:rsidRDefault="00B74438" w:rsidP="00036CAF">
      <w:pPr>
        <w:jc w:val="both"/>
      </w:pPr>
      <w:r w:rsidRPr="00B74438">
        <w:t>Both</w:t>
      </w:r>
      <w:r>
        <w:t xml:space="preserve"> </w:t>
      </w:r>
      <w:r w:rsidRPr="00B74438">
        <w:t xml:space="preserve">platinum-based chemotherapy and olaparib maintenance therapy </w:t>
      </w:r>
      <w:r>
        <w:t xml:space="preserve">introduce double strand breaks in the DNA that </w:t>
      </w:r>
      <w:r w:rsidRPr="00B74438">
        <w:t>can only be adequately repaired by the HRR pathway</w:t>
      </w:r>
      <w:r>
        <w:t xml:space="preserve">, and </w:t>
      </w:r>
      <w:r w:rsidRPr="00B74438">
        <w:t>rel</w:t>
      </w:r>
      <w:r>
        <w:t>y</w:t>
      </w:r>
      <w:r w:rsidRPr="00B74438">
        <w:t xml:space="preserve"> on </w:t>
      </w:r>
      <w:r>
        <w:t xml:space="preserve">a deficiency in the pathway </w:t>
      </w:r>
      <w:r w:rsidRPr="00B74438">
        <w:t>to kill cancer cells</w:t>
      </w:r>
      <w:r>
        <w:t>.</w:t>
      </w:r>
      <w:r w:rsidRPr="00B74438">
        <w:t xml:space="preserve"> </w:t>
      </w:r>
      <w:r>
        <w:t xml:space="preserve">Thus, </w:t>
      </w:r>
      <w:r w:rsidR="00876A1A">
        <w:t xml:space="preserve">nearly all </w:t>
      </w:r>
      <w:r w:rsidRPr="00B74438">
        <w:t xml:space="preserve">patients who respond to </w:t>
      </w:r>
      <w:r>
        <w:t>first</w:t>
      </w:r>
      <w:r w:rsidRPr="00B74438">
        <w:t xml:space="preserve">-line platinum-based chemotherapy </w:t>
      </w:r>
      <w:r>
        <w:t>are</w:t>
      </w:r>
      <w:r w:rsidR="00651A8E">
        <w:t xml:space="preserve"> </w:t>
      </w:r>
      <w:r>
        <w:t xml:space="preserve">likely to have </w:t>
      </w:r>
      <w:r w:rsidR="00651A8E">
        <w:t xml:space="preserve">tumours with </w:t>
      </w:r>
      <w:r>
        <w:t xml:space="preserve">a </w:t>
      </w:r>
      <w:r w:rsidR="00876A1A">
        <w:t>defective</w:t>
      </w:r>
      <w:r>
        <w:t xml:space="preserve"> DNA repair </w:t>
      </w:r>
      <w:r w:rsidR="00876A1A">
        <w:t>pathway</w:t>
      </w:r>
      <w:r>
        <w:t xml:space="preserve">. This suggests that these patients </w:t>
      </w:r>
      <w:r w:rsidR="00651A8E">
        <w:t>are</w:t>
      </w:r>
      <w:r>
        <w:t xml:space="preserve"> al</w:t>
      </w:r>
      <w:r w:rsidR="00651A8E">
        <w:t>so</w:t>
      </w:r>
      <w:r>
        <w:t xml:space="preserve"> likely </w:t>
      </w:r>
      <w:r w:rsidR="00651A8E">
        <w:t>to</w:t>
      </w:r>
      <w:r>
        <w:t xml:space="preserve"> benefit from</w:t>
      </w:r>
      <w:r w:rsidRPr="00B74438">
        <w:t xml:space="preserve"> olaparib maintenance therapy.</w:t>
      </w:r>
    </w:p>
    <w:p w14:paraId="6D7D6E06" w14:textId="560B3629" w:rsidR="00876A1A" w:rsidRDefault="005E7E21" w:rsidP="00036CAF">
      <w:pPr>
        <w:jc w:val="both"/>
      </w:pPr>
      <w:r>
        <w:t xml:space="preserve">There is some evidence to support this biological rationale in </w:t>
      </w:r>
      <w:r w:rsidRPr="005E7E21">
        <w:t>patient</w:t>
      </w:r>
      <w:r>
        <w:t>s</w:t>
      </w:r>
      <w:r w:rsidRPr="005E7E21">
        <w:t xml:space="preserve"> with platinum-sensitive </w:t>
      </w:r>
      <w:r>
        <w:t xml:space="preserve">recurrent serous </w:t>
      </w:r>
      <w:r w:rsidRPr="005E7E21">
        <w:t xml:space="preserve">ovarian, fallopian tube or primary </w:t>
      </w:r>
      <w:r>
        <w:t xml:space="preserve">serous </w:t>
      </w:r>
      <w:r w:rsidRPr="005E7E21">
        <w:t>peritoneal cancer</w:t>
      </w:r>
      <w:r w:rsidR="002B2D52">
        <w:t xml:space="preserve"> (especially </w:t>
      </w:r>
      <w:r w:rsidR="00707872">
        <w:t>with respect to</w:t>
      </w:r>
      <w:r w:rsidR="002B2D52">
        <w:t xml:space="preserve"> time to subsequent first treatment)</w:t>
      </w:r>
      <w:r>
        <w:t xml:space="preserve">, </w:t>
      </w:r>
      <w:r w:rsidR="00707872">
        <w:t>but</w:t>
      </w:r>
      <w:r>
        <w:t xml:space="preserve"> the response</w:t>
      </w:r>
      <w:r w:rsidR="00707872">
        <w:t xml:space="preserve"> (especially with respect to overall survival)</w:t>
      </w:r>
      <w:r>
        <w:t xml:space="preserve"> in those with </w:t>
      </w:r>
      <w:r w:rsidRPr="005E7E21">
        <w:rPr>
          <w:i/>
        </w:rPr>
        <w:t>BRCA1/2</w:t>
      </w:r>
      <w:r w:rsidR="00707872">
        <w:t xml:space="preserve"> pathogenic variants wa</w:t>
      </w:r>
      <w:r>
        <w:t xml:space="preserve">s greater </w:t>
      </w:r>
      <w:r w:rsidR="00270BA7">
        <w:fldChar w:fldCharType="begin">
          <w:fldData xml:space="preserve">PEVuZE5vdGU+PENpdGU+PEF1dGhvcj5MZWRlcm1hbm48L0F1dGhvcj48WWVhcj4yMDE0PC9ZZWFy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==
</w:fldData>
        </w:fldChar>
      </w:r>
      <w:r w:rsidR="00270BA7">
        <w:instrText xml:space="preserve"> ADDIN EN.CITE </w:instrText>
      </w:r>
      <w:r w:rsidR="00270BA7">
        <w:fldChar w:fldCharType="begin">
          <w:fldData xml:space="preserve">PEVuZE5vdGU+PENpdGU+PEF1dGhvcj5MZWRlcm1hbm48L0F1dGhvcj48WWVhcj4yMDE0PC9ZZWFy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==
</w:fldData>
        </w:fldChar>
      </w:r>
      <w:r w:rsidR="00270BA7">
        <w:instrText xml:space="preserve"> ADDIN EN.CITE.DATA </w:instrText>
      </w:r>
      <w:r w:rsidR="00270BA7">
        <w:fldChar w:fldCharType="end"/>
      </w:r>
      <w:r w:rsidR="00270BA7">
        <w:fldChar w:fldCharType="separate"/>
      </w:r>
      <w:r w:rsidR="00270BA7">
        <w:rPr>
          <w:noProof/>
        </w:rPr>
        <w:t>(Ledermann, J et al. 2014; Ledermann, JA et al. 2016)</w:t>
      </w:r>
      <w:r w:rsidR="00270BA7">
        <w:fldChar w:fldCharType="end"/>
      </w:r>
      <w:r>
        <w:t xml:space="preserve">. </w:t>
      </w:r>
      <w:r w:rsidR="00876A1A">
        <w:t>However, the</w:t>
      </w:r>
      <w:r>
        <w:t>re</w:t>
      </w:r>
      <w:r w:rsidR="00876A1A">
        <w:t xml:space="preserve"> </w:t>
      </w:r>
      <w:r>
        <w:t xml:space="preserve">is no </w:t>
      </w:r>
      <w:r w:rsidR="00876A1A">
        <w:t xml:space="preserve">evidence to support this </w:t>
      </w:r>
      <w:r>
        <w:t>in</w:t>
      </w:r>
      <w:r w:rsidR="000E4636">
        <w:t xml:space="preserve"> patients with metastatic pancreatic cancer who have responded to platinum-based chemotherapy</w:t>
      </w:r>
      <w:r w:rsidR="00876A1A">
        <w:t>.</w:t>
      </w:r>
    </w:p>
    <w:p w14:paraId="7FF2BF15" w14:textId="77777777" w:rsidR="00D34917" w:rsidRPr="008E6280" w:rsidRDefault="00D34917" w:rsidP="008E6280">
      <w:pPr>
        <w:pStyle w:val="Heading6"/>
        <w:spacing w:after="60"/>
        <w:rPr>
          <w:b/>
          <w:color w:val="00B0F0"/>
          <w:sz w:val="28"/>
          <w:szCs w:val="28"/>
        </w:rPr>
      </w:pPr>
      <w:r w:rsidRPr="008E6280">
        <w:rPr>
          <w:b/>
          <w:color w:val="00B0F0"/>
          <w:sz w:val="28"/>
          <w:szCs w:val="28"/>
        </w:rPr>
        <w:t xml:space="preserve">Resistance </w:t>
      </w:r>
      <w:r w:rsidR="00651A8E" w:rsidRPr="008E6280">
        <w:rPr>
          <w:b/>
          <w:color w:val="00B0F0"/>
          <w:sz w:val="28"/>
          <w:szCs w:val="28"/>
        </w:rPr>
        <w:t>to platinum-based chemotherapy and olaparib</w:t>
      </w:r>
    </w:p>
    <w:p w14:paraId="1E997FD8" w14:textId="67B9F93E" w:rsidR="006C3054" w:rsidRDefault="006C3054" w:rsidP="00036CAF">
      <w:pPr>
        <w:jc w:val="both"/>
      </w:pPr>
      <w:r w:rsidRPr="006C3054">
        <w:t xml:space="preserve">Reversion </w:t>
      </w:r>
      <w:r w:rsidRPr="00D34917">
        <w:rPr>
          <w:i/>
        </w:rPr>
        <w:t>BRCA</w:t>
      </w:r>
      <w:r w:rsidR="00D34917" w:rsidRPr="00D34917">
        <w:rPr>
          <w:i/>
        </w:rPr>
        <w:t>1/2</w:t>
      </w:r>
      <w:r w:rsidRPr="006C3054">
        <w:t xml:space="preserve"> s</w:t>
      </w:r>
      <w:r w:rsidR="00651A8E">
        <w:t>equence changes</w:t>
      </w:r>
      <w:r w:rsidRPr="006C3054">
        <w:t xml:space="preserve"> </w:t>
      </w:r>
      <w:r w:rsidR="00D34917" w:rsidRPr="00D34917">
        <w:t xml:space="preserve">that reinstate </w:t>
      </w:r>
      <w:r w:rsidR="006568DC">
        <w:t>t</w:t>
      </w:r>
      <w:r w:rsidR="00651A8E">
        <w:t>heir</w:t>
      </w:r>
      <w:r w:rsidR="00D34917" w:rsidRPr="00D34917">
        <w:t xml:space="preserve"> function in DNA repair</w:t>
      </w:r>
      <w:r w:rsidR="006568DC">
        <w:t xml:space="preserve"> </w:t>
      </w:r>
      <w:r w:rsidRPr="006C3054">
        <w:t xml:space="preserve">can occur in the setting of either germline or somatic </w:t>
      </w:r>
      <w:r w:rsidRPr="00D34917">
        <w:rPr>
          <w:i/>
        </w:rPr>
        <w:t>BRCA</w:t>
      </w:r>
      <w:r w:rsidR="00D34917" w:rsidRPr="00D34917">
        <w:rPr>
          <w:i/>
        </w:rPr>
        <w:t>1/2</w:t>
      </w:r>
      <w:r w:rsidR="00D34917">
        <w:t xml:space="preserve"> </w:t>
      </w:r>
      <w:r w:rsidR="00651A8E" w:rsidRPr="00651A8E">
        <w:t xml:space="preserve">pathogenic </w:t>
      </w:r>
      <w:r w:rsidR="00651A8E">
        <w:t>variant</w:t>
      </w:r>
      <w:r w:rsidR="00D34917">
        <w:t>s</w:t>
      </w:r>
      <w:r w:rsidRPr="006C3054">
        <w:t xml:space="preserve">, both prior to and during treatment with </w:t>
      </w:r>
      <w:r w:rsidR="00E9262F">
        <w:t xml:space="preserve">either </w:t>
      </w:r>
      <w:r w:rsidRPr="006C3054">
        <w:t>platinum-based chemotherap</w:t>
      </w:r>
      <w:r w:rsidR="00C2495E">
        <w:t xml:space="preserve">y or PARP inhibitor maintenance. </w:t>
      </w:r>
      <w:r w:rsidR="0056246A">
        <w:t xml:space="preserve">In fact, Norquist et al </w:t>
      </w:r>
      <w:r w:rsidR="00B9504D">
        <w:fldChar w:fldCharType="begin">
          <w:fldData xml:space="preserve">PEVuZE5vdGU+PENpdGUgRXhjbHVkZUF1dGg9IjEiPjxBdXRob3I+Tm9ycXVpc3Q8L0F1dGhvcj48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</w:fldData>
        </w:fldChar>
      </w:r>
      <w:r w:rsidR="00B9504D">
        <w:instrText xml:space="preserve"> ADDIN EN.CITE </w:instrText>
      </w:r>
      <w:r w:rsidR="00B9504D">
        <w:fldChar w:fldCharType="begin">
          <w:fldData xml:space="preserve">PEVuZE5vdGU+PENpdGUgRXhjbHVkZUF1dGg9IjEiPjxBdXRob3I+Tm9ycXVpc3Q8L0F1dGhvcj48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</w:fldData>
        </w:fldChar>
      </w:r>
      <w:r w:rsidR="00B9504D">
        <w:instrText xml:space="preserve"> ADDIN EN.CITE.DATA </w:instrText>
      </w:r>
      <w:r w:rsidR="00B9504D">
        <w:fldChar w:fldCharType="end"/>
      </w:r>
      <w:r w:rsidR="00B9504D">
        <w:fldChar w:fldCharType="separate"/>
      </w:r>
      <w:r w:rsidR="00B9504D">
        <w:rPr>
          <w:noProof/>
        </w:rPr>
        <w:t>(2011)</w:t>
      </w:r>
      <w:r w:rsidR="00B9504D">
        <w:fldChar w:fldCharType="end"/>
      </w:r>
      <w:r w:rsidR="0056246A">
        <w:t xml:space="preserve"> found that post-platinum therapy, 28% of recurrent ovarian carcinomas had secondary </w:t>
      </w:r>
      <w:r w:rsidR="0056246A" w:rsidRPr="0056246A">
        <w:rPr>
          <w:i/>
        </w:rPr>
        <w:t>BRCA1/2</w:t>
      </w:r>
      <w:r w:rsidR="0056246A">
        <w:t xml:space="preserve"> s</w:t>
      </w:r>
      <w:r w:rsidR="00651A8E">
        <w:t>equence changes</w:t>
      </w:r>
      <w:r w:rsidR="0056246A">
        <w:t xml:space="preserve">. </w:t>
      </w:r>
      <w:r w:rsidR="00C2495E">
        <w:t xml:space="preserve">Such </w:t>
      </w:r>
      <w:r w:rsidR="00651A8E">
        <w:t>changes</w:t>
      </w:r>
      <w:r w:rsidR="00C2495E">
        <w:t xml:space="preserve"> have been shown to result in</w:t>
      </w:r>
      <w:r w:rsidRPr="006C3054">
        <w:t xml:space="preserve"> acquired resistance to both treatments</w:t>
      </w:r>
      <w:r w:rsidR="006568DC">
        <w:t xml:space="preserve"> </w:t>
      </w:r>
      <w:r w:rsidR="00C2495E">
        <w:t xml:space="preserve">in breast cancer </w:t>
      </w:r>
      <w:r w:rsidR="00B9504D">
        <w:lastRenderedPageBreak/>
        <w:fldChar w:fldCharType="begin">
          <w:fldData xml:space="preserve">PEVuZE5vdGU+PENpdGU+PEF1dGhvcj5BZmdoYWhpPC9BdXRob3I+PFllYXI+MjAxNzwvWWVhcj48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</w:fldData>
        </w:fldChar>
      </w:r>
      <w:r w:rsidR="00EE7F48">
        <w:instrText xml:space="preserve"> ADDIN EN.CITE </w:instrText>
      </w:r>
      <w:r w:rsidR="00EE7F48">
        <w:fldChar w:fldCharType="begin">
          <w:fldData xml:space="preserve">PEVuZE5vdGU+PENpdGU+PEF1dGhvcj5BZmdoYWhpPC9BdXRob3I+PFllYXI+MjAxNzwvWWVhcj48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</w:fldData>
        </w:fldChar>
      </w:r>
      <w:r w:rsidR="00EE7F48">
        <w:instrText xml:space="preserve"> ADDIN EN.CITE.DATA </w:instrText>
      </w:r>
      <w:r w:rsidR="00EE7F48">
        <w:fldChar w:fldCharType="end"/>
      </w:r>
      <w:r w:rsidR="00B9504D">
        <w:fldChar w:fldCharType="separate"/>
      </w:r>
      <w:r w:rsidR="00B9504D">
        <w:rPr>
          <w:noProof/>
        </w:rPr>
        <w:t>(Afghahi et al. 2017; Barber et al. 2013; Cruz et al. 2018)</w:t>
      </w:r>
      <w:r w:rsidR="00B9504D">
        <w:fldChar w:fldCharType="end"/>
      </w:r>
      <w:r w:rsidR="00C2495E">
        <w:t xml:space="preserve">, ovarian cancer </w:t>
      </w:r>
      <w:r w:rsidR="00B9504D">
        <w:fldChar w:fldCharType="begin">
          <w:fldData xml:space="preserve">PEVuZE5vdGU+PENpdGU+PEF1dGhvcj5CYXJiZXI8L0F1dGhvcj48WWVhcj4yMDEzPC9ZZWFyPjxS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</w:fldData>
        </w:fldChar>
      </w:r>
      <w:r w:rsidR="00EE7F48">
        <w:instrText xml:space="preserve"> ADDIN EN.CITE </w:instrText>
      </w:r>
      <w:r w:rsidR="00EE7F48">
        <w:fldChar w:fldCharType="begin">
          <w:fldData xml:space="preserve">PEVuZE5vdGU+PENpdGU+PEF1dGhvcj5CYXJiZXI8L0F1dGhvcj48WWVhcj4yMDEzPC9ZZWFyPjxS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</w:fldData>
        </w:fldChar>
      </w:r>
      <w:r w:rsidR="00EE7F48">
        <w:instrText xml:space="preserve"> ADDIN EN.CITE.DATA </w:instrText>
      </w:r>
      <w:r w:rsidR="00EE7F48">
        <w:fldChar w:fldCharType="end"/>
      </w:r>
      <w:r w:rsidR="00B9504D">
        <w:fldChar w:fldCharType="separate"/>
      </w:r>
      <w:r w:rsidR="00B9504D">
        <w:rPr>
          <w:noProof/>
        </w:rPr>
        <w:t>(Barber et al. 2013; Lin et al. 2019; Sakai et al. 2008; Swisher et al. 2008)</w:t>
      </w:r>
      <w:r w:rsidR="00B9504D">
        <w:fldChar w:fldCharType="end"/>
      </w:r>
      <w:r w:rsidR="00C2495E">
        <w:t>, and prostate cancer</w:t>
      </w:r>
      <w:r w:rsidR="00C2495E" w:rsidRPr="00C2495E">
        <w:t xml:space="preserve"> </w:t>
      </w:r>
      <w:r w:rsidR="00B9504D">
        <w:fldChar w:fldCharType="begin"/>
      </w:r>
      <w:r w:rsidR="00B9504D">
        <w:instrText xml:space="preserve"> ADDIN EN.CITE &lt;EndNote&gt;&lt;Cite&gt;&lt;Author&gt;Carneiro&lt;/Author&gt;&lt;Year&gt;2018&lt;/Year&gt;&lt;RecNum&gt;49&lt;/RecNum&gt;&lt;DisplayText&gt;(Carneiro et al. 2018)&lt;/DisplayText&gt;&lt;record&gt;&lt;rec-number&gt;49&lt;/rec-number&gt;&lt;foreign-keys&gt;&lt;key app="EN" db-id="dfz5ts0r4xw0v2etrfjp2zx5zpxw0te2ex09" timestamp="1581402975"&gt;49&lt;/key&gt;&lt;/foreign-keys&gt;&lt;ref-type name="Journal Article"&gt;17&lt;/ref-type&gt;&lt;contributors&gt;&lt;authors&gt;&lt;author&gt;Benedito A. Carneiro&lt;/author&gt;&lt;author&gt;Katharine Ann Collier&lt;/author&gt;&lt;author&gt;Rebecca J. Nagy&lt;/author&gt;&lt;author&gt;Sahithi Pamarthy&lt;/author&gt;&lt;author&gt;Vinay Sagar&lt;/author&gt;&lt;author&gt;Stephen Fairclough&lt;/author&gt;&lt;author&gt;Justin Odegaard&lt;/author&gt;&lt;author&gt;Richard B. Lanman&lt;/author&gt;&lt;author&gt;Ricardo Costa&lt;/author&gt;&lt;author&gt;Timothy Taxter&lt;/author&gt;&lt;author&gt;Timothy M. Kuzel&lt;/author&gt;&lt;author&gt;Alice Fan&lt;/author&gt;&lt;author&gt;Young Kwang Chae&lt;/author&gt;&lt;author&gt;Massimo Cristofanilli&lt;/author&gt;&lt;author&gt;Maha H. Hussain&lt;/author&gt;&lt;author&gt;Sarki A. Abdulkadir&lt;/author&gt;&lt;author&gt;Francis J. Giles&lt;/author&gt;&lt;/authors&gt;&lt;/contributors&gt;&lt;titles&gt;&lt;title&gt;Acquired Resistance to Poly (ADP-ribose) Polymerase Inhibitor Olaparib in BRCA2-Associated Prostate Cancer Resulting From Biallelic BRCA2 Reversion Mutations Restores Both Germline and Somatic Loss-of-Function Mutations&lt;/title&gt;&lt;secondary-title&gt;JCO Precision Oncology&lt;/secondary-title&gt;&lt;/titles&gt;&lt;periodical&gt;&lt;full-title&gt;JCO Precision Oncology&lt;/full-title&gt;&lt;/periodical&gt;&lt;pages&gt;1-8&lt;/pages&gt;&lt;number&gt;2&lt;/number&gt;&lt;dates&gt;&lt;year&gt;2018&lt;/year&gt;&lt;/dates&gt;&lt;urls&gt;&lt;related-urls&gt;&lt;url&gt;https://ascopubs.org/doi/abs/10.1200/PO.17.00176&lt;/url&gt;&lt;/related-urls&gt;&lt;/urls&gt;&lt;electronic-resource-num&gt;10.1200/po.17.00176&lt;/electronic-resource-num&gt;&lt;/record&gt;&lt;/Cite&gt;&lt;/EndNote&gt;</w:instrText>
      </w:r>
      <w:r w:rsidR="00B9504D">
        <w:fldChar w:fldCharType="separate"/>
      </w:r>
      <w:r w:rsidR="00B9504D">
        <w:rPr>
          <w:noProof/>
        </w:rPr>
        <w:t>(Carneiro et al. 2018)</w:t>
      </w:r>
      <w:r w:rsidR="00B9504D">
        <w:fldChar w:fldCharType="end"/>
      </w:r>
      <w:r w:rsidRPr="006C3054">
        <w:t>.</w:t>
      </w:r>
    </w:p>
    <w:p w14:paraId="01CA34A6" w14:textId="77777777" w:rsidR="00525AA1" w:rsidRDefault="00651A8E" w:rsidP="00036CAF">
      <w:pPr>
        <w:jc w:val="both"/>
      </w:pPr>
      <w:r>
        <w:t>Variants</w:t>
      </w:r>
      <w:r w:rsidR="00D17AB6">
        <w:t xml:space="preserve"> </w:t>
      </w:r>
      <w:r w:rsidR="00C2495E">
        <w:t xml:space="preserve">in other DNA repair genes </w:t>
      </w:r>
      <w:r w:rsidR="00D17AB6">
        <w:t xml:space="preserve">that </w:t>
      </w:r>
      <w:r w:rsidR="00D17AB6" w:rsidRPr="00D17AB6">
        <w:t>can restore the functionality of the HRR pathway in repairing double-strand breaks, even in the presence of inactive BRCA</w:t>
      </w:r>
      <w:r w:rsidR="00D17AB6">
        <w:t>1/2</w:t>
      </w:r>
      <w:r w:rsidR="00D17AB6" w:rsidRPr="00D17AB6">
        <w:t xml:space="preserve"> proteins</w:t>
      </w:r>
      <w:r w:rsidR="00D17AB6">
        <w:t xml:space="preserve"> have also been identified. </w:t>
      </w:r>
      <w:r w:rsidR="00D17AB6" w:rsidRPr="00D17AB6">
        <w:t xml:space="preserve">When BRCA1 is deficient, the repair of double-strand breaks is prevented by 53BP1, RIF1 and the REV7–SHLD1–SHLD2–SHLD3 (shieldin) complex, and loss of any of these factors results in tumour cells becoming resistant to PARP inhibitors </w:t>
      </w:r>
      <w:r w:rsidR="00B9504D">
        <w:fldChar w:fldCharType="begin">
          <w:fldData xml:space="preserve">PEVuZE5vdGU+PENpdGU+PEF1dGhvcj5NaXJtYW48L0F1dGhvcj48WWVhcj4yMDE4PC9ZZWFyPjxS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</w:fldData>
        </w:fldChar>
      </w:r>
      <w:r w:rsidR="00B9504D">
        <w:instrText xml:space="preserve"> ADDIN EN.CITE </w:instrText>
      </w:r>
      <w:r w:rsidR="00B9504D">
        <w:fldChar w:fldCharType="begin">
          <w:fldData xml:space="preserve">PEVuZE5vdGU+PENpdGU+PEF1dGhvcj5NaXJtYW48L0F1dGhvcj48WWVhcj4yMDE4PC9ZZWFyPjxS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</w:fldData>
        </w:fldChar>
      </w:r>
      <w:r w:rsidR="00B9504D">
        <w:instrText xml:space="preserve"> ADDIN EN.CITE.DATA </w:instrText>
      </w:r>
      <w:r w:rsidR="00B9504D">
        <w:fldChar w:fldCharType="end"/>
      </w:r>
      <w:r w:rsidR="00B9504D">
        <w:fldChar w:fldCharType="separate"/>
      </w:r>
      <w:r w:rsidR="00B9504D">
        <w:rPr>
          <w:noProof/>
        </w:rPr>
        <w:t>(Mirman et al. 2018; Xu et al. 2015)</w:t>
      </w:r>
      <w:r w:rsidR="00B9504D">
        <w:fldChar w:fldCharType="end"/>
      </w:r>
      <w:r w:rsidR="00D17AB6" w:rsidRPr="00D17AB6">
        <w:t xml:space="preserve">. Conversely, increased expression of RAD51 is thought to be another mechanism of platinum-based chemotherapy and PARP inhibitor resistance </w:t>
      </w:r>
      <w:r w:rsidR="006C3054" w:rsidRPr="00D17AB6">
        <w:t>in some tumours</w:t>
      </w:r>
      <w:r w:rsidR="006C3054" w:rsidRPr="006C3054">
        <w:t xml:space="preserve"> </w:t>
      </w:r>
      <w:r w:rsidR="006C3054">
        <w:t xml:space="preserve">with </w:t>
      </w:r>
      <w:r w:rsidR="006C3054" w:rsidRPr="006C3054">
        <w:rPr>
          <w:i/>
        </w:rPr>
        <w:t>BRCA1/2</w:t>
      </w:r>
      <w:r w:rsidR="006C3054">
        <w:t xml:space="preserve"> </w:t>
      </w:r>
      <w:r w:rsidRPr="00651A8E">
        <w:t xml:space="preserve">pathogenic </w:t>
      </w:r>
      <w:r>
        <w:t>variant</w:t>
      </w:r>
      <w:r w:rsidR="006C3054">
        <w:t xml:space="preserve">s </w:t>
      </w:r>
      <w:r w:rsidR="00B9504D">
        <w:fldChar w:fldCharType="begin">
          <w:fldData xml:space="preserve">PEVuZE5vdGU+PENpdGU+PEF1dGhvcj5DcnV6PC9BdXRob3I+PFllYXI+MjAxODwvWWVhcj48UmVj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</w:fldData>
        </w:fldChar>
      </w:r>
      <w:r w:rsidR="00B9504D">
        <w:instrText xml:space="preserve"> ADDIN EN.CITE </w:instrText>
      </w:r>
      <w:r w:rsidR="00B9504D">
        <w:fldChar w:fldCharType="begin">
          <w:fldData xml:space="preserve">PEVuZE5vdGU+PENpdGU+PEF1dGhvcj5DcnV6PC9BdXRob3I+PFllYXI+MjAxODwvWWVhcj48UmVj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</w:fldData>
        </w:fldChar>
      </w:r>
      <w:r w:rsidR="00B9504D">
        <w:instrText xml:space="preserve"> ADDIN EN.CITE.DATA </w:instrText>
      </w:r>
      <w:r w:rsidR="00B9504D">
        <w:fldChar w:fldCharType="end"/>
      </w:r>
      <w:r w:rsidR="00B9504D">
        <w:fldChar w:fldCharType="separate"/>
      </w:r>
      <w:r w:rsidR="00B9504D">
        <w:rPr>
          <w:noProof/>
        </w:rPr>
        <w:t>(Cruz et al. 2018)</w:t>
      </w:r>
      <w:r w:rsidR="00B9504D">
        <w:fldChar w:fldCharType="end"/>
      </w:r>
      <w:r w:rsidR="006C3054">
        <w:t>.</w:t>
      </w:r>
      <w:r w:rsidR="00525AA1" w:rsidRPr="00525AA1">
        <w:t xml:space="preserve"> </w:t>
      </w:r>
      <w:r w:rsidR="00525AA1">
        <w:t>Resistance to platinum-based chemotherapy also occurs via i</w:t>
      </w:r>
      <w:r w:rsidR="00525AA1" w:rsidRPr="00FB4B0D">
        <w:t xml:space="preserve">ncreased </w:t>
      </w:r>
      <w:r w:rsidR="00525AA1">
        <w:t>expression of genes involved</w:t>
      </w:r>
      <w:r w:rsidR="00525AA1" w:rsidRPr="00FB4B0D">
        <w:t xml:space="preserve"> </w:t>
      </w:r>
      <w:r w:rsidR="00525AA1">
        <w:t xml:space="preserve">in other DNA repair pathways, such as the </w:t>
      </w:r>
      <w:r w:rsidR="00525AA1" w:rsidRPr="00DC3196">
        <w:t>nucleotide excision repair (NER)</w:t>
      </w:r>
      <w:r w:rsidR="00525AA1">
        <w:t xml:space="preserve"> pathway</w:t>
      </w:r>
      <w:r w:rsidR="00525AA1" w:rsidRPr="00DC3196">
        <w:t>,</w:t>
      </w:r>
      <w:r w:rsidR="00525AA1">
        <w:t xml:space="preserve"> especially the </w:t>
      </w:r>
      <w:r w:rsidR="00525AA1" w:rsidRPr="00FB4B0D">
        <w:t xml:space="preserve">excision repair cross-complementation group 1 </w:t>
      </w:r>
      <w:r w:rsidR="00525AA1">
        <w:t>(</w:t>
      </w:r>
      <w:r w:rsidR="00525AA1" w:rsidRPr="00FB4B0D">
        <w:rPr>
          <w:i/>
        </w:rPr>
        <w:t>ERCC1</w:t>
      </w:r>
      <w:r w:rsidR="00525AA1">
        <w:t xml:space="preserve">) gene in this pathway </w:t>
      </w:r>
      <w:r w:rsidR="00B9504D">
        <w:fldChar w:fldCharType="begin">
          <w:fldData xml:space="preserve">PEVuZE5vdGU+PENpdGU+PEF1dGhvcj5CYXNvdXJha29zPC9BdXRob3I+PFllYXI+MjAxNzwvWWVh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=
</w:fldData>
        </w:fldChar>
      </w:r>
      <w:r w:rsidR="00B9504D">
        <w:instrText xml:space="preserve"> ADDIN EN.CITE </w:instrText>
      </w:r>
      <w:r w:rsidR="00B9504D">
        <w:fldChar w:fldCharType="begin">
          <w:fldData xml:space="preserve">PEVuZE5vdGU+PENpdGU+PEF1dGhvcj5CYXNvdXJha29zPC9BdXRob3I+PFllYXI+MjAxNzwvWWVh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=
</w:fldData>
        </w:fldChar>
      </w:r>
      <w:r w:rsidR="00B9504D">
        <w:instrText xml:space="preserve"> ADDIN EN.CITE.DATA </w:instrText>
      </w:r>
      <w:r w:rsidR="00B9504D">
        <w:fldChar w:fldCharType="end"/>
      </w:r>
      <w:r w:rsidR="00B9504D">
        <w:fldChar w:fldCharType="separate"/>
      </w:r>
      <w:r w:rsidR="00B9504D">
        <w:rPr>
          <w:noProof/>
        </w:rPr>
        <w:t>(Basourakos et al. 2017)</w:t>
      </w:r>
      <w:r w:rsidR="00B9504D">
        <w:fldChar w:fldCharType="end"/>
      </w:r>
      <w:r w:rsidR="00525AA1">
        <w:t>.</w:t>
      </w:r>
    </w:p>
    <w:p w14:paraId="45527A1A" w14:textId="77777777" w:rsidR="00DC3196" w:rsidRDefault="00DC3196" w:rsidP="00036CAF">
      <w:pPr>
        <w:jc w:val="both"/>
      </w:pPr>
      <w:r>
        <w:t>It would be expected that these resistance mechanisms would be ubiquitous for all types of solid tumour</w:t>
      </w:r>
      <w:r w:rsidR="00FB4B0D">
        <w:t>s</w:t>
      </w:r>
      <w:r>
        <w:t xml:space="preserve">, including pancreatic cancer, given the pivotal role of effective DNA repair for the survival of all cells. Thus, patients who do not respond to platinum-based chemotherapy, due to restoration of DNA repair pathways, are unlikely to benefit from olaparib maintenance therapy even in the presence of </w:t>
      </w:r>
      <w:r w:rsidR="00651A8E">
        <w:t>a</w:t>
      </w:r>
      <w:r w:rsidR="00CD3208" w:rsidRPr="00CD3208">
        <w:t xml:space="preserve"> </w:t>
      </w:r>
      <w:r w:rsidRPr="00C2495E">
        <w:rPr>
          <w:i/>
        </w:rPr>
        <w:t>BRCA1/2</w:t>
      </w:r>
      <w:r>
        <w:t xml:space="preserve"> </w:t>
      </w:r>
      <w:r w:rsidR="00651A8E" w:rsidRPr="00651A8E">
        <w:t xml:space="preserve">pathogenic </w:t>
      </w:r>
      <w:r w:rsidR="00651A8E">
        <w:t>variant</w:t>
      </w:r>
      <w:r>
        <w:t>.</w:t>
      </w:r>
    </w:p>
    <w:p w14:paraId="08232153" w14:textId="77777777" w:rsidR="00DC3196" w:rsidRDefault="00DC3196" w:rsidP="00036CAF">
      <w:pPr>
        <w:jc w:val="both"/>
      </w:pPr>
      <w:r>
        <w:t>However, resistance to platinum-based chemotherapy can also occur via other mechanisms that should not interfere with (or reduce) the subsequent response to olaparib</w:t>
      </w:r>
      <w:r w:rsidR="00ED4B65">
        <w:t xml:space="preserve"> </w:t>
      </w:r>
      <w:r w:rsidR="00EE7F48">
        <w:fldChar w:fldCharType="begin">
          <w:fldData xml:space="preserve">PEVuZE5vdGU+PENpdGU+PEF1dGhvcj5CYXNvdXJha29zPC9BdXRob3I+PFllYXI+MjAxNzwvWWVh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==
</w:fldData>
        </w:fldChar>
      </w:r>
      <w:r w:rsidR="00EE7F48">
        <w:instrText xml:space="preserve"> ADDIN EN.CITE </w:instrText>
      </w:r>
      <w:r w:rsidR="00EE7F48">
        <w:fldChar w:fldCharType="begin">
          <w:fldData xml:space="preserve">PEVuZE5vdGU+PENpdGU+PEF1dGhvcj5CYXNvdXJha29zPC9BdXRob3I+PFllYXI+MjAxNzwvWWVh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==
</w:fldData>
        </w:fldChar>
      </w:r>
      <w:r w:rsidR="00EE7F48">
        <w:instrText xml:space="preserve"> ADDIN EN.CITE.DATA </w:instrText>
      </w:r>
      <w:r w:rsidR="00EE7F48">
        <w:fldChar w:fldCharType="end"/>
      </w:r>
      <w:r w:rsidR="00EE7F48">
        <w:fldChar w:fldCharType="separate"/>
      </w:r>
      <w:r w:rsidR="00EE7F48">
        <w:rPr>
          <w:noProof/>
        </w:rPr>
        <w:t>(Basourakos et al. 2017; Chen &amp; Chang 2019)</w:t>
      </w:r>
      <w:r w:rsidR="00EE7F48">
        <w:fldChar w:fldCharType="end"/>
      </w:r>
      <w:r>
        <w:t xml:space="preserve">. The effectiveness of platinum-based chemotherapy can be </w:t>
      </w:r>
      <w:r w:rsidRPr="00DC3196">
        <w:t>reduc</w:t>
      </w:r>
      <w:r>
        <w:t>ed</w:t>
      </w:r>
      <w:r w:rsidRPr="00DC3196">
        <w:t xml:space="preserve"> </w:t>
      </w:r>
      <w:r w:rsidR="00FB4B0D">
        <w:t xml:space="preserve">by less </w:t>
      </w:r>
      <w:r w:rsidRPr="00DC3196">
        <w:t xml:space="preserve">intracellular </w:t>
      </w:r>
      <w:r w:rsidR="00FB4B0D">
        <w:t xml:space="preserve">drug </w:t>
      </w:r>
      <w:r w:rsidRPr="00DC3196">
        <w:t xml:space="preserve">accumulation either by </w:t>
      </w:r>
      <w:r w:rsidR="00ED4B65" w:rsidRPr="00DC3196">
        <w:t xml:space="preserve">decreased drug influx or by </w:t>
      </w:r>
      <w:r w:rsidRPr="00DC3196">
        <w:t xml:space="preserve">increased drug efflux. </w:t>
      </w:r>
      <w:r>
        <w:t>A</w:t>
      </w:r>
      <w:r w:rsidRPr="00DC3196">
        <w:t xml:space="preserve"> number of membrane transporters facilitate the influx of platinum-based agents into cancer cells</w:t>
      </w:r>
      <w:r>
        <w:t xml:space="preserve"> and one</w:t>
      </w:r>
      <w:r w:rsidRPr="00DC3196">
        <w:t xml:space="preserve"> </w:t>
      </w:r>
      <w:r>
        <w:t>that has been associated with therapeutic results</w:t>
      </w:r>
      <w:r w:rsidRPr="00DC3196">
        <w:t xml:space="preserve"> is the copper transport protein 1.</w:t>
      </w:r>
      <w:r>
        <w:t xml:space="preserve"> </w:t>
      </w:r>
      <w:r w:rsidRPr="00DC3196">
        <w:t xml:space="preserve">Cytosolic inactivation/metabolism of platinum-based agents is </w:t>
      </w:r>
      <w:r>
        <w:t>another</w:t>
      </w:r>
      <w:r w:rsidRPr="00DC3196">
        <w:t xml:space="preserve"> mechanism of platinum resistance</w:t>
      </w:r>
      <w:r>
        <w:t>;</w:t>
      </w:r>
      <w:r w:rsidRPr="00DC3196">
        <w:t xml:space="preserve"> </w:t>
      </w:r>
      <w:r w:rsidR="00ED4B65">
        <w:t xml:space="preserve">for example, </w:t>
      </w:r>
      <w:r w:rsidRPr="00DC3196">
        <w:t xml:space="preserve">the platinum-based agent </w:t>
      </w:r>
      <w:r>
        <w:t xml:space="preserve">is </w:t>
      </w:r>
      <w:r w:rsidRPr="00DC3196">
        <w:t>conjugat</w:t>
      </w:r>
      <w:r>
        <w:t>ed</w:t>
      </w:r>
      <w:r w:rsidRPr="00DC3196">
        <w:t xml:space="preserve"> with glutathione, and neutrali</w:t>
      </w:r>
      <w:r>
        <w:t>sed</w:t>
      </w:r>
      <w:r w:rsidRPr="00DC3196">
        <w:t xml:space="preserve"> through exportation of the glutathione-conjugated molecules</w:t>
      </w:r>
      <w:r>
        <w:t>.</w:t>
      </w:r>
    </w:p>
    <w:p w14:paraId="46C22A85" w14:textId="32C5E4D7" w:rsidR="00617018" w:rsidRDefault="000F5CE5" w:rsidP="00036CAF">
      <w:pPr>
        <w:jc w:val="both"/>
      </w:pPr>
      <w:r>
        <w:t>Patients whose metastatic tumours</w:t>
      </w:r>
      <w:r w:rsidR="00617018">
        <w:t xml:space="preserve"> have acquired resistance to </w:t>
      </w:r>
      <w:r>
        <w:t xml:space="preserve">olaparib, due to </w:t>
      </w:r>
      <w:r w:rsidR="00BD31A0">
        <w:t>reactivation of the</w:t>
      </w:r>
      <w:r>
        <w:t xml:space="preserve"> HRR pathway, and are treated with olaparib maintenance therapy would suffer from treatment side effects without gaining any benefit. </w:t>
      </w:r>
      <w:r w:rsidR="004F4840">
        <w:t xml:space="preserve">A discussion on the prevalence rate of resistance </w:t>
      </w:r>
      <w:r w:rsidR="001220A2">
        <w:t>variants</w:t>
      </w:r>
      <w:r w:rsidR="004F4840">
        <w:t xml:space="preserve"> after platinum-based chemotherapy, and during olaparib maintenance therapy, should be included.</w:t>
      </w:r>
      <w:r w:rsidR="00BD31A0" w:rsidRPr="00BD31A0">
        <w:t xml:space="preserve"> </w:t>
      </w:r>
      <w:r w:rsidR="00BD31A0">
        <w:t xml:space="preserve">A discussion on the likely health outcomes for patients with a false positive </w:t>
      </w:r>
      <w:r w:rsidR="00BD31A0" w:rsidRPr="000F5CE5">
        <w:rPr>
          <w:i/>
        </w:rPr>
        <w:t>BRCA1/2</w:t>
      </w:r>
      <w:r w:rsidR="00BD31A0">
        <w:t xml:space="preserve"> variant test result receiving olaparib maintenance therapy should also be included.</w:t>
      </w:r>
    </w:p>
    <w:p w14:paraId="21E60117" w14:textId="05749F6A" w:rsidR="00337E50" w:rsidRPr="00780D84" w:rsidRDefault="00E57284" w:rsidP="00780D84">
      <w:pPr>
        <w:pStyle w:val="Heading6"/>
        <w:spacing w:after="60"/>
        <w:rPr>
          <w:b/>
          <w:color w:val="00B0F0"/>
          <w:sz w:val="28"/>
          <w:szCs w:val="28"/>
        </w:rPr>
      </w:pPr>
      <w:r w:rsidRPr="00780D84">
        <w:rPr>
          <w:b/>
          <w:color w:val="00B0F0"/>
          <w:sz w:val="28"/>
          <w:szCs w:val="28"/>
        </w:rPr>
        <w:t>Therapeutic e</w:t>
      </w:r>
      <w:r w:rsidR="00337E50" w:rsidRPr="00780D84">
        <w:rPr>
          <w:b/>
          <w:color w:val="00B0F0"/>
          <w:sz w:val="28"/>
          <w:szCs w:val="28"/>
        </w:rPr>
        <w:t>vidence</w:t>
      </w:r>
      <w:r w:rsidR="00E535DD" w:rsidRPr="00780D84">
        <w:rPr>
          <w:b/>
          <w:color w:val="00B0F0"/>
          <w:sz w:val="28"/>
          <w:szCs w:val="28"/>
        </w:rPr>
        <w:t xml:space="preserve"> base</w:t>
      </w:r>
    </w:p>
    <w:p w14:paraId="0FC4A1DB" w14:textId="3F36BDAB" w:rsidR="00972E61" w:rsidRDefault="00E53893" w:rsidP="00036CAF">
      <w:pPr>
        <w:jc w:val="both"/>
      </w:pPr>
      <w:r w:rsidRPr="00E53893">
        <w:t xml:space="preserve">Three publications </w:t>
      </w:r>
      <w:r w:rsidR="007A4DB8">
        <w:t xml:space="preserve">(one journal article and two conference abstracts) </w:t>
      </w:r>
      <w:r w:rsidRPr="00E53893">
        <w:t>were identified that reported on the POLO trial</w:t>
      </w:r>
      <w:r>
        <w:t>, a p</w:t>
      </w:r>
      <w:r w:rsidR="00337E50" w:rsidRPr="00E53893">
        <w:t xml:space="preserve">hase III </w:t>
      </w:r>
      <w:r>
        <w:t xml:space="preserve">randomised, </w:t>
      </w:r>
      <w:r w:rsidR="005D6C41" w:rsidRPr="00E53893">
        <w:t>d</w:t>
      </w:r>
      <w:r w:rsidR="00851076">
        <w:t>ouble-</w:t>
      </w:r>
      <w:r w:rsidR="005D6C41">
        <w:t>blind</w:t>
      </w:r>
      <w:r>
        <w:t>, placebo-controlled</w:t>
      </w:r>
      <w:r w:rsidRPr="00E53893">
        <w:t xml:space="preserve"> </w:t>
      </w:r>
      <w:r>
        <w:t>trial (</w:t>
      </w:r>
      <w:r w:rsidR="00337E50" w:rsidRPr="00E53893">
        <w:t>ClinicalTrials.gov number NCT02184195</w:t>
      </w:r>
      <w:r>
        <w:t xml:space="preserve">). This trial randomised </w:t>
      </w:r>
      <w:r w:rsidRPr="00E53893">
        <w:t xml:space="preserve">patients who had a germline </w:t>
      </w:r>
      <w:r w:rsidRPr="00E53893">
        <w:rPr>
          <w:i/>
        </w:rPr>
        <w:t>BRCA1/2</w:t>
      </w:r>
      <w:r w:rsidRPr="00E53893">
        <w:t xml:space="preserve"> </w:t>
      </w:r>
      <w:r>
        <w:t>pathogenic variant</w:t>
      </w:r>
      <w:r w:rsidRPr="00E53893">
        <w:t xml:space="preserve"> and metastatic pancreatic cancer that had not progressed during first-l</w:t>
      </w:r>
      <w:r>
        <w:t>ine platinum-based chemotherapy</w:t>
      </w:r>
      <w:r w:rsidRPr="00E53893">
        <w:t>, in a 3:2 ratio, to receive maintenance olaparib</w:t>
      </w:r>
      <w:r w:rsidR="00DA39A9">
        <w:t xml:space="preserve"> </w:t>
      </w:r>
      <w:r w:rsidR="00DA39A9" w:rsidRPr="00DA39A9">
        <w:t>(300 mg twice daily)</w:t>
      </w:r>
      <w:r w:rsidRPr="00E53893">
        <w:t xml:space="preserve"> or placebo</w:t>
      </w:r>
      <w:r w:rsidR="00FB4B0D">
        <w:t xml:space="preserve"> </w:t>
      </w:r>
      <w:r w:rsidR="00B9504D">
        <w:fldChar w:fldCharType="begin">
          <w:fldData xml:space="preserve">PEVuZE5vdGU+PENpdGU+PEF1dGhvcj5Hb2xhbjwvQXV0aG9yPjxZZWFyPjIwMTk8L1llYXI+PFJl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</w:fldData>
        </w:fldChar>
      </w:r>
      <w:r w:rsidR="00B9504D">
        <w:instrText xml:space="preserve"> ADDIN EN.CITE </w:instrText>
      </w:r>
      <w:r w:rsidR="00B9504D">
        <w:fldChar w:fldCharType="begin">
          <w:fldData xml:space="preserve">PEVuZE5vdGU+PENpdGU+PEF1dGhvcj5Hb2xhbjwvQXV0aG9yPjxZZWFyPjIwMTk8L1llYXI+PFJl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</w:fldData>
        </w:fldChar>
      </w:r>
      <w:r w:rsidR="00B9504D">
        <w:instrText xml:space="preserve"> ADDIN EN.CITE.DATA </w:instrText>
      </w:r>
      <w:r w:rsidR="00B9504D">
        <w:fldChar w:fldCharType="end"/>
      </w:r>
      <w:r w:rsidR="00B9504D">
        <w:fldChar w:fldCharType="separate"/>
      </w:r>
      <w:r w:rsidR="00B9504D">
        <w:rPr>
          <w:noProof/>
        </w:rPr>
        <w:t>(Golan et al. 2019; Golan et al. 2018; Golan et al. 2016)</w:t>
      </w:r>
      <w:r w:rsidR="00B9504D">
        <w:fldChar w:fldCharType="end"/>
      </w:r>
      <w:r w:rsidR="00FB4B0D">
        <w:t>.</w:t>
      </w:r>
    </w:p>
    <w:p w14:paraId="05820184" w14:textId="18AF592C" w:rsidR="00DA39A9" w:rsidRDefault="00DA39A9" w:rsidP="00036CAF">
      <w:pPr>
        <w:jc w:val="both"/>
      </w:pPr>
      <w:r>
        <w:t>Another study, report</w:t>
      </w:r>
      <w:r w:rsidR="00FB4B0D">
        <w:t>ed</w:t>
      </w:r>
      <w:r>
        <w:t xml:space="preserve"> on olaparib treatment of </w:t>
      </w:r>
      <w:r w:rsidRPr="00DA39A9">
        <w:t xml:space="preserve">pancreatic cancer </w:t>
      </w:r>
      <w:r>
        <w:t xml:space="preserve">patients </w:t>
      </w:r>
      <w:r w:rsidRPr="00DA39A9">
        <w:t xml:space="preserve">with a germline </w:t>
      </w:r>
      <w:r w:rsidRPr="00DA39A9">
        <w:rPr>
          <w:i/>
        </w:rPr>
        <w:t>BRCA1/2</w:t>
      </w:r>
      <w:r w:rsidRPr="00DA39A9">
        <w:t xml:space="preserve"> </w:t>
      </w:r>
      <w:r>
        <w:t>pathogenic variant and prior gemcitabine treatment</w:t>
      </w:r>
      <w:r w:rsidR="00EC543B">
        <w:t xml:space="preserve"> </w:t>
      </w:r>
      <w:r w:rsidR="00B9504D">
        <w:fldChar w:fldCharType="begin"/>
      </w:r>
      <w:r w:rsidR="00B9504D">
        <w:instrText xml:space="preserve"> ADDIN EN.CITE &lt;EndNote&gt;&lt;Cite&gt;&lt;Author&gt;Kaufman&lt;/Author&gt;&lt;Year&gt;2015&lt;/Year&gt;&lt;RecNum&gt;56&lt;/RecNum&gt;&lt;DisplayText&gt;(Kaufman et al. 2015)&lt;/DisplayText&gt;&lt;record&gt;&lt;rec-number&gt;56&lt;/rec-number&gt;&lt;foreign-keys&gt;&lt;key app="EN" db-id="dfz5ts0r4xw0v2etrfjp2zx5zpxw0te2ex09" timestamp="1581477335"&gt;56&lt;/key&gt;&lt;/foreign-keys&gt;&lt;ref-type name="Journal Article"&gt;17&lt;/ref-type&gt;&lt;contributors&gt;&lt;authors&gt;&lt;author&gt;Bella Kaufman&lt;/author&gt;&lt;author&gt;Ronnie Shapira-Frommer&lt;/author&gt;&lt;author&gt;Rita K. Schmutzler&lt;/author&gt;&lt;author&gt;M. William Audeh&lt;/author&gt;&lt;author&gt;Michael Friedlander&lt;/author&gt;&lt;author&gt;Judith Balmaña&lt;/author&gt;&lt;author&gt;Gillian Mitchell&lt;/author&gt;&lt;author&gt;Georgeta Fried&lt;/author&gt;&lt;author&gt;Salomon M. Stemmer&lt;/author&gt;&lt;author&gt;Ayala Hubert&lt;/author&gt;&lt;author&gt;Ora Rosengarten&lt;/author&gt;&lt;author&gt;Mariana Steiner&lt;/author&gt;&lt;author&gt;Niklas Loman&lt;/author&gt;&lt;author&gt;Karin Bowen&lt;/author&gt;&lt;author&gt;Anitra Fielding&lt;/author&gt;&lt;author&gt;Susan M. Domchek&lt;/author&gt;&lt;/authors&gt;&lt;/contributors&gt;&lt;titles&gt;&lt;title&gt;Olaparib Monotherapy in Patients With Advanced Cancer and a Germline BRCA1/2 Mutation&lt;/title&gt;&lt;secondary-title&gt;Journal of Clinical Oncology&lt;/secondary-title&gt;&lt;/titles&gt;&lt;periodical&gt;&lt;full-title&gt;Journal of Clinical Oncology&lt;/full-title&gt;&lt;/periodical&gt;&lt;pages&gt;244-250&lt;/pages&gt;&lt;volume&gt;33&lt;/volume&gt;&lt;number&gt;3&lt;/number&gt;&lt;dates&gt;&lt;year&gt;2015&lt;/year&gt;&lt;/dates&gt;&lt;accession-num&gt;25366685&lt;/accession-num&gt;&lt;urls&gt;&lt;related-urls&gt;&lt;url&gt;https://ascopubs.org/doi/abs/10.1200/JCO.2014.56.2728&lt;/url&gt;&lt;url&gt;https://www.ncbi.nlm.nih.gov/pmc/articles/PMC6057749/pdf/JCO.2014.56.2728.pdf&lt;/url&gt;&lt;/related-urls&gt;&lt;/urls&gt;&lt;electronic-resource-num&gt;10.1200/jco.2014.56.2728&lt;/electronic-resource-num&gt;&lt;/record&gt;&lt;/Cite&gt;&lt;/EndNote&gt;</w:instrText>
      </w:r>
      <w:r w:rsidR="00B9504D">
        <w:fldChar w:fldCharType="separate"/>
      </w:r>
      <w:r w:rsidR="00B9504D">
        <w:rPr>
          <w:noProof/>
        </w:rPr>
        <w:t>(Kaufman et al. 2015)</w:t>
      </w:r>
      <w:r w:rsidR="00B9504D">
        <w:fldChar w:fldCharType="end"/>
      </w:r>
      <w:r>
        <w:t>. Although it should be noted that olaparib was used as a therapy in this study and t</w:t>
      </w:r>
      <w:r w:rsidRPr="00DA39A9">
        <w:t>he primary efficacy end point was tumo</w:t>
      </w:r>
      <w:r>
        <w:t>u</w:t>
      </w:r>
      <w:r w:rsidRPr="00DA39A9">
        <w:t>r response rate</w:t>
      </w:r>
      <w:r w:rsidR="004E5842">
        <w:t>,</w:t>
      </w:r>
      <w:r>
        <w:t xml:space="preserve"> the dose of o</w:t>
      </w:r>
      <w:r w:rsidRPr="00DA39A9">
        <w:t xml:space="preserve">laparib administered </w:t>
      </w:r>
      <w:r>
        <w:t>(</w:t>
      </w:r>
      <w:r w:rsidRPr="00DA39A9">
        <w:t>400 mg twice per day</w:t>
      </w:r>
      <w:r>
        <w:t>) was 25% higher than in the POLO trial.</w:t>
      </w:r>
    </w:p>
    <w:p w14:paraId="6780C5D8" w14:textId="7A414160" w:rsidR="00E9262F" w:rsidRDefault="00DE0695" w:rsidP="00036CAF">
      <w:pPr>
        <w:spacing w:after="120"/>
        <w:jc w:val="both"/>
      </w:pPr>
      <w:r>
        <w:lastRenderedPageBreak/>
        <w:t>A</w:t>
      </w:r>
      <w:r w:rsidR="00E9262F">
        <w:t xml:space="preserve">dditional supporting evidence for the use of </w:t>
      </w:r>
      <w:r w:rsidR="00EC543B">
        <w:t>other</w:t>
      </w:r>
      <w:r w:rsidR="00DE480C">
        <w:t xml:space="preserve"> </w:t>
      </w:r>
      <w:r w:rsidR="00E9262F">
        <w:t>PARP inhibitors</w:t>
      </w:r>
      <w:r w:rsidR="00DE480C">
        <w:t>, n</w:t>
      </w:r>
      <w:r w:rsidR="00DE480C" w:rsidRPr="00DE480C">
        <w:t>iraparib</w:t>
      </w:r>
      <w:r w:rsidR="00DE480C">
        <w:t xml:space="preserve"> </w:t>
      </w:r>
      <w:r w:rsidR="00B9504D">
        <w:fldChar w:fldCharType="begin"/>
      </w:r>
      <w:r w:rsidR="00B9504D">
        <w:instrText xml:space="preserve"> ADDIN EN.CITE &lt;EndNote&gt;&lt;Cite&gt;&lt;Author&gt;Kasi&lt;/Author&gt;&lt;Year&gt;2019&lt;/Year&gt;&lt;RecNum&gt;53&lt;/RecNum&gt;&lt;DisplayText&gt;(Kasi et al. 2019)&lt;/DisplayText&gt;&lt;record&gt;&lt;rec-number&gt;53&lt;/rec-number&gt;&lt;foreign-keys&gt;&lt;key app="EN" db-id="dfz5ts0r4xw0v2etrfjp2zx5zpxw0te2ex09" timestamp="1581474989"&gt;53&lt;/key&gt;&lt;/foreign-keys&gt;&lt;ref-type name="Journal Article"&gt;17&lt;/ref-type&gt;&lt;contributors&gt;&lt;authors&gt;&lt;author&gt;Anup Kasi&lt;/author&gt;&lt;author&gt;Prabhakar Chalise&lt;/author&gt;&lt;author&gt;Stephen K. Williamson&lt;/author&gt;&lt;author&gt;Joaquina Celebre Baranda&lt;/author&gt;&lt;author&gt;Weijing Sun&lt;/author&gt;&lt;author&gt;Raed Moh&amp;apos;d Taiseer Al-Rajabi&lt;/author&gt;&lt;author&gt;Anwaar Saeed&lt;/author&gt;&lt;author&gt;Sean Kumer&lt;/author&gt;&lt;author&gt;Timothy Schmitt&lt;/author&gt;&lt;author&gt;Carolyn Foster&lt;/author&gt;&lt;author&gt;Ziyan Y. Pessetto&lt;/author&gt;&lt;author&gt;Malgorzata A. Witek&lt;/author&gt;&lt;author&gt;Steven A. Soper&lt;/author&gt;&lt;author&gt;Andrew K. Godwin&lt;/author&gt;&lt;/authors&gt;&lt;/contributors&gt;&lt;titles&gt;&lt;title&gt;Niraparib in metastatic pancreatic cancer after previous chemotherapy (NIRA-PANC): A phase 2 trial&lt;/title&gt;&lt;secondary-title&gt;Journal of Clinical Oncology&lt;/secondary-title&gt;&lt;/titles&gt;&lt;periodical&gt;&lt;full-title&gt;Journal of Clinical Oncology&lt;/full-title&gt;&lt;/periodical&gt;&lt;pages&gt;TPS4168-TPS4168&lt;/pages&gt;&lt;volume&gt;37&lt;/volume&gt;&lt;number&gt;15_suppl&lt;/number&gt;&lt;keywords&gt;&lt;keyword&gt;283-237-267,261-566-148,3282-206-4760-3852,261-566-3525&lt;/keyword&gt;&lt;/keywords&gt;&lt;dates&gt;&lt;year&gt;2019&lt;/year&gt;&lt;/dates&gt;&lt;urls&gt;&lt;related-urls&gt;&lt;url&gt;https://ascopubs.org/doi/abs/10.1200/JCO.2019.37.15_suppl.TPS4168&lt;/url&gt;&lt;/related-urls&gt;&lt;/urls&gt;&lt;electronic-resource-num&gt;10.1200/JCO.2019.37.15_suppl.TPS4168&lt;/electronic-resource-num&gt;&lt;/record&gt;&lt;/Cite&gt;&lt;/EndNote&gt;</w:instrText>
      </w:r>
      <w:r w:rsidR="00B9504D">
        <w:fldChar w:fldCharType="separate"/>
      </w:r>
      <w:r w:rsidR="00B9504D">
        <w:rPr>
          <w:noProof/>
        </w:rPr>
        <w:t>(Kasi et al. 2019)</w:t>
      </w:r>
      <w:r w:rsidR="00B9504D">
        <w:fldChar w:fldCharType="end"/>
      </w:r>
      <w:r w:rsidR="00EC543B">
        <w:t>,</w:t>
      </w:r>
      <w:r w:rsidR="00DE480C">
        <w:t xml:space="preserve"> </w:t>
      </w:r>
      <w:r w:rsidR="00EC543B" w:rsidRPr="00EC543B">
        <w:t xml:space="preserve">rucaparib </w:t>
      </w:r>
      <w:r w:rsidR="00B9504D">
        <w:fldChar w:fldCharType="begin"/>
      </w:r>
      <w:r w:rsidR="00B9504D">
        <w:instrText xml:space="preserve"> ADDIN EN.CITE &lt;EndNote&gt;&lt;Cite&gt;&lt;Author&gt;Shroff&lt;/Author&gt;&lt;Year&gt;2018&lt;/Year&gt;&lt;RecNum&gt;51&lt;/RecNum&gt;&lt;DisplayText&gt;(Shroff et al. 2018)&lt;/DisplayText&gt;&lt;record&gt;&lt;rec-number&gt;51&lt;/rec-number&gt;&lt;foreign-keys&gt;&lt;key app="EN" db-id="dfz5ts0r4xw0v2etrfjp2zx5zpxw0te2ex09" timestamp="1581474246"&gt;51&lt;/key&gt;&lt;/foreign-keys&gt;&lt;ref-type name="Journal Article"&gt;17&lt;/ref-type&gt;&lt;contributors&gt;&lt;authors&gt;&lt;author&gt;Rachna T. Shroff&lt;/author&gt;&lt;author&gt;Andrew Hendifar&lt;/author&gt;&lt;author&gt;Robert R. McWilliams&lt;/author&gt;&lt;author&gt;Ravit Geva&lt;/author&gt;&lt;author&gt;Ron Epelbaum&lt;/author&gt;&lt;author&gt;Lindsey Rolfe&lt;/author&gt;&lt;author&gt;Sandra Goble&lt;/author&gt;&lt;author&gt;Kevin K. Lin&lt;/author&gt;&lt;author&gt;Andrew V. Biankin&lt;/author&gt;&lt;author&gt;Heidi Giordano&lt;/author&gt;&lt;author&gt;Robert H. Vonderheide&lt;/author&gt;&lt;author&gt;Susan M. Domchek&lt;/author&gt;&lt;/authors&gt;&lt;/contributors&gt;&lt;titles&gt;&lt;title&gt;Rucaparib Monotherapy in Patients With Pancreatic Cancer and a Known Deleterious BRCA Mutation&lt;/title&gt;&lt;secondary-title&gt;JCO Precision Oncology&lt;/secondary-title&gt;&lt;/titles&gt;&lt;periodical&gt;&lt;full-title&gt;JCO Precision Oncology&lt;/full-title&gt;&lt;/periodical&gt;&lt;pages&gt;1-15&lt;/pages&gt;&lt;number&gt;2&lt;/number&gt;&lt;dates&gt;&lt;year&gt;2018&lt;/year&gt;&lt;/dates&gt;&lt;urls&gt;&lt;related-urls&gt;&lt;url&gt;https://ascopubs.org/doi/abs/10.1200/PO.17.00316&lt;/url&gt;&lt;/related-urls&gt;&lt;/urls&gt;&lt;electronic-resource-num&gt;10.1200/po.17.00316&lt;/electronic-resource-num&gt;&lt;/record&gt;&lt;/Cite&gt;&lt;/EndNote&gt;</w:instrText>
      </w:r>
      <w:r w:rsidR="00B9504D">
        <w:fldChar w:fldCharType="separate"/>
      </w:r>
      <w:r w:rsidR="00B9504D">
        <w:rPr>
          <w:noProof/>
        </w:rPr>
        <w:t>(Shroff et al. 2018)</w:t>
      </w:r>
      <w:r w:rsidR="00B9504D">
        <w:fldChar w:fldCharType="end"/>
      </w:r>
      <w:r w:rsidR="00EC543B">
        <w:t xml:space="preserve">, </w:t>
      </w:r>
      <w:r w:rsidR="00DE480C">
        <w:t>and</w:t>
      </w:r>
      <w:r w:rsidR="00DE480C" w:rsidRPr="00DE480C">
        <w:t xml:space="preserve"> veliparib </w:t>
      </w:r>
      <w:r w:rsidR="00B9504D">
        <w:fldChar w:fldCharType="begin">
          <w:fldData xml:space="preserve">PEVuZE5vdGU+PENpdGU+PEF1dGhvcj5Mb3dlcnk8L0F1dGhvcj48WWVhcj4yMDE4PC9ZZWFyPjxS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=
</w:fldData>
        </w:fldChar>
      </w:r>
      <w:r w:rsidR="00EE7F48">
        <w:instrText xml:space="preserve"> ADDIN EN.CITE </w:instrText>
      </w:r>
      <w:r w:rsidR="00EE7F48">
        <w:fldChar w:fldCharType="begin">
          <w:fldData xml:space="preserve">PEVuZE5vdGU+PENpdGU+PEF1dGhvcj5Mb3dlcnk8L0F1dGhvcj48WWVhcj4yMDE4PC9ZZWFyPjxS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=
</w:fldData>
        </w:fldChar>
      </w:r>
      <w:r w:rsidR="00EE7F48">
        <w:instrText xml:space="preserve"> ADDIN EN.CITE.DATA </w:instrText>
      </w:r>
      <w:r w:rsidR="00EE7F48">
        <w:fldChar w:fldCharType="end"/>
      </w:r>
      <w:r w:rsidR="00B9504D">
        <w:fldChar w:fldCharType="separate"/>
      </w:r>
      <w:r w:rsidR="00EE7F48">
        <w:rPr>
          <w:noProof/>
        </w:rPr>
        <w:t>(Lowery et al. 2018)</w:t>
      </w:r>
      <w:r w:rsidR="00B9504D">
        <w:fldChar w:fldCharType="end"/>
      </w:r>
      <w:r w:rsidR="00EC543B">
        <w:t>,</w:t>
      </w:r>
      <w:r w:rsidR="00DE480C">
        <w:t xml:space="preserve"> as a second- or later-line treatment for </w:t>
      </w:r>
      <w:r w:rsidR="00EC543B">
        <w:t xml:space="preserve">patients with </w:t>
      </w:r>
      <w:r w:rsidR="00DE480C">
        <w:t>metastatic pancreatic cancer</w:t>
      </w:r>
      <w:r w:rsidR="00EC543B">
        <w:t>,</w:t>
      </w:r>
      <w:r w:rsidR="00EC543B" w:rsidRPr="00EC543B">
        <w:t xml:space="preserve"> </w:t>
      </w:r>
      <w:r w:rsidR="00EC543B">
        <w:t xml:space="preserve">and a </w:t>
      </w:r>
      <w:r w:rsidR="00EC543B" w:rsidRPr="00EC543B">
        <w:t>germline or somatic</w:t>
      </w:r>
      <w:r w:rsidR="00DE480C">
        <w:t xml:space="preserve"> </w:t>
      </w:r>
      <w:r w:rsidR="00EC543B" w:rsidRPr="00EC543B">
        <w:rPr>
          <w:i/>
        </w:rPr>
        <w:t>BRCA1/2</w:t>
      </w:r>
      <w:r w:rsidR="00EC543B">
        <w:t xml:space="preserve"> </w:t>
      </w:r>
      <w:r w:rsidR="00651A8E" w:rsidRPr="00651A8E">
        <w:t xml:space="preserve">pathogenic </w:t>
      </w:r>
      <w:r w:rsidR="00651A8E">
        <w:t>variant</w:t>
      </w:r>
      <w:r w:rsidR="00EC543B">
        <w:t xml:space="preserve">, </w:t>
      </w:r>
      <w:r w:rsidR="00DE480C">
        <w:t xml:space="preserve">were identified in the scoping review by Singh et al </w:t>
      </w:r>
      <w:r w:rsidR="00B9504D">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B9504D">
        <w:instrText xml:space="preserve"> ADDIN EN.CITE </w:instrText>
      </w:r>
      <w:r w:rsidR="00B9504D">
        <w:fldChar w:fldCharType="begin">
          <w:fldData xml:space="preserve">PEVuZE5vdGU+PENpdGUgRXhjbHVkZUF1dGg9IjEiPjxBdXRob3I+U2luZ2g8L0F1dGhvcj48WWVh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</w:fldData>
        </w:fldChar>
      </w:r>
      <w:r w:rsidR="00B9504D">
        <w:instrText xml:space="preserve"> ADDIN EN.CITE.DATA </w:instrText>
      </w:r>
      <w:r w:rsidR="00B9504D">
        <w:fldChar w:fldCharType="end"/>
      </w:r>
      <w:r w:rsidR="00B9504D">
        <w:fldChar w:fldCharType="separate"/>
      </w:r>
      <w:r w:rsidR="00B9504D">
        <w:rPr>
          <w:noProof/>
        </w:rPr>
        <w:t>(2019)</w:t>
      </w:r>
      <w:r w:rsidR="00B9504D">
        <w:fldChar w:fldCharType="end"/>
      </w:r>
      <w:r w:rsidR="00DE480C">
        <w:t>.</w:t>
      </w:r>
    </w:p>
    <w:p w14:paraId="5232E5B4" w14:textId="5F98793A" w:rsidR="00896845" w:rsidRPr="008E6280" w:rsidRDefault="00896845" w:rsidP="009B2D1E">
      <w:pPr>
        <w:pStyle w:val="Heading3"/>
        <w:spacing w:after="60"/>
        <w:rPr>
          <w:rFonts w:ascii="Cambria" w:hAnsi="Cambria"/>
          <w:color w:val="00B0F0"/>
          <w:sz w:val="32"/>
          <w:szCs w:val="32"/>
        </w:rPr>
      </w:pPr>
      <w:r w:rsidRPr="008E6280">
        <w:rPr>
          <w:rFonts w:ascii="Cambria" w:hAnsi="Cambria"/>
          <w:color w:val="00B0F0"/>
          <w:sz w:val="32"/>
          <w:szCs w:val="32"/>
        </w:rPr>
        <w:t>C</w:t>
      </w:r>
      <w:r w:rsidR="00780D84" w:rsidRPr="008E6280">
        <w:rPr>
          <w:rFonts w:ascii="Cambria" w:hAnsi="Cambria"/>
          <w:color w:val="00B0F0"/>
          <w:sz w:val="32"/>
          <w:szCs w:val="32"/>
        </w:rPr>
        <w:t>OMPARATOR</w:t>
      </w:r>
    </w:p>
    <w:p w14:paraId="05A31C5C" w14:textId="664D7F92" w:rsidR="00F81D24" w:rsidRPr="002E5660" w:rsidRDefault="00863A72" w:rsidP="000F0951">
      <w:pPr>
        <w:pStyle w:val="Heading5"/>
        <w:rPr>
          <w:b/>
          <w:i w:val="0"/>
          <w:color w:val="00B0F0"/>
          <w:sz w:val="28"/>
          <w:szCs w:val="28"/>
        </w:rPr>
      </w:pPr>
      <w:r w:rsidRPr="002E5660">
        <w:rPr>
          <w:b/>
          <w:i w:val="0"/>
          <w:color w:val="00B0F0"/>
          <w:sz w:val="28"/>
          <w:szCs w:val="28"/>
        </w:rPr>
        <w:t>The test</w:t>
      </w:r>
    </w:p>
    <w:p w14:paraId="5D83B376" w14:textId="48B4506B" w:rsidR="00F81D24" w:rsidRDefault="00F81D24" w:rsidP="007E7B4A">
      <w:pPr>
        <w:spacing w:after="160"/>
        <w:jc w:val="both"/>
      </w:pPr>
      <w:r>
        <w:t>Currently</w:t>
      </w:r>
      <w:r w:rsidR="00A776B2">
        <w:t>,</w:t>
      </w:r>
      <w:r>
        <w:t xml:space="preserve"> germline </w:t>
      </w:r>
      <w:r w:rsidRPr="0085623E">
        <w:rPr>
          <w:i/>
        </w:rPr>
        <w:t>BRCA</w:t>
      </w:r>
      <w:r w:rsidR="0085623E" w:rsidRPr="0085623E">
        <w:rPr>
          <w:i/>
        </w:rPr>
        <w:t>1/2</w:t>
      </w:r>
      <w:r>
        <w:t xml:space="preserve"> </w:t>
      </w:r>
      <w:r w:rsidR="00651A8E">
        <w:t>variant</w:t>
      </w:r>
      <w:r>
        <w:t xml:space="preserve"> testing is not funded by the </w:t>
      </w:r>
      <w:r w:rsidR="005A28FD">
        <w:t>MBS</w:t>
      </w:r>
      <w:r>
        <w:t xml:space="preserve"> for patients with metastatic pancreatic cancer to determine their </w:t>
      </w:r>
      <w:r w:rsidR="005A28FD" w:rsidRPr="005A28FD">
        <w:rPr>
          <w:i/>
        </w:rPr>
        <w:t>BRCA1/2</w:t>
      </w:r>
      <w:r w:rsidR="005A28FD">
        <w:t xml:space="preserve"> </w:t>
      </w:r>
      <w:r w:rsidR="00651A8E">
        <w:t>variant</w:t>
      </w:r>
      <w:r w:rsidR="005A28FD">
        <w:t xml:space="preserve"> </w:t>
      </w:r>
      <w:r>
        <w:t xml:space="preserve">status for </w:t>
      </w:r>
      <w:r w:rsidR="00BD31A0">
        <w:t xml:space="preserve">eligibility to treatment with </w:t>
      </w:r>
      <w:r w:rsidR="00851076">
        <w:t>olaparib.</w:t>
      </w:r>
    </w:p>
    <w:p w14:paraId="20889EFE" w14:textId="0D32376F" w:rsidR="00F81D24" w:rsidRDefault="00F81D24" w:rsidP="00A776B2">
      <w:r>
        <w:t>Therefore ‘no testing’ is the comparator.</w:t>
      </w:r>
    </w:p>
    <w:p w14:paraId="5C89FB8A" w14:textId="77777777" w:rsidR="00CD5C16" w:rsidRPr="00B90035" w:rsidRDefault="00CD5C16" w:rsidP="00CD5C16">
      <w:pPr>
        <w:rPr>
          <w:i/>
        </w:rPr>
      </w:pPr>
      <w:r w:rsidRPr="00B90035">
        <w:rPr>
          <w:i/>
        </w:rPr>
        <w:t>PASC confirmed the comparator for the test.</w:t>
      </w:r>
    </w:p>
    <w:p w14:paraId="343FC6DC" w14:textId="1FAB56F6" w:rsidR="007E7B4A" w:rsidRPr="00B90035" w:rsidRDefault="00CD5C16" w:rsidP="007E7B4A">
      <w:pPr>
        <w:rPr>
          <w:i/>
        </w:rPr>
      </w:pPr>
      <w:r w:rsidRPr="00B90035">
        <w:rPr>
          <w:i/>
        </w:rPr>
        <w:t xml:space="preserve">PASC advised that, although germline </w:t>
      </w:r>
      <w:r w:rsidRPr="00B90035">
        <w:rPr>
          <w:i/>
          <w:iCs/>
        </w:rPr>
        <w:t>BRCA1/2</w:t>
      </w:r>
      <w:r w:rsidRPr="00B90035">
        <w:rPr>
          <w:i/>
        </w:rPr>
        <w:t xml:space="preserve"> variant testing is well established in Australia, the analytical concordance between methods using next-generation sequencing or MLPA, and the evidentiary standard (Sanger sequencing and multiplex PCR) should be assessed.</w:t>
      </w:r>
    </w:p>
    <w:p w14:paraId="544D64AE" w14:textId="77777777" w:rsidR="00863A72" w:rsidRPr="002E5660" w:rsidRDefault="00863A72" w:rsidP="000F0951">
      <w:pPr>
        <w:pStyle w:val="Heading5"/>
        <w:rPr>
          <w:b/>
          <w:i w:val="0"/>
          <w:color w:val="00B0F0"/>
          <w:sz w:val="28"/>
          <w:szCs w:val="28"/>
        </w:rPr>
      </w:pPr>
      <w:r w:rsidRPr="002E5660">
        <w:rPr>
          <w:b/>
          <w:i w:val="0"/>
          <w:color w:val="00B0F0"/>
          <w:sz w:val="28"/>
          <w:szCs w:val="28"/>
        </w:rPr>
        <w:t>The drug</w:t>
      </w:r>
    </w:p>
    <w:p w14:paraId="65B8AE2D" w14:textId="1E41C8E4" w:rsidR="009C6776" w:rsidRDefault="00F81D24" w:rsidP="00511A6F">
      <w:pPr>
        <w:jc w:val="both"/>
      </w:pPr>
      <w:r>
        <w:t xml:space="preserve">Currently there are no options for maintenance therapy in patients who have achieved disease control following </w:t>
      </w:r>
      <w:r w:rsidR="003F152D">
        <w:t>first-line treatment</w:t>
      </w:r>
      <w:r>
        <w:t xml:space="preserve"> </w:t>
      </w:r>
      <w:r w:rsidR="00863A72">
        <w:t xml:space="preserve">for </w:t>
      </w:r>
      <w:r w:rsidR="00353389">
        <w:t xml:space="preserve">metastatic </w:t>
      </w:r>
      <w:r w:rsidR="00863A72">
        <w:t>pancreatic cancer</w:t>
      </w:r>
      <w:r>
        <w:t>. The</w:t>
      </w:r>
      <w:r w:rsidR="00353389">
        <w:t>refore, the</w:t>
      </w:r>
      <w:r>
        <w:t xml:space="preserve"> nominated comparator for olaparib maintenance treatment following </w:t>
      </w:r>
      <w:r w:rsidR="000F0951">
        <w:t xml:space="preserve">response to </w:t>
      </w:r>
      <w:r>
        <w:t xml:space="preserve">first line </w:t>
      </w:r>
      <w:r w:rsidR="0016186A">
        <w:t>platinum-based</w:t>
      </w:r>
      <w:r>
        <w:t xml:space="preserve"> chemotherapy is “watchful waiting” or no </w:t>
      </w:r>
      <w:r w:rsidR="00851076">
        <w:t xml:space="preserve">continuing </w:t>
      </w:r>
      <w:r>
        <w:t>active anti-cancer treatment.</w:t>
      </w:r>
    </w:p>
    <w:p w14:paraId="6FE99AC4" w14:textId="77777777" w:rsidR="00CD5554" w:rsidRDefault="00CD5554" w:rsidP="002E5660">
      <w:pPr>
        <w:pStyle w:val="Heading3"/>
        <w:spacing w:after="80"/>
        <w:rPr>
          <w:rFonts w:ascii="Cambria" w:hAnsi="Cambria"/>
          <w:color w:val="00B0F0"/>
          <w:sz w:val="32"/>
          <w:szCs w:val="32"/>
        </w:rPr>
      </w:pPr>
    </w:p>
    <w:p w14:paraId="18D53C7D" w14:textId="67598253" w:rsidR="00896845" w:rsidRDefault="00896845" w:rsidP="002E5660">
      <w:pPr>
        <w:pStyle w:val="Heading3"/>
        <w:spacing w:after="80"/>
        <w:rPr>
          <w:rFonts w:ascii="Cambria" w:hAnsi="Cambria"/>
          <w:color w:val="00B0F0"/>
          <w:sz w:val="32"/>
          <w:szCs w:val="32"/>
        </w:rPr>
      </w:pPr>
      <w:r w:rsidRPr="008E6280">
        <w:rPr>
          <w:rFonts w:ascii="Cambria" w:hAnsi="Cambria"/>
          <w:color w:val="00B0F0"/>
          <w:sz w:val="32"/>
          <w:szCs w:val="32"/>
        </w:rPr>
        <w:t>O</w:t>
      </w:r>
      <w:r w:rsidR="002E5660" w:rsidRPr="008E6280">
        <w:rPr>
          <w:rFonts w:ascii="Cambria" w:hAnsi="Cambria"/>
          <w:color w:val="00B0F0"/>
          <w:sz w:val="32"/>
          <w:szCs w:val="32"/>
        </w:rPr>
        <w:t>UTCOMES</w:t>
      </w:r>
    </w:p>
    <w:p w14:paraId="477E406E" w14:textId="75A032D7" w:rsidR="00AE2EF6" w:rsidRPr="002E5660" w:rsidRDefault="00AE2EF6" w:rsidP="002E5660">
      <w:pPr>
        <w:pStyle w:val="Heading4"/>
        <w:spacing w:after="120" w:line="240" w:lineRule="auto"/>
        <w:rPr>
          <w:b/>
          <w:i w:val="0"/>
          <w:color w:val="00B0F0"/>
          <w:sz w:val="28"/>
          <w:szCs w:val="28"/>
        </w:rPr>
      </w:pPr>
      <w:r w:rsidRPr="002E5660">
        <w:rPr>
          <w:b/>
          <w:i w:val="0"/>
          <w:color w:val="00B0F0"/>
          <w:sz w:val="28"/>
          <w:szCs w:val="28"/>
        </w:rPr>
        <w:t>Test-related outcomes</w:t>
      </w:r>
    </w:p>
    <w:p w14:paraId="517A9E91" w14:textId="77777777" w:rsidR="00AE2EF6" w:rsidRDefault="00AE2EF6" w:rsidP="00587D1B">
      <w:pPr>
        <w:pStyle w:val="ListParagraph"/>
        <w:numPr>
          <w:ilvl w:val="0"/>
          <w:numId w:val="12"/>
        </w:numPr>
      </w:pPr>
      <w:r>
        <w:t>Safety</w:t>
      </w:r>
      <w:r w:rsidR="0096231C">
        <w:t xml:space="preserve"> – physical and psychological</w:t>
      </w:r>
    </w:p>
    <w:p w14:paraId="6821FC03" w14:textId="5375EE60" w:rsidR="00AE2EF6" w:rsidRDefault="00AE2EF6" w:rsidP="00587D1B">
      <w:pPr>
        <w:pStyle w:val="ListParagraph"/>
        <w:numPr>
          <w:ilvl w:val="0"/>
          <w:numId w:val="12"/>
        </w:numPr>
      </w:pPr>
      <w:r>
        <w:t>Prevalence of the biomarker</w:t>
      </w:r>
      <w:r w:rsidR="0096231C">
        <w:t xml:space="preserve"> in the testing population</w:t>
      </w:r>
    </w:p>
    <w:p w14:paraId="6E46AB25" w14:textId="28FCA997" w:rsidR="004E5842" w:rsidRDefault="004E5842" w:rsidP="00587D1B">
      <w:pPr>
        <w:pStyle w:val="ListParagraph"/>
        <w:numPr>
          <w:ilvl w:val="0"/>
          <w:numId w:val="12"/>
        </w:numPr>
      </w:pPr>
      <w:r>
        <w:t xml:space="preserve">Predictive validity of the </w:t>
      </w:r>
      <w:r w:rsidRPr="000E38D1">
        <w:rPr>
          <w:i/>
        </w:rPr>
        <w:t>BRCA1/2</w:t>
      </w:r>
      <w:r>
        <w:t xml:space="preserve"> variant test for predicting response to treatment with olaparib</w:t>
      </w:r>
    </w:p>
    <w:p w14:paraId="7ACDE909" w14:textId="77777777" w:rsidR="00AE2EF6" w:rsidRDefault="00AE2EF6" w:rsidP="0096231C">
      <w:pPr>
        <w:pStyle w:val="ListParagraph"/>
        <w:numPr>
          <w:ilvl w:val="0"/>
          <w:numId w:val="12"/>
        </w:numPr>
      </w:pPr>
      <w:r>
        <w:t xml:space="preserve">Clinical utility of the </w:t>
      </w:r>
      <w:r w:rsidR="0096231C" w:rsidRPr="0096231C">
        <w:t xml:space="preserve">germline </w:t>
      </w:r>
      <w:r w:rsidR="0096231C" w:rsidRPr="0096231C">
        <w:rPr>
          <w:i/>
        </w:rPr>
        <w:t>BRCA1/2</w:t>
      </w:r>
      <w:r w:rsidR="0096231C" w:rsidRPr="0096231C">
        <w:t xml:space="preserve"> variant </w:t>
      </w:r>
      <w:r>
        <w:t>test</w:t>
      </w:r>
    </w:p>
    <w:p w14:paraId="4871F854" w14:textId="77777777" w:rsidR="0096231C" w:rsidRDefault="0096231C" w:rsidP="00587D1B">
      <w:pPr>
        <w:pStyle w:val="ListParagraph"/>
        <w:numPr>
          <w:ilvl w:val="0"/>
          <w:numId w:val="12"/>
        </w:numPr>
      </w:pPr>
      <w:r>
        <w:t xml:space="preserve">Concordance between NGS-based germline </w:t>
      </w:r>
      <w:r w:rsidRPr="0096231C">
        <w:rPr>
          <w:i/>
        </w:rPr>
        <w:t>BRCA1/2</w:t>
      </w:r>
      <w:r>
        <w:t xml:space="preserve"> variant testing and the evidentiary standard</w:t>
      </w:r>
    </w:p>
    <w:p w14:paraId="5750844F" w14:textId="77777777" w:rsidR="00F81D24" w:rsidRPr="002E5660" w:rsidRDefault="00AE2EF6" w:rsidP="002E5660">
      <w:pPr>
        <w:pStyle w:val="Heading4"/>
        <w:spacing w:after="120" w:line="240" w:lineRule="auto"/>
        <w:rPr>
          <w:b/>
          <w:i w:val="0"/>
          <w:color w:val="00B0F0"/>
          <w:sz w:val="28"/>
          <w:szCs w:val="28"/>
        </w:rPr>
      </w:pPr>
      <w:r w:rsidRPr="002E5660">
        <w:rPr>
          <w:b/>
          <w:i w:val="0"/>
          <w:color w:val="00B0F0"/>
          <w:sz w:val="28"/>
          <w:szCs w:val="28"/>
        </w:rPr>
        <w:t>Drug-</w:t>
      </w:r>
      <w:r w:rsidR="00F81D24" w:rsidRPr="002E5660">
        <w:rPr>
          <w:b/>
          <w:i w:val="0"/>
          <w:color w:val="00B0F0"/>
          <w:sz w:val="28"/>
          <w:szCs w:val="28"/>
        </w:rPr>
        <w:t>related outcomes</w:t>
      </w:r>
    </w:p>
    <w:p w14:paraId="46F0A3B7" w14:textId="77777777" w:rsidR="00AE2EF6" w:rsidRPr="002E5660" w:rsidRDefault="00AE2EF6" w:rsidP="002E5660">
      <w:pPr>
        <w:keepNext/>
        <w:spacing w:after="120"/>
        <w:rPr>
          <w:b/>
          <w:color w:val="00B0F0"/>
          <w:sz w:val="24"/>
          <w:szCs w:val="24"/>
          <w:u w:val="single"/>
        </w:rPr>
      </w:pPr>
      <w:r w:rsidRPr="002E5660">
        <w:rPr>
          <w:b/>
          <w:color w:val="00B0F0"/>
          <w:sz w:val="24"/>
          <w:szCs w:val="24"/>
          <w:u w:val="single"/>
        </w:rPr>
        <w:t>Clinical effectiveness</w:t>
      </w:r>
    </w:p>
    <w:p w14:paraId="18C5753B" w14:textId="77777777" w:rsidR="004526AF" w:rsidRPr="004526AF" w:rsidRDefault="004526AF" w:rsidP="004526AF">
      <w:r w:rsidRPr="004526AF">
        <w:t>Critical outcomes</w:t>
      </w:r>
      <w:r w:rsidR="00BC51D1">
        <w:t xml:space="preserve"> (GRADE)</w:t>
      </w:r>
      <w:r w:rsidRPr="004526AF">
        <w:t>:</w:t>
      </w:r>
    </w:p>
    <w:p w14:paraId="6A2F126D" w14:textId="77777777" w:rsidR="004526AF" w:rsidRDefault="004526AF" w:rsidP="004526AF">
      <w:pPr>
        <w:pStyle w:val="ListParagraph"/>
        <w:numPr>
          <w:ilvl w:val="0"/>
          <w:numId w:val="27"/>
        </w:numPr>
      </w:pPr>
      <w:r>
        <w:t>Overall survival (OS)</w:t>
      </w:r>
    </w:p>
    <w:p w14:paraId="5A54E84D" w14:textId="615BD3E5" w:rsidR="00BC51D1" w:rsidRDefault="00BC51D1" w:rsidP="00BC51D1">
      <w:pPr>
        <w:pStyle w:val="ListParagraph"/>
        <w:numPr>
          <w:ilvl w:val="0"/>
          <w:numId w:val="27"/>
        </w:numPr>
      </w:pPr>
      <w:r>
        <w:t xml:space="preserve">Objective </w:t>
      </w:r>
      <w:r w:rsidR="00851076">
        <w:t>response r</w:t>
      </w:r>
      <w:r>
        <w:t>ate (ORR)</w:t>
      </w:r>
    </w:p>
    <w:p w14:paraId="0660C0CC" w14:textId="77777777" w:rsidR="004526AF" w:rsidRDefault="004526AF" w:rsidP="004526AF">
      <w:pPr>
        <w:pStyle w:val="ListParagraph"/>
        <w:numPr>
          <w:ilvl w:val="0"/>
          <w:numId w:val="27"/>
        </w:numPr>
      </w:pPr>
      <w:r>
        <w:t>Time from randomisation to second progression (PFS2)</w:t>
      </w:r>
    </w:p>
    <w:p w14:paraId="48D0F806" w14:textId="77777777" w:rsidR="004526AF" w:rsidRDefault="004526AF" w:rsidP="004526AF">
      <w:pPr>
        <w:pStyle w:val="ListParagraph"/>
        <w:numPr>
          <w:ilvl w:val="0"/>
          <w:numId w:val="27"/>
        </w:numPr>
      </w:pPr>
      <w:r>
        <w:t>Time from randomisation to first subsequent therapy or death (TFST)</w:t>
      </w:r>
    </w:p>
    <w:p w14:paraId="13C7D493" w14:textId="0069E76F" w:rsidR="004526AF" w:rsidRDefault="004526AF" w:rsidP="004526AF">
      <w:pPr>
        <w:pStyle w:val="ListParagraph"/>
        <w:numPr>
          <w:ilvl w:val="0"/>
          <w:numId w:val="27"/>
        </w:numPr>
      </w:pPr>
      <w:r>
        <w:t>Time from randomisation to second subsequent therapy or death (TSST)</w:t>
      </w:r>
    </w:p>
    <w:p w14:paraId="7B15B8CE" w14:textId="77777777" w:rsidR="003527E5" w:rsidRDefault="003527E5" w:rsidP="003527E5">
      <w:pPr>
        <w:pStyle w:val="ListParagraph"/>
        <w:numPr>
          <w:ilvl w:val="0"/>
          <w:numId w:val="27"/>
        </w:numPr>
      </w:pPr>
      <w:r>
        <w:t>Health-related quality of life (HRQoL)</w:t>
      </w:r>
    </w:p>
    <w:p w14:paraId="0986418B" w14:textId="77777777" w:rsidR="00CD5554" w:rsidRDefault="00CD5554">
      <w:r>
        <w:br w:type="page"/>
      </w:r>
    </w:p>
    <w:p w14:paraId="7432CF6F" w14:textId="1DE5875A" w:rsidR="00BC51D1" w:rsidRPr="004526AF" w:rsidRDefault="00BC51D1" w:rsidP="00BC51D1">
      <w:r w:rsidRPr="004526AF">
        <w:lastRenderedPageBreak/>
        <w:t>Important outcomes</w:t>
      </w:r>
      <w:r>
        <w:t xml:space="preserve"> (GRADE)</w:t>
      </w:r>
      <w:r w:rsidRPr="004526AF">
        <w:t>:</w:t>
      </w:r>
    </w:p>
    <w:p w14:paraId="5C4CD2D4" w14:textId="77777777" w:rsidR="004526AF" w:rsidRDefault="004526AF" w:rsidP="004526AF">
      <w:pPr>
        <w:pStyle w:val="ListParagraph"/>
        <w:numPr>
          <w:ilvl w:val="0"/>
          <w:numId w:val="27"/>
        </w:numPr>
      </w:pPr>
      <w:r>
        <w:t>Time from randomisation to study treatment discontinuation or death (TDT)</w:t>
      </w:r>
    </w:p>
    <w:p w14:paraId="79C39744" w14:textId="77777777" w:rsidR="003527E5" w:rsidRDefault="003527E5" w:rsidP="003527E5">
      <w:pPr>
        <w:pStyle w:val="ListParagraph"/>
        <w:numPr>
          <w:ilvl w:val="0"/>
          <w:numId w:val="27"/>
        </w:numPr>
      </w:pPr>
      <w:r>
        <w:t>Progression-free survival (PFS)</w:t>
      </w:r>
    </w:p>
    <w:p w14:paraId="78A1DAAC" w14:textId="77777777" w:rsidR="00F81D24" w:rsidRPr="002E5660" w:rsidRDefault="00F81D24" w:rsidP="002E5660">
      <w:pPr>
        <w:spacing w:after="120"/>
        <w:rPr>
          <w:b/>
          <w:color w:val="00B0F0"/>
          <w:sz w:val="24"/>
          <w:szCs w:val="24"/>
          <w:u w:val="single"/>
        </w:rPr>
      </w:pPr>
      <w:r w:rsidRPr="002E5660">
        <w:rPr>
          <w:b/>
          <w:color w:val="00B0F0"/>
          <w:sz w:val="24"/>
          <w:szCs w:val="24"/>
          <w:u w:val="single"/>
        </w:rPr>
        <w:t>Safety</w:t>
      </w:r>
    </w:p>
    <w:p w14:paraId="744F01D3" w14:textId="5E1082B1" w:rsidR="00F81D24" w:rsidRPr="00F81D24" w:rsidRDefault="00F81D24" w:rsidP="00F81D24">
      <w:r>
        <w:t>Safety and tolerability of olaparib maintenance treatment as assessed by adverse events (AEs), physical examinations, laboratory findings, and vital signs</w:t>
      </w:r>
    </w:p>
    <w:p w14:paraId="1605F9E9" w14:textId="6ED550EB" w:rsidR="003E0382" w:rsidRPr="002E5660" w:rsidRDefault="002A66BD" w:rsidP="00BA7DD8">
      <w:pPr>
        <w:keepNext/>
        <w:spacing w:after="120"/>
        <w:rPr>
          <w:b/>
          <w:color w:val="00B0F0"/>
          <w:sz w:val="24"/>
          <w:szCs w:val="24"/>
          <w:u w:val="single"/>
        </w:rPr>
      </w:pPr>
      <w:r w:rsidRPr="002E5660">
        <w:rPr>
          <w:b/>
          <w:color w:val="00B0F0"/>
          <w:sz w:val="24"/>
          <w:szCs w:val="24"/>
          <w:u w:val="single"/>
        </w:rPr>
        <w:t>Health</w:t>
      </w:r>
      <w:r w:rsidR="00752491" w:rsidRPr="002E5660">
        <w:rPr>
          <w:b/>
          <w:color w:val="00B0F0"/>
          <w:sz w:val="24"/>
          <w:szCs w:val="24"/>
          <w:u w:val="single"/>
        </w:rPr>
        <w:t>care</w:t>
      </w:r>
      <w:r w:rsidRPr="002E5660">
        <w:rPr>
          <w:b/>
          <w:color w:val="00B0F0"/>
          <w:sz w:val="24"/>
          <w:szCs w:val="24"/>
          <w:u w:val="single"/>
        </w:rPr>
        <w:t xml:space="preserve"> system</w:t>
      </w:r>
      <w:r w:rsidR="002E5660">
        <w:rPr>
          <w:b/>
          <w:color w:val="00B0F0"/>
          <w:sz w:val="24"/>
          <w:szCs w:val="24"/>
          <w:u w:val="single"/>
        </w:rPr>
        <w:t xml:space="preserve"> outcomes</w:t>
      </w:r>
    </w:p>
    <w:p w14:paraId="7E5115AA" w14:textId="0A994C92" w:rsidR="0055531E" w:rsidRPr="0055531E" w:rsidRDefault="0055531E" w:rsidP="00512193">
      <w:pPr>
        <w:pStyle w:val="ListParagraph"/>
        <w:numPr>
          <w:ilvl w:val="0"/>
          <w:numId w:val="35"/>
        </w:numPr>
        <w:jc w:val="both"/>
      </w:pPr>
      <w:r w:rsidRPr="0055531E">
        <w:t>Cost-effectiveness</w:t>
      </w:r>
      <w:r w:rsidR="00E963C9">
        <w:t xml:space="preserve">: </w:t>
      </w:r>
      <w:r w:rsidR="00E963C9" w:rsidRPr="00E963C9">
        <w:t>Cost</w:t>
      </w:r>
      <w:r w:rsidR="006D16C8" w:rsidRPr="006D16C8">
        <w:t xml:space="preserve"> of testing per patient treated with olaparib</w:t>
      </w:r>
      <w:r w:rsidR="00E963C9" w:rsidRPr="00E963C9">
        <w:t xml:space="preserve">, </w:t>
      </w:r>
      <w:r w:rsidR="006D16C8">
        <w:t xml:space="preserve">incremental </w:t>
      </w:r>
      <w:r w:rsidR="00E963C9" w:rsidRPr="00E963C9">
        <w:t xml:space="preserve">cost per life year gained, </w:t>
      </w:r>
      <w:r w:rsidR="006D16C8">
        <w:t xml:space="preserve">incremental </w:t>
      </w:r>
      <w:r w:rsidR="00E963C9" w:rsidRPr="00E963C9">
        <w:t>cost per quality adjusted life year</w:t>
      </w:r>
    </w:p>
    <w:p w14:paraId="07B9198A" w14:textId="75B1FC54" w:rsidR="0055531E" w:rsidRDefault="006D16C8" w:rsidP="00512193">
      <w:pPr>
        <w:pStyle w:val="ListParagraph"/>
        <w:numPr>
          <w:ilvl w:val="0"/>
          <w:numId w:val="35"/>
        </w:numPr>
      </w:pPr>
      <w:r>
        <w:t>Net</w:t>
      </w:r>
      <w:r w:rsidR="0055531E" w:rsidRPr="0055531E">
        <w:t xml:space="preserve"> Austral</w:t>
      </w:r>
      <w:r>
        <w:t>ian Government healthcare costs</w:t>
      </w:r>
    </w:p>
    <w:p w14:paraId="5B20DA91" w14:textId="77777777" w:rsidR="00CD5C16" w:rsidRPr="00B90035" w:rsidRDefault="00CD5C16" w:rsidP="00CD5C16">
      <w:pPr>
        <w:rPr>
          <w:i/>
        </w:rPr>
      </w:pPr>
      <w:r w:rsidRPr="00B90035">
        <w:rPr>
          <w:i/>
        </w:rPr>
        <w:t>PASC confirmed the proposed outcomes.</w:t>
      </w:r>
    </w:p>
    <w:p w14:paraId="166DD91A" w14:textId="77777777" w:rsidR="00CD5C16" w:rsidRPr="00B90035" w:rsidRDefault="00CD5C16" w:rsidP="00CD5C16">
      <w:pPr>
        <w:rPr>
          <w:i/>
        </w:rPr>
      </w:pPr>
      <w:r w:rsidRPr="00B90035">
        <w:rPr>
          <w:i/>
        </w:rPr>
        <w:t>PASC advised that the assessment should investigate whether, and, if so, how prolongation of progression free survival (PFS) is associated with improvement in quality of life.</w:t>
      </w:r>
    </w:p>
    <w:p w14:paraId="15EFF385" w14:textId="0F2E678E" w:rsidR="00CD5C16" w:rsidRPr="00B90035" w:rsidRDefault="00CD5C16" w:rsidP="00CD5C16">
      <w:pPr>
        <w:rPr>
          <w:i/>
        </w:rPr>
      </w:pPr>
      <w:r w:rsidRPr="00B90035">
        <w:rPr>
          <w:i/>
        </w:rPr>
        <w:t>As also discussed under “Population” above, PASC advised that it would be necessary for the integrated codependent submission to provide evidence to inform MSAC on how the estimated extent of health outcome benefit (clinical utility) and cost-effectiveness consequences would compare for an index case with pancreatic cancer (as proposed) rather than breast or ovarian cancer (as already funded). This additional information is needed to enable MSAC to judge whether to support the extra funding for this other consequence of the requested testing.</w:t>
      </w:r>
    </w:p>
    <w:p w14:paraId="2DC02E6D" w14:textId="798F30B9" w:rsidR="002E5660" w:rsidRPr="008E6280" w:rsidRDefault="002E5660" w:rsidP="00512193">
      <w:pPr>
        <w:pStyle w:val="Heading2"/>
        <w:spacing w:line="240" w:lineRule="auto"/>
        <w:jc w:val="both"/>
        <w:rPr>
          <w:rFonts w:ascii="Cambria" w:hAnsi="Cambria"/>
          <w:i w:val="0"/>
          <w:color w:val="00B0F0"/>
          <w:sz w:val="32"/>
          <w:szCs w:val="32"/>
          <w:u w:val="none"/>
        </w:rPr>
      </w:pPr>
      <w:r w:rsidRPr="008E6280">
        <w:rPr>
          <w:rFonts w:ascii="Cambria" w:hAnsi="Cambria"/>
          <w:i w:val="0"/>
          <w:color w:val="00B0F0"/>
          <w:sz w:val="32"/>
          <w:szCs w:val="32"/>
          <w:u w:val="none"/>
        </w:rPr>
        <w:t>Current and proposed clinical management algorithms</w:t>
      </w:r>
    </w:p>
    <w:p w14:paraId="6315837F" w14:textId="45059283" w:rsidR="00896845" w:rsidRPr="006C5D45" w:rsidRDefault="00896845" w:rsidP="00512193">
      <w:pPr>
        <w:pStyle w:val="Heading2"/>
        <w:spacing w:before="0" w:line="240" w:lineRule="auto"/>
        <w:jc w:val="both"/>
        <w:rPr>
          <w:rFonts w:ascii="Cambria" w:hAnsi="Cambria"/>
          <w:color w:val="00B0F0"/>
          <w:sz w:val="28"/>
          <w:szCs w:val="28"/>
          <w:u w:val="none"/>
        </w:rPr>
      </w:pPr>
      <w:r w:rsidRPr="006C5D45">
        <w:rPr>
          <w:rFonts w:ascii="Cambria" w:hAnsi="Cambria"/>
          <w:color w:val="00B0F0"/>
          <w:sz w:val="28"/>
          <w:szCs w:val="28"/>
        </w:rPr>
        <w:t>Current</w:t>
      </w:r>
      <w:r w:rsidRPr="006C5D45">
        <w:rPr>
          <w:rFonts w:ascii="Cambria" w:hAnsi="Cambria"/>
          <w:color w:val="00B0F0"/>
          <w:sz w:val="28"/>
          <w:szCs w:val="28"/>
          <w:u w:val="none"/>
        </w:rPr>
        <w:t xml:space="preserve"> clinical management algorithm</w:t>
      </w:r>
      <w:r w:rsidR="002B3338" w:rsidRPr="006C5D45">
        <w:rPr>
          <w:rFonts w:ascii="Cambria" w:hAnsi="Cambria"/>
          <w:color w:val="00B0F0"/>
          <w:sz w:val="28"/>
          <w:szCs w:val="28"/>
          <w:u w:val="none"/>
        </w:rPr>
        <w:t xml:space="preserve"> for identified population</w:t>
      </w:r>
    </w:p>
    <w:p w14:paraId="4B627A19" w14:textId="77777777" w:rsidR="00B802FE" w:rsidRDefault="00FB6EAE" w:rsidP="007E7B4A">
      <w:pPr>
        <w:jc w:val="both"/>
      </w:pPr>
      <w:r w:rsidRPr="00FB6EAE">
        <w:t xml:space="preserve">In the absence of Australian specific guidelines for the treatment of metastatic pancreatic cancer, </w:t>
      </w:r>
      <w:r>
        <w:t>the clinical management algorithm was developed according to c</w:t>
      </w:r>
      <w:r w:rsidR="00B802FE">
        <w:t xml:space="preserve">urrent </w:t>
      </w:r>
      <w:r w:rsidR="009B0012" w:rsidRPr="00B802FE">
        <w:t>EviQ</w:t>
      </w:r>
      <w:r w:rsidR="009B0012">
        <w:t xml:space="preserve"> treatment protocols</w:t>
      </w:r>
      <w:r w:rsidR="009B0012">
        <w:rPr>
          <w:rStyle w:val="FootnoteReference"/>
        </w:rPr>
        <w:footnoteReference w:id="4"/>
      </w:r>
      <w:r w:rsidR="009B0012">
        <w:t xml:space="preserve"> </w:t>
      </w:r>
      <w:r w:rsidR="000F4240">
        <w:t>and t</w:t>
      </w:r>
      <w:r>
        <w:t xml:space="preserve">he 2019 </w:t>
      </w:r>
      <w:r w:rsidRPr="00FB6EAE">
        <w:t xml:space="preserve">National Compressive Cancer Network </w:t>
      </w:r>
      <w:r>
        <w:t>(NCCN) guidelines</w:t>
      </w:r>
      <w:r w:rsidR="00707872">
        <w:rPr>
          <w:rStyle w:val="FootnoteReference"/>
        </w:rPr>
        <w:footnoteReference w:id="5"/>
      </w:r>
      <w:r>
        <w:t xml:space="preserve">. </w:t>
      </w:r>
      <w:r w:rsidR="00CB4878">
        <w:t xml:space="preserve">The EviQ protocols take into account </w:t>
      </w:r>
      <w:r w:rsidR="00CB4878" w:rsidRPr="00CB4878">
        <w:t>Australian specific PBS restrictions and Product Information</w:t>
      </w:r>
      <w:r w:rsidR="00CB4878">
        <w:t xml:space="preserve"> criteria</w:t>
      </w:r>
      <w:r w:rsidR="00CB4878" w:rsidRPr="00CB4878">
        <w:t xml:space="preserve">. </w:t>
      </w:r>
      <w:r>
        <w:t>T</w:t>
      </w:r>
      <w:r w:rsidR="009B0012">
        <w:t xml:space="preserve">hree </w:t>
      </w:r>
      <w:r w:rsidR="005B7CB3">
        <w:t>first-line treatment options for metastatic pancreatic cancer</w:t>
      </w:r>
      <w:r>
        <w:t xml:space="preserve"> were endorsed by EViQ and</w:t>
      </w:r>
      <w:r w:rsidR="000F4240">
        <w:t>/or</w:t>
      </w:r>
      <w:r>
        <w:t xml:space="preserve"> NCCN:</w:t>
      </w:r>
    </w:p>
    <w:p w14:paraId="1BF2FE8E" w14:textId="77777777" w:rsidR="00D87F96" w:rsidRPr="00CD5554" w:rsidRDefault="009B0012" w:rsidP="00CD5554">
      <w:pPr>
        <w:pStyle w:val="ListParagraph"/>
        <w:numPr>
          <w:ilvl w:val="0"/>
          <w:numId w:val="12"/>
        </w:numPr>
        <w:spacing w:after="60" w:line="240" w:lineRule="auto"/>
        <w:contextualSpacing w:val="0"/>
        <w:rPr>
          <w:b/>
        </w:rPr>
      </w:pPr>
      <w:r w:rsidRPr="00CD5554">
        <w:rPr>
          <w:b/>
        </w:rPr>
        <w:t xml:space="preserve">FOLFIRINOX (modified) </w:t>
      </w:r>
      <w:r w:rsidR="00587D1B" w:rsidRPr="00CD5554">
        <w:rPr>
          <w:b/>
        </w:rPr>
        <w:t>(fluorouracil, leucovorin, irinotecan and oxaliplatin)</w:t>
      </w:r>
    </w:p>
    <w:p w14:paraId="541C4F86" w14:textId="77777777" w:rsidR="00D87F96" w:rsidRDefault="00D87F96" w:rsidP="00CD5554">
      <w:pPr>
        <w:pStyle w:val="ListParagraph"/>
        <w:spacing w:after="60" w:line="240" w:lineRule="auto"/>
        <w:contextualSpacing w:val="0"/>
      </w:pPr>
      <w:r>
        <w:t xml:space="preserve">Indications: </w:t>
      </w:r>
      <w:r w:rsidR="008E5574">
        <w:t xml:space="preserve">EviQ: </w:t>
      </w:r>
      <w:r>
        <w:t>patients with ECOG performance status 0 to 1</w:t>
      </w:r>
    </w:p>
    <w:p w14:paraId="5D239B86" w14:textId="77777777" w:rsidR="00D87F96" w:rsidRDefault="00D87F96" w:rsidP="00CD5554">
      <w:pPr>
        <w:pStyle w:val="ListParagraph"/>
        <w:spacing w:after="60" w:line="240" w:lineRule="auto"/>
        <w:ind w:firstLine="1123"/>
        <w:contextualSpacing w:val="0"/>
      </w:pPr>
      <w:r>
        <w:t>NCCN</w:t>
      </w:r>
      <w:r w:rsidR="008E5574">
        <w:t>: also p</w:t>
      </w:r>
      <w:r>
        <w:t xml:space="preserve">atients with </w:t>
      </w:r>
      <w:r w:rsidRPr="00AC06B2">
        <w:rPr>
          <w:i/>
        </w:rPr>
        <w:t>BRCA1/2</w:t>
      </w:r>
      <w:r>
        <w:t xml:space="preserve"> </w:t>
      </w:r>
      <w:r w:rsidR="00651A8E" w:rsidRPr="00651A8E">
        <w:t xml:space="preserve">pathogenic </w:t>
      </w:r>
      <w:r w:rsidR="00651A8E">
        <w:t>variant</w:t>
      </w:r>
      <w:r>
        <w:t>s</w:t>
      </w:r>
    </w:p>
    <w:p w14:paraId="1B3300E3" w14:textId="69782E72" w:rsidR="00CD5554" w:rsidRDefault="008E5574" w:rsidP="00CD5554">
      <w:pPr>
        <w:pStyle w:val="ListParagraph"/>
        <w:spacing w:after="60" w:line="240" w:lineRule="auto"/>
        <w:contextualSpacing w:val="0"/>
      </w:pPr>
      <w:r>
        <w:t>E</w:t>
      </w:r>
      <w:r w:rsidR="00D87F96">
        <w:t xml:space="preserve">xclusions: </w:t>
      </w:r>
      <w:r>
        <w:t xml:space="preserve">EviQ: </w:t>
      </w:r>
      <w:r w:rsidR="00D87F96">
        <w:t>patients with biliary stents or elevated bilirubin, or aged &gt;75 years.</w:t>
      </w:r>
    </w:p>
    <w:p w14:paraId="6A47780B" w14:textId="77777777" w:rsidR="009B0012" w:rsidRPr="00CD5554" w:rsidRDefault="00D87F96" w:rsidP="00CD5554">
      <w:pPr>
        <w:pStyle w:val="ListParagraph"/>
        <w:numPr>
          <w:ilvl w:val="0"/>
          <w:numId w:val="12"/>
        </w:numPr>
        <w:spacing w:before="120" w:after="60" w:line="240" w:lineRule="auto"/>
        <w:ind w:left="714" w:hanging="357"/>
        <w:contextualSpacing w:val="0"/>
        <w:rPr>
          <w:b/>
        </w:rPr>
      </w:pPr>
      <w:r w:rsidRPr="00CD5554">
        <w:rPr>
          <w:b/>
        </w:rPr>
        <w:t>G</w:t>
      </w:r>
      <w:r w:rsidR="009B0012" w:rsidRPr="00CD5554">
        <w:rPr>
          <w:b/>
        </w:rPr>
        <w:t>emcitabine and nab-paclitaxel</w:t>
      </w:r>
    </w:p>
    <w:p w14:paraId="52D53AFA" w14:textId="77777777" w:rsidR="00B34362" w:rsidRDefault="00D87F96" w:rsidP="00CD5554">
      <w:pPr>
        <w:pStyle w:val="ListParagraph"/>
        <w:spacing w:after="60" w:line="240" w:lineRule="auto"/>
        <w:contextualSpacing w:val="0"/>
      </w:pPr>
      <w:r>
        <w:t xml:space="preserve">Indications: </w:t>
      </w:r>
      <w:r w:rsidR="00B34362">
        <w:t>EviQ:</w:t>
      </w:r>
      <w:r w:rsidR="00B34362" w:rsidRPr="00B34362">
        <w:t xml:space="preserve"> </w:t>
      </w:r>
      <w:r w:rsidR="00B34362">
        <w:t>as first-line treatment</w:t>
      </w:r>
    </w:p>
    <w:p w14:paraId="594461C2" w14:textId="77777777" w:rsidR="00B34362" w:rsidRDefault="00B34362" w:rsidP="00CD5554">
      <w:pPr>
        <w:pStyle w:val="ListParagraph"/>
        <w:spacing w:after="60" w:line="240" w:lineRule="auto"/>
        <w:ind w:firstLine="1123"/>
        <w:contextualSpacing w:val="0"/>
      </w:pPr>
      <w:r>
        <w:t>NCCN: for patients with ECOG performance status 0 to 1</w:t>
      </w:r>
    </w:p>
    <w:p w14:paraId="2F67409F" w14:textId="77777777" w:rsidR="00D10142" w:rsidRDefault="008E5574" w:rsidP="00CD5554">
      <w:pPr>
        <w:pStyle w:val="ListParagraph"/>
        <w:spacing w:after="60" w:line="240" w:lineRule="auto"/>
        <w:ind w:left="709"/>
        <w:contextualSpacing w:val="0"/>
      </w:pPr>
      <w:r>
        <w:t>E</w:t>
      </w:r>
      <w:r w:rsidR="00D87F96">
        <w:t xml:space="preserve">xclusions: </w:t>
      </w:r>
      <w:r>
        <w:t xml:space="preserve">EviQ: </w:t>
      </w:r>
      <w:r w:rsidR="00D87F96">
        <w:t>patients with biliary stents or elevated bilirubin, or aged &gt;75 years</w:t>
      </w:r>
    </w:p>
    <w:p w14:paraId="2726D1E1" w14:textId="152AFD72" w:rsidR="00D87F96" w:rsidRDefault="00D10142" w:rsidP="00CD5554">
      <w:pPr>
        <w:pStyle w:val="ListParagraph"/>
        <w:spacing w:after="60" w:line="240" w:lineRule="auto"/>
        <w:ind w:firstLine="1123"/>
        <w:contextualSpacing w:val="0"/>
      </w:pPr>
      <w:r>
        <w:t>PBS indication does not exclude those with stents and normal bilirubin levels</w:t>
      </w:r>
    </w:p>
    <w:p w14:paraId="174E6E78" w14:textId="77777777" w:rsidR="009B0012" w:rsidRPr="00CD5554" w:rsidRDefault="000F4240" w:rsidP="00CD5554">
      <w:pPr>
        <w:pStyle w:val="ListParagraph"/>
        <w:numPr>
          <w:ilvl w:val="0"/>
          <w:numId w:val="12"/>
        </w:numPr>
        <w:spacing w:after="60" w:line="240" w:lineRule="auto"/>
        <w:contextualSpacing w:val="0"/>
        <w:rPr>
          <w:b/>
        </w:rPr>
      </w:pPr>
      <w:r w:rsidRPr="00CD5554">
        <w:rPr>
          <w:b/>
        </w:rPr>
        <w:lastRenderedPageBreak/>
        <w:t>G</w:t>
      </w:r>
      <w:r w:rsidR="009B0012" w:rsidRPr="00CD5554">
        <w:rPr>
          <w:b/>
        </w:rPr>
        <w:t>emcitabine</w:t>
      </w:r>
    </w:p>
    <w:p w14:paraId="36F0C13E" w14:textId="77777777" w:rsidR="000F4240" w:rsidRDefault="000F4240" w:rsidP="00CD5554">
      <w:pPr>
        <w:pStyle w:val="ListParagraph"/>
        <w:contextualSpacing w:val="0"/>
      </w:pPr>
      <w:r w:rsidRPr="000F4240">
        <w:t>Indications: NCCN</w:t>
      </w:r>
      <w:r w:rsidR="008E5574">
        <w:t>:</w:t>
      </w:r>
      <w:r w:rsidRPr="000F4240">
        <w:t xml:space="preserve"> patients with </w:t>
      </w:r>
      <w:r>
        <w:t xml:space="preserve">poor </w:t>
      </w:r>
      <w:r w:rsidRPr="000F4240">
        <w:t xml:space="preserve">ECOG performance status </w:t>
      </w:r>
      <w:r>
        <w:t>(</w:t>
      </w:r>
      <w:r w:rsidR="00CD0277">
        <w:rPr>
          <w:rFonts w:cs="Calibri"/>
        </w:rPr>
        <w:t>&gt;</w:t>
      </w:r>
      <w:r>
        <w:t>2)</w:t>
      </w:r>
    </w:p>
    <w:p w14:paraId="4D324495" w14:textId="77777777" w:rsidR="00DA7944" w:rsidRDefault="0055531E" w:rsidP="007E7B4A">
      <w:pPr>
        <w:jc w:val="both"/>
      </w:pPr>
      <w:r w:rsidRPr="00F06C88">
        <w:t xml:space="preserve">The main factors determining selection of the </w:t>
      </w:r>
      <w:r>
        <w:t xml:space="preserve">first-line </w:t>
      </w:r>
      <w:r w:rsidRPr="00F06C88">
        <w:t>chemotherapy regimen are patient performance status</w:t>
      </w:r>
      <w:r>
        <w:t>,</w:t>
      </w:r>
      <w:r w:rsidRPr="00F06C88">
        <w:t xml:space="preserve"> </w:t>
      </w:r>
      <w:r w:rsidR="00266B93">
        <w:t xml:space="preserve">hepatic function, </w:t>
      </w:r>
      <w:r w:rsidRPr="00F06C88">
        <w:t xml:space="preserve">treatment intent and patient choice based on </w:t>
      </w:r>
      <w:r w:rsidR="00143DC8" w:rsidRPr="00F06C88">
        <w:t>side effect</w:t>
      </w:r>
      <w:r w:rsidRPr="00F06C88">
        <w:t xml:space="preserve"> and adverse-event profile</w:t>
      </w:r>
      <w:r>
        <w:t xml:space="preserve"> </w:t>
      </w:r>
      <w:r w:rsidR="00B9504D">
        <w:fldChar w:fldCharType="begin"/>
      </w:r>
      <w:r w:rsidR="00B9504D">
        <w:instrText xml:space="preserve"> ADDIN EN.CITE &lt;EndNote&gt;&lt;Cite&gt;&lt;Author&gt;Loveday&lt;/Author&gt;&lt;Year&gt;2019&lt;/Year&gt;&lt;RecNum&gt;59&lt;/RecNum&gt;&lt;DisplayText&gt;(Loveday, Lipton &amp;amp; Thomson 2019)&lt;/DisplayText&gt;&lt;record&gt;&lt;rec-number&gt;59&lt;/rec-number&gt;&lt;foreign-keys&gt;&lt;key app="EN" db-id="dfz5ts0r4xw0v2etrfjp2zx5zpxw0te2ex09" timestamp="1581485800"&gt;59&lt;/key&gt;&lt;/foreign-keys&gt;&lt;ref-type name="Journal Article"&gt;17&lt;/ref-type&gt;&lt;contributors&gt;&lt;authors&gt;&lt;author&gt;Loveday, B.&lt;/author&gt;&lt;author&gt;Lipton, L.&lt;/author&gt;&lt;author&gt;Thomson, B.&lt;/author&gt;&lt;/authors&gt;&lt;/contributors&gt;&lt;titles&gt;&lt;title&gt;Pancreatic cancer&lt;/title&gt;&lt;secondary-title&gt;Australian Journal for General Practitioners&lt;/secondary-title&gt;&lt;/titles&gt;&lt;periodical&gt;&lt;full-title&gt;Australian Journal for General Practitioners&lt;/full-title&gt;&lt;/periodical&gt;&lt;pages&gt;826-831&lt;/pages&gt;&lt;volume&gt;48&lt;/volume&gt;&lt;dates&gt;&lt;year&gt;2019&lt;/year&gt;&lt;pub-dates&gt;&lt;date&gt;11/19&lt;/date&gt;&lt;/pub-dates&gt;&lt;/dates&gt;&lt;publisher&gt;The Royal Australian College of General Practitioners (RACGP)&lt;/publisher&gt;&lt;urls&gt;&lt;related-urls&gt;&lt;url&gt;https://www1.racgp.org.au/ajgp/2019/december/pancreatic-cancer&lt;/url&gt;&lt;/related-urls&gt;&lt;/urls&gt;&lt;/record&gt;&lt;/Cite&gt;&lt;/EndNote&gt;</w:instrText>
      </w:r>
      <w:r w:rsidR="00B9504D">
        <w:fldChar w:fldCharType="separate"/>
      </w:r>
      <w:r w:rsidR="00B9504D">
        <w:rPr>
          <w:noProof/>
        </w:rPr>
        <w:t>(Loveday, Lipton &amp; Thomson 2019)</w:t>
      </w:r>
      <w:r w:rsidR="00B9504D">
        <w:fldChar w:fldCharType="end"/>
      </w:r>
      <w:r w:rsidRPr="00F06C88">
        <w:t>.</w:t>
      </w:r>
      <w:r w:rsidR="00143DC8">
        <w:t xml:space="preserve"> </w:t>
      </w:r>
      <w:r w:rsidR="00FB1E46">
        <w:t xml:space="preserve">The </w:t>
      </w:r>
      <w:r w:rsidR="00FB1E46" w:rsidRPr="00FB1E46">
        <w:t xml:space="preserve">proportion of </w:t>
      </w:r>
      <w:r w:rsidR="00FB1E46">
        <w:t xml:space="preserve">patients </w:t>
      </w:r>
      <w:r w:rsidR="00FB1E46" w:rsidRPr="00FB1E46">
        <w:t xml:space="preserve">with ECOG </w:t>
      </w:r>
      <w:r w:rsidR="00CD0277">
        <w:t xml:space="preserve">performance status </w:t>
      </w:r>
      <w:r w:rsidR="00FB1E46" w:rsidRPr="00FB1E46">
        <w:t>0-1 and bilirubin &lt;1.5 x ULN would get platinum-based chemotherapy vs gemcitabine plus nab-paclitaxel</w:t>
      </w:r>
      <w:r w:rsidR="00FB1E46">
        <w:t xml:space="preserve"> is unknown.</w:t>
      </w:r>
    </w:p>
    <w:p w14:paraId="1C7DF8E6" w14:textId="60BC1D8C" w:rsidR="00DA7944" w:rsidRDefault="00DA7944" w:rsidP="007E7B4A">
      <w:pPr>
        <w:jc w:val="both"/>
      </w:pPr>
      <w:r>
        <w:t>For patients with an ECOG performance status of 3 or 4, with significant morbidities and a very short life expectancy, only symptomatic treatment can be considered.</w:t>
      </w:r>
    </w:p>
    <w:p w14:paraId="27C25132" w14:textId="3B54EAF6" w:rsidR="007B4303" w:rsidRDefault="00587D1B" w:rsidP="007E7B4A">
      <w:pPr>
        <w:jc w:val="both"/>
      </w:pPr>
      <w:r>
        <w:t xml:space="preserve">If the patient responds to first-line treatment, patients are monitored for disease recurrence (watchful waiting). </w:t>
      </w:r>
      <w:r w:rsidR="00A9477A">
        <w:t>On disease progression or recurrence, t</w:t>
      </w:r>
      <w:r w:rsidR="00143DC8">
        <w:t xml:space="preserve">he recommended second-line treatment options are dependent on </w:t>
      </w:r>
      <w:r w:rsidR="00A9477A">
        <w:t>the first-line treatment choice.</w:t>
      </w:r>
    </w:p>
    <w:p w14:paraId="64B1A322" w14:textId="7967EA14" w:rsidR="00587D1B" w:rsidRDefault="00587D1B" w:rsidP="007E7B4A">
      <w:pPr>
        <w:jc w:val="both"/>
      </w:pPr>
      <w:r>
        <w:t xml:space="preserve">After first-line treatment with </w:t>
      </w:r>
      <w:r w:rsidR="000E38D1">
        <w:t>platinum-based chemotherapy (</w:t>
      </w:r>
      <w:r w:rsidR="00270BA7">
        <w:t>most likely with</w:t>
      </w:r>
      <w:r w:rsidR="007D429E">
        <w:t xml:space="preserve"> </w:t>
      </w:r>
      <w:r>
        <w:t>FOLFIRINOX</w:t>
      </w:r>
      <w:r w:rsidR="007D429E">
        <w:t>)</w:t>
      </w:r>
      <w:r w:rsidR="00B34362">
        <w:t xml:space="preserve">, options for patients with ECOG </w:t>
      </w:r>
      <w:r w:rsidR="00CD0277">
        <w:t xml:space="preserve">performance status </w:t>
      </w:r>
      <w:r w:rsidR="00B34362">
        <w:t>0</w:t>
      </w:r>
      <w:r w:rsidR="00B34362">
        <w:rPr>
          <w:rFonts w:cs="Calibri"/>
        </w:rPr>
        <w:t>–</w:t>
      </w:r>
      <w:r w:rsidR="00B34362">
        <w:t xml:space="preserve">1 </w:t>
      </w:r>
      <w:r w:rsidR="000E38D1">
        <w:t>is restricted to</w:t>
      </w:r>
      <w:r>
        <w:t>:</w:t>
      </w:r>
    </w:p>
    <w:p w14:paraId="5835459B" w14:textId="77777777" w:rsidR="000E38D1" w:rsidRPr="00CD5554" w:rsidRDefault="000E38D1" w:rsidP="000E38D1">
      <w:pPr>
        <w:pStyle w:val="ListParagraph"/>
        <w:numPr>
          <w:ilvl w:val="0"/>
          <w:numId w:val="26"/>
        </w:numPr>
        <w:jc w:val="both"/>
        <w:rPr>
          <w:b/>
        </w:rPr>
      </w:pPr>
      <w:r w:rsidRPr="00CD5554">
        <w:rPr>
          <w:b/>
        </w:rPr>
        <w:t>Nanoliposomal irinotecan, fluorouracil and leucovorin</w:t>
      </w:r>
    </w:p>
    <w:p w14:paraId="0EBC20BB" w14:textId="77777777" w:rsidR="000E38D1" w:rsidRDefault="000E38D1" w:rsidP="000E38D1">
      <w:pPr>
        <w:pStyle w:val="ListParagraph"/>
        <w:jc w:val="both"/>
      </w:pPr>
      <w:r>
        <w:t>Indications: EviQ: after previous treatment failure with gemcitabine-based therapy</w:t>
      </w:r>
    </w:p>
    <w:p w14:paraId="62405C1B" w14:textId="77777777" w:rsidR="000E38D1" w:rsidRDefault="000E38D1" w:rsidP="000E38D1">
      <w:pPr>
        <w:pStyle w:val="ListParagraph"/>
        <w:ind w:left="1843"/>
        <w:jc w:val="both"/>
      </w:pPr>
      <w:r>
        <w:t xml:space="preserve">NCCN: also after </w:t>
      </w:r>
      <w:r w:rsidRPr="008E5574">
        <w:t>fluoro</w:t>
      </w:r>
      <w:r>
        <w:t>pyrimidine-based therapy failure if not had irinotecan before</w:t>
      </w:r>
    </w:p>
    <w:p w14:paraId="5A1A5E29" w14:textId="7857B1BD" w:rsidR="000E38D1" w:rsidRDefault="000E38D1" w:rsidP="000E38D1">
      <w:pPr>
        <w:pStyle w:val="ListParagraph"/>
        <w:contextualSpacing w:val="0"/>
        <w:jc w:val="both"/>
      </w:pPr>
      <w:r>
        <w:t>Cautions: EviQ: patients with albumin less than 30 g/L were not included in the trial.</w:t>
      </w:r>
    </w:p>
    <w:p w14:paraId="48A440F8" w14:textId="4C016B0C" w:rsidR="004E42FC" w:rsidRDefault="00FC33B4" w:rsidP="007E7B4A">
      <w:pPr>
        <w:jc w:val="both"/>
      </w:pPr>
      <w:r>
        <w:t xml:space="preserve">The NCCN guidelines </w:t>
      </w:r>
      <w:r w:rsidR="00270BA7">
        <w:t>also</w:t>
      </w:r>
      <w:r>
        <w:t xml:space="preserve"> recommend </w:t>
      </w:r>
      <w:r w:rsidRPr="00FC33B4">
        <w:t>treatment with gemcitabine plus nab-paclitaxel</w:t>
      </w:r>
      <w:r>
        <w:t xml:space="preserve"> </w:t>
      </w:r>
      <w:r w:rsidRPr="004E42FC">
        <w:t>after fluoropyrimidine-based therapy failure</w:t>
      </w:r>
      <w:r>
        <w:t xml:space="preserve">. </w:t>
      </w:r>
      <w:r w:rsidR="000E38D1">
        <w:t xml:space="preserve">However, </w:t>
      </w:r>
      <w:r>
        <w:t>the PBS restrictions for nab-paclitaxel indicate that it can only be used in patients who have had no</w:t>
      </w:r>
      <w:r w:rsidRPr="000E38D1">
        <w:t xml:space="preserve"> previous</w:t>
      </w:r>
      <w:r>
        <w:t xml:space="preserve"> </w:t>
      </w:r>
      <w:r w:rsidRPr="000E38D1">
        <w:t>PBS-subsidised therapy</w:t>
      </w:r>
      <w:r>
        <w:t xml:space="preserve">, suggesting patients </w:t>
      </w:r>
      <w:r w:rsidR="000E38D1">
        <w:t xml:space="preserve">who had platinum-based chemotherapy that was not </w:t>
      </w:r>
      <w:r w:rsidR="00851076">
        <w:t>subsidised</w:t>
      </w:r>
      <w:r w:rsidR="000E38D1">
        <w:t xml:space="preserve"> via the PBS (e.g. via a clinical trial)</w:t>
      </w:r>
      <w:r>
        <w:t xml:space="preserve"> would be eligible for</w:t>
      </w:r>
      <w:r w:rsidR="007D429E">
        <w:t xml:space="preserve"> </w:t>
      </w:r>
      <w:r w:rsidR="000E38D1">
        <w:t xml:space="preserve">treatment </w:t>
      </w:r>
      <w:r>
        <w:t xml:space="preserve">with gemcitabine plus nab-paclitaxel on progression. The </w:t>
      </w:r>
      <w:r w:rsidR="00B34362">
        <w:t>EviQ</w:t>
      </w:r>
      <w:r>
        <w:t xml:space="preserve"> protocols also restricts the use of </w:t>
      </w:r>
      <w:r w:rsidRPr="00FC33B4">
        <w:t xml:space="preserve">gemcitabine plus nab-paclitaxel </w:t>
      </w:r>
      <w:r>
        <w:t>to</w:t>
      </w:r>
      <w:r w:rsidR="00B34362">
        <w:t xml:space="preserve"> first-line therapy only</w:t>
      </w:r>
      <w:r>
        <w:t>. Thus, this option has not been included in the clinical management algorithms as a second-line therapy option.</w:t>
      </w:r>
    </w:p>
    <w:p w14:paraId="74E0812B" w14:textId="77777777" w:rsidR="00B802FE" w:rsidRDefault="00143DC8" w:rsidP="006C5D45">
      <w:pPr>
        <w:spacing w:after="120"/>
        <w:jc w:val="both"/>
      </w:pPr>
      <w:r>
        <w:t>A</w:t>
      </w:r>
      <w:r w:rsidR="00B802FE">
        <w:t>fter</w:t>
      </w:r>
      <w:r>
        <w:t xml:space="preserve"> </w:t>
      </w:r>
      <w:r w:rsidR="00587D1B">
        <w:t>first-line</w:t>
      </w:r>
      <w:r w:rsidR="00B802FE">
        <w:t xml:space="preserve"> treatment</w:t>
      </w:r>
      <w:r>
        <w:t xml:space="preserve"> with gemcitabine-based therapy</w:t>
      </w:r>
      <w:r w:rsidR="00B802FE">
        <w:t>:</w:t>
      </w:r>
    </w:p>
    <w:p w14:paraId="7BDC1FA8" w14:textId="77777777" w:rsidR="00CD5554" w:rsidRPr="00CD5554" w:rsidRDefault="00F6584B" w:rsidP="00CD5554">
      <w:pPr>
        <w:pStyle w:val="ListParagraph"/>
        <w:numPr>
          <w:ilvl w:val="0"/>
          <w:numId w:val="24"/>
        </w:numPr>
        <w:spacing w:after="0" w:line="240" w:lineRule="auto"/>
        <w:ind w:left="714" w:hanging="357"/>
        <w:contextualSpacing w:val="0"/>
        <w:jc w:val="both"/>
        <w:rPr>
          <w:b/>
        </w:rPr>
      </w:pPr>
      <w:r w:rsidRPr="00CD5554">
        <w:rPr>
          <w:b/>
        </w:rPr>
        <w:t>FOLFIRINOX (modified) (fluorouracil, leucovorin, irinotecan and oxaliplatin)</w:t>
      </w:r>
    </w:p>
    <w:p w14:paraId="1299939D" w14:textId="1D69B89D" w:rsidR="00F6584B" w:rsidRDefault="00F6584B" w:rsidP="00CD5554">
      <w:pPr>
        <w:pStyle w:val="ListParagraph"/>
        <w:spacing w:after="0" w:line="240" w:lineRule="auto"/>
        <w:contextualSpacing w:val="0"/>
        <w:jc w:val="both"/>
      </w:pPr>
      <w:r>
        <w:t xml:space="preserve">Indications: EviQ: </w:t>
      </w:r>
      <w:r w:rsidR="00B34362">
        <w:t>line of treatment not specified</w:t>
      </w:r>
    </w:p>
    <w:p w14:paraId="28C09B72" w14:textId="77777777" w:rsidR="00F6584B" w:rsidRDefault="00F6584B" w:rsidP="00CD5554">
      <w:pPr>
        <w:pStyle w:val="ListParagraph"/>
        <w:spacing w:after="0" w:line="240" w:lineRule="auto"/>
        <w:ind w:firstLine="1123"/>
        <w:contextualSpacing w:val="0"/>
        <w:jc w:val="both"/>
      </w:pPr>
      <w:r>
        <w:t xml:space="preserve">NCCN: </w:t>
      </w:r>
      <w:r w:rsidRPr="00F6584B">
        <w:t xml:space="preserve">after previous treatment </w:t>
      </w:r>
      <w:r w:rsidR="00B34362">
        <w:t xml:space="preserve">failure </w:t>
      </w:r>
      <w:r w:rsidRPr="00F6584B">
        <w:t>with gemcitabine-based therapy</w:t>
      </w:r>
    </w:p>
    <w:p w14:paraId="00181ABE" w14:textId="77777777" w:rsidR="00F6584B" w:rsidRDefault="00F6584B" w:rsidP="00CD5554">
      <w:pPr>
        <w:pStyle w:val="ListParagraph"/>
        <w:spacing w:after="0" w:line="240" w:lineRule="auto"/>
        <w:contextualSpacing w:val="0"/>
        <w:jc w:val="both"/>
      </w:pPr>
      <w:r>
        <w:t>Exclusions: EviQ: patients with biliary stents or elevated bilirubin, or aged &gt;75 years.</w:t>
      </w:r>
    </w:p>
    <w:p w14:paraId="37C69296" w14:textId="6B878954" w:rsidR="00B802FE" w:rsidRPr="00CD5554" w:rsidRDefault="00B802FE" w:rsidP="00CD5554">
      <w:pPr>
        <w:pStyle w:val="ListParagraph"/>
        <w:numPr>
          <w:ilvl w:val="0"/>
          <w:numId w:val="24"/>
        </w:numPr>
        <w:spacing w:before="120" w:after="0" w:line="240" w:lineRule="auto"/>
        <w:ind w:left="714" w:hanging="357"/>
        <w:contextualSpacing w:val="0"/>
        <w:jc w:val="both"/>
        <w:rPr>
          <w:b/>
        </w:rPr>
      </w:pPr>
      <w:r w:rsidRPr="00CD5554">
        <w:rPr>
          <w:b/>
        </w:rPr>
        <w:t>FOLFIRI (modified) (fluorouracil</w:t>
      </w:r>
      <w:r w:rsidR="00587D1B" w:rsidRPr="00CD5554">
        <w:rPr>
          <w:b/>
        </w:rPr>
        <w:t>,</w:t>
      </w:r>
      <w:r w:rsidRPr="00CD5554">
        <w:rPr>
          <w:b/>
        </w:rPr>
        <w:t xml:space="preserve"> leucovorin </w:t>
      </w:r>
      <w:r w:rsidR="00587D1B" w:rsidRPr="00CD5554">
        <w:rPr>
          <w:b/>
        </w:rPr>
        <w:t xml:space="preserve">and </w:t>
      </w:r>
      <w:r w:rsidRPr="00CD5554">
        <w:rPr>
          <w:b/>
        </w:rPr>
        <w:t>irinotecan)</w:t>
      </w:r>
    </w:p>
    <w:p w14:paraId="57F25ABC" w14:textId="77777777" w:rsidR="00F6584B" w:rsidRDefault="00F6584B" w:rsidP="00CD5554">
      <w:pPr>
        <w:pStyle w:val="ListParagraph"/>
        <w:spacing w:after="0" w:line="240" w:lineRule="auto"/>
        <w:contextualSpacing w:val="0"/>
        <w:jc w:val="both"/>
      </w:pPr>
      <w:r>
        <w:t>Indications: EviQ: after previous treatment</w:t>
      </w:r>
      <w:r w:rsidR="00B34362">
        <w:t xml:space="preserve"> failure</w:t>
      </w:r>
      <w:r>
        <w:t xml:space="preserve"> with gemcitabine-based therapy</w:t>
      </w:r>
    </w:p>
    <w:p w14:paraId="078FC866" w14:textId="77777777" w:rsidR="00B802FE" w:rsidRPr="00CD5554" w:rsidRDefault="00F6584B" w:rsidP="00CD5554">
      <w:pPr>
        <w:pStyle w:val="ListParagraph"/>
        <w:numPr>
          <w:ilvl w:val="0"/>
          <w:numId w:val="24"/>
        </w:numPr>
        <w:spacing w:before="120" w:after="0" w:line="240" w:lineRule="auto"/>
        <w:ind w:left="714" w:hanging="357"/>
        <w:contextualSpacing w:val="0"/>
        <w:jc w:val="both"/>
        <w:rPr>
          <w:b/>
        </w:rPr>
      </w:pPr>
      <w:r w:rsidRPr="00CD5554">
        <w:rPr>
          <w:b/>
        </w:rPr>
        <w:t>N</w:t>
      </w:r>
      <w:r w:rsidR="00B802FE" w:rsidRPr="00CD5554">
        <w:rPr>
          <w:b/>
        </w:rPr>
        <w:t xml:space="preserve">anoliposomal irinotecan, </w:t>
      </w:r>
      <w:r w:rsidR="00587D1B" w:rsidRPr="00CD5554">
        <w:rPr>
          <w:b/>
        </w:rPr>
        <w:t>fluorouracil and leucovorin</w:t>
      </w:r>
    </w:p>
    <w:p w14:paraId="3207AC53" w14:textId="77777777" w:rsidR="00F6584B" w:rsidRDefault="00F6584B" w:rsidP="00CD5554">
      <w:pPr>
        <w:pStyle w:val="ListParagraph"/>
        <w:spacing w:after="0" w:line="240" w:lineRule="auto"/>
        <w:contextualSpacing w:val="0"/>
        <w:jc w:val="both"/>
      </w:pPr>
      <w:r>
        <w:t xml:space="preserve">Indications: EviQ: after previous treatment </w:t>
      </w:r>
      <w:r w:rsidR="00B34362">
        <w:t xml:space="preserve">failure </w:t>
      </w:r>
      <w:r>
        <w:t>with gemcitabine-based therapy</w:t>
      </w:r>
    </w:p>
    <w:p w14:paraId="6B6AB9A0" w14:textId="77777777" w:rsidR="004E42FC" w:rsidRDefault="004E42FC" w:rsidP="00CD5554">
      <w:pPr>
        <w:pStyle w:val="ListParagraph"/>
        <w:spacing w:after="0" w:line="240" w:lineRule="auto"/>
        <w:ind w:firstLine="1123"/>
        <w:contextualSpacing w:val="0"/>
        <w:jc w:val="both"/>
      </w:pPr>
      <w:r>
        <w:t xml:space="preserve">NCCN: </w:t>
      </w:r>
      <w:r w:rsidRPr="004E42FC">
        <w:t>after previous treatment failure with gemcitabine-based therapy</w:t>
      </w:r>
    </w:p>
    <w:p w14:paraId="78602848" w14:textId="77777777" w:rsidR="00F6584B" w:rsidRDefault="00F6584B" w:rsidP="00CD5554">
      <w:pPr>
        <w:pStyle w:val="ListParagraph"/>
        <w:spacing w:after="0" w:line="240" w:lineRule="auto"/>
        <w:contextualSpacing w:val="0"/>
        <w:jc w:val="both"/>
      </w:pPr>
      <w:r>
        <w:t>Cautions: EviQ: patients with albumin less than 30 g/L were not included in the trial.</w:t>
      </w:r>
    </w:p>
    <w:p w14:paraId="1BF6476C" w14:textId="77777777" w:rsidR="00B802FE" w:rsidRPr="00CD5554" w:rsidRDefault="00B802FE" w:rsidP="00CD5554">
      <w:pPr>
        <w:pStyle w:val="ListParagraph"/>
        <w:numPr>
          <w:ilvl w:val="0"/>
          <w:numId w:val="24"/>
        </w:numPr>
        <w:spacing w:before="120" w:after="0" w:line="240" w:lineRule="auto"/>
        <w:ind w:left="714" w:hanging="357"/>
        <w:contextualSpacing w:val="0"/>
        <w:jc w:val="both"/>
        <w:rPr>
          <w:b/>
        </w:rPr>
      </w:pPr>
      <w:r w:rsidRPr="00CD5554">
        <w:rPr>
          <w:b/>
        </w:rPr>
        <w:t>OFF (oxaliplatin</w:t>
      </w:r>
      <w:r w:rsidR="00587D1B" w:rsidRPr="00CD5554">
        <w:rPr>
          <w:b/>
        </w:rPr>
        <w:t>,</w:t>
      </w:r>
      <w:r w:rsidRPr="00CD5554">
        <w:rPr>
          <w:b/>
        </w:rPr>
        <w:t xml:space="preserve"> </w:t>
      </w:r>
      <w:r w:rsidR="00587D1B" w:rsidRPr="00CD5554">
        <w:rPr>
          <w:b/>
        </w:rPr>
        <w:t>fluorouracil and leucovorin</w:t>
      </w:r>
      <w:r w:rsidRPr="00CD5554">
        <w:rPr>
          <w:b/>
        </w:rPr>
        <w:t>)</w:t>
      </w:r>
    </w:p>
    <w:p w14:paraId="521EB80D" w14:textId="77777777" w:rsidR="00B34362" w:rsidRDefault="00B34362" w:rsidP="00CD5554">
      <w:pPr>
        <w:pStyle w:val="ListParagraph"/>
        <w:spacing w:after="0" w:line="240" w:lineRule="auto"/>
        <w:contextualSpacing w:val="0"/>
        <w:jc w:val="both"/>
      </w:pPr>
      <w:r>
        <w:t>Indications: EviQ: after previous treatment failure with gemcitabine</w:t>
      </w:r>
    </w:p>
    <w:p w14:paraId="7F879EF0" w14:textId="77777777" w:rsidR="004E42FC" w:rsidRDefault="004E42FC" w:rsidP="00CD5554">
      <w:pPr>
        <w:pStyle w:val="ListParagraph"/>
        <w:spacing w:after="0" w:line="240" w:lineRule="auto"/>
        <w:ind w:firstLine="1123"/>
        <w:contextualSpacing w:val="0"/>
        <w:jc w:val="both"/>
      </w:pPr>
      <w:r w:rsidRPr="004E42FC">
        <w:t>NCCN: after previous treatment failure with gemcitabine-based therapy</w:t>
      </w:r>
    </w:p>
    <w:p w14:paraId="10E963B0" w14:textId="3408A48E" w:rsidR="007B4303" w:rsidRPr="007B4303" w:rsidRDefault="000E449B" w:rsidP="00A552FF">
      <w:pPr>
        <w:spacing w:before="120" w:after="40" w:line="240" w:lineRule="auto"/>
        <w:jc w:val="center"/>
        <w:rPr>
          <w:rFonts w:asciiTheme="minorHAnsi" w:eastAsiaTheme="minorHAnsi" w:hAnsiTheme="minorHAnsi" w:cstheme="minorBidi"/>
          <w:sz w:val="20"/>
        </w:rPr>
      </w:pPr>
      <w:r>
        <w:rPr>
          <w:rFonts w:asciiTheme="minorHAnsi" w:eastAsiaTheme="minorHAnsi" w:hAnsiTheme="minorHAnsi" w:cstheme="minorBidi"/>
          <w:noProof/>
          <w:sz w:val="20"/>
          <w:lang w:eastAsia="en-AU"/>
        </w:rPr>
        <w:lastRenderedPageBreak/>
        <w:drawing>
          <wp:inline distT="0" distB="0" distL="0" distR="0" wp14:anchorId="402A2D05" wp14:editId="5E70B05E">
            <wp:extent cx="5060315" cy="6181725"/>
            <wp:effectExtent l="0" t="0" r="6985" b="9525"/>
            <wp:docPr id="3" name="Picture 3"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0315" cy="6181725"/>
                    </a:xfrm>
                    <a:prstGeom prst="rect">
                      <a:avLst/>
                    </a:prstGeom>
                    <a:noFill/>
                  </pic:spPr>
                </pic:pic>
              </a:graphicData>
            </a:graphic>
          </wp:inline>
        </w:drawing>
      </w:r>
    </w:p>
    <w:p w14:paraId="64A20C36" w14:textId="562CE38F" w:rsidR="007B4303" w:rsidRPr="006C5D45" w:rsidRDefault="007B4303" w:rsidP="00F90472">
      <w:pPr>
        <w:pStyle w:val="TableHeading"/>
        <w:rPr>
          <w:sz w:val="24"/>
          <w:szCs w:val="24"/>
        </w:rPr>
      </w:pPr>
      <w:bookmarkStart w:id="2" w:name="_Ref21614847"/>
      <w:r w:rsidRPr="006C5D45">
        <w:rPr>
          <w:sz w:val="24"/>
          <w:szCs w:val="24"/>
        </w:rPr>
        <w:t xml:space="preserve">Figure </w:t>
      </w:r>
      <w:r w:rsidR="00BC5AFC" w:rsidRPr="006C5D45">
        <w:rPr>
          <w:sz w:val="24"/>
          <w:szCs w:val="24"/>
        </w:rPr>
        <w:fldChar w:fldCharType="begin"/>
      </w:r>
      <w:r w:rsidR="00BC5AFC" w:rsidRPr="006C5D45">
        <w:rPr>
          <w:sz w:val="24"/>
          <w:szCs w:val="24"/>
        </w:rPr>
        <w:instrText xml:space="preserve"> SEQ Figure \* ARABIC </w:instrText>
      </w:r>
      <w:r w:rsidR="00BC5AFC" w:rsidRPr="006C5D45">
        <w:rPr>
          <w:sz w:val="24"/>
          <w:szCs w:val="24"/>
        </w:rPr>
        <w:fldChar w:fldCharType="separate"/>
      </w:r>
      <w:r w:rsidR="00B87678" w:rsidRPr="006C5D45">
        <w:rPr>
          <w:noProof/>
          <w:sz w:val="24"/>
          <w:szCs w:val="24"/>
        </w:rPr>
        <w:t>1</w:t>
      </w:r>
      <w:r w:rsidR="00BC5AFC" w:rsidRPr="006C5D45">
        <w:rPr>
          <w:noProof/>
          <w:sz w:val="24"/>
          <w:szCs w:val="24"/>
        </w:rPr>
        <w:fldChar w:fldCharType="end"/>
      </w:r>
      <w:bookmarkEnd w:id="2"/>
      <w:r w:rsidRPr="006C5D45">
        <w:rPr>
          <w:sz w:val="24"/>
          <w:szCs w:val="24"/>
        </w:rPr>
        <w:tab/>
      </w:r>
      <w:r w:rsidR="006C5D45">
        <w:rPr>
          <w:sz w:val="24"/>
          <w:szCs w:val="24"/>
        </w:rPr>
        <w:t xml:space="preserve"> </w:t>
      </w:r>
      <w:r w:rsidR="00B87678" w:rsidRPr="006C5D45">
        <w:rPr>
          <w:sz w:val="24"/>
          <w:szCs w:val="24"/>
        </w:rPr>
        <w:t>C</w:t>
      </w:r>
      <w:r w:rsidRPr="006C5D45">
        <w:rPr>
          <w:sz w:val="24"/>
          <w:szCs w:val="24"/>
        </w:rPr>
        <w:t xml:space="preserve">urrent clinical </w:t>
      </w:r>
      <w:r w:rsidR="00BB6D9C" w:rsidRPr="006C5D45">
        <w:rPr>
          <w:sz w:val="24"/>
          <w:szCs w:val="24"/>
        </w:rPr>
        <w:t xml:space="preserve">management </w:t>
      </w:r>
      <w:r w:rsidRPr="006C5D45">
        <w:rPr>
          <w:sz w:val="24"/>
          <w:szCs w:val="24"/>
        </w:rPr>
        <w:t>algorithm for metastatic pancreatic cancer</w:t>
      </w:r>
    </w:p>
    <w:p w14:paraId="37BB5314" w14:textId="77777777" w:rsidR="00BB6D9C" w:rsidRPr="00BB6D9C" w:rsidRDefault="00BB6D9C" w:rsidP="00511A6F">
      <w:pPr>
        <w:pStyle w:val="Tablenotes"/>
      </w:pPr>
      <w:r>
        <w:t xml:space="preserve">The current clinical management algorithm was </w:t>
      </w:r>
      <w:r w:rsidR="002B66E8">
        <w:t>based on</w:t>
      </w:r>
      <w:r>
        <w:t xml:space="preserve"> treatments </w:t>
      </w:r>
      <w:r w:rsidR="002B66E8" w:rsidRPr="002B66E8">
        <w:t xml:space="preserve">for metastatic pancreatic cancer that are </w:t>
      </w:r>
      <w:r>
        <w:t xml:space="preserve">supported by </w:t>
      </w:r>
      <w:r w:rsidRPr="00BB6D9C">
        <w:t xml:space="preserve">EviQ </w:t>
      </w:r>
      <w:r>
        <w:t>(</w:t>
      </w:r>
      <w:r w:rsidRPr="00BB6D9C">
        <w:t>Cancer Institute of NSW</w:t>
      </w:r>
      <w:r>
        <w:t>)</w:t>
      </w:r>
      <w:r w:rsidRPr="00BB6D9C">
        <w:t xml:space="preserve"> </w:t>
      </w:r>
      <w:r>
        <w:t>for the Australian context and the NCCN Pancreatic Cancer Guidelines (</w:t>
      </w:r>
      <w:r w:rsidR="00B87678">
        <w:t xml:space="preserve">available from </w:t>
      </w:r>
      <w:r>
        <w:t>URL:</w:t>
      </w:r>
      <w:r w:rsidR="00B87678">
        <w:t xml:space="preserve"> </w:t>
      </w:r>
      <w:hyperlink r:id="rId10" w:anchor="site" w:history="1">
        <w:r w:rsidR="00B87678" w:rsidRPr="003F15E0">
          <w:rPr>
            <w:rStyle w:val="Hyperlink"/>
          </w:rPr>
          <w:t>https://www.nccn.org/professionals/physician_gls/default.aspx#site</w:t>
        </w:r>
      </w:hyperlink>
      <w:r>
        <w:t xml:space="preserve">) </w:t>
      </w:r>
    </w:p>
    <w:p w14:paraId="286EE97A" w14:textId="77777777" w:rsidR="007B4303" w:rsidRDefault="00A552FF" w:rsidP="006C5D45">
      <w:pPr>
        <w:pStyle w:val="Tablenotes"/>
        <w:spacing w:after="160"/>
      </w:pPr>
      <w:r w:rsidRPr="00BB6D9C">
        <w:t xml:space="preserve">5FU = fluorouracil; </w:t>
      </w:r>
      <w:r w:rsidR="00727BB6" w:rsidRPr="00BB6D9C">
        <w:t xml:space="preserve">ECOG = Eastern Cooperative Oncology Group performance status; </w:t>
      </w:r>
      <w:r w:rsidRPr="00BB6D9C">
        <w:t xml:space="preserve">FA = folinic acid; </w:t>
      </w:r>
      <w:r w:rsidR="00636D7C" w:rsidRPr="00BB6D9C">
        <w:t xml:space="preserve">FOLFIRI = combination of chemotherapy drugs FA, </w:t>
      </w:r>
      <w:r w:rsidR="00727BB6" w:rsidRPr="00BB6D9C">
        <w:t xml:space="preserve">5FU </w:t>
      </w:r>
      <w:r w:rsidR="00636D7C" w:rsidRPr="00BB6D9C">
        <w:t>and irinotecan; FOLFIRINOX = combination of chemotherapy drugs FA, 5FU, irinotecan and oxaplatin; OFF</w:t>
      </w:r>
      <w:r w:rsidR="00011BA3" w:rsidRPr="00BB6D9C">
        <w:t xml:space="preserve"> = combination of chemotherapy drugs oxaplatin</w:t>
      </w:r>
      <w:r w:rsidR="00636D7C" w:rsidRPr="00BB6D9C">
        <w:t xml:space="preserve">, </w:t>
      </w:r>
      <w:r w:rsidR="00F06C88" w:rsidRPr="00BB6D9C">
        <w:t>FA and 5FU</w:t>
      </w:r>
      <w:r w:rsidR="00727BB6" w:rsidRPr="00BB6D9C">
        <w:t>; ULN = upper limit of normal</w:t>
      </w:r>
      <w:r w:rsidR="00EE4CB3" w:rsidRPr="00BB6D9C">
        <w:t>.</w:t>
      </w:r>
    </w:p>
    <w:p w14:paraId="41FFC489" w14:textId="77777777" w:rsidR="00896845" w:rsidRPr="006C5D45" w:rsidRDefault="00896845" w:rsidP="00896845">
      <w:pPr>
        <w:pStyle w:val="Heading2"/>
        <w:spacing w:line="240" w:lineRule="auto"/>
        <w:jc w:val="both"/>
        <w:rPr>
          <w:rFonts w:ascii="Cambria" w:hAnsi="Cambria"/>
          <w:color w:val="00B0F0"/>
          <w:sz w:val="28"/>
          <w:szCs w:val="28"/>
          <w:u w:val="none"/>
        </w:rPr>
      </w:pPr>
      <w:r w:rsidRPr="006C5D45">
        <w:rPr>
          <w:rFonts w:ascii="Cambria" w:hAnsi="Cambria"/>
          <w:color w:val="00B0F0"/>
          <w:sz w:val="28"/>
          <w:szCs w:val="28"/>
        </w:rPr>
        <w:t>Proposed</w:t>
      </w:r>
      <w:r w:rsidRPr="006C5D45">
        <w:rPr>
          <w:rFonts w:ascii="Cambria" w:hAnsi="Cambria"/>
          <w:color w:val="00B0F0"/>
          <w:sz w:val="28"/>
          <w:szCs w:val="28"/>
          <w:u w:val="none"/>
        </w:rPr>
        <w:t xml:space="preserve"> clinical management algorithm</w:t>
      </w:r>
      <w:r w:rsidR="002B3338" w:rsidRPr="006C5D45">
        <w:rPr>
          <w:rFonts w:ascii="Cambria" w:hAnsi="Cambria"/>
          <w:color w:val="00B0F0"/>
          <w:sz w:val="28"/>
          <w:szCs w:val="28"/>
          <w:u w:val="none"/>
        </w:rPr>
        <w:t xml:space="preserve"> for identified population</w:t>
      </w:r>
    </w:p>
    <w:p w14:paraId="0C23A619" w14:textId="487BF830" w:rsidR="007B4303" w:rsidRDefault="007B4303" w:rsidP="00073192">
      <w:pPr>
        <w:jc w:val="both"/>
      </w:pPr>
      <w:r>
        <w:t xml:space="preserve">Establishing </w:t>
      </w:r>
      <w:r w:rsidR="00073192">
        <w:t xml:space="preserve">germline </w:t>
      </w:r>
      <w:r w:rsidRPr="00073192">
        <w:rPr>
          <w:i/>
        </w:rPr>
        <w:t>BRCA</w:t>
      </w:r>
      <w:r w:rsidR="00073192" w:rsidRPr="00073192">
        <w:rPr>
          <w:i/>
        </w:rPr>
        <w:t>1/2</w:t>
      </w:r>
      <w:r>
        <w:t xml:space="preserve"> </w:t>
      </w:r>
      <w:r w:rsidR="00651A8E">
        <w:t>variant</w:t>
      </w:r>
      <w:r>
        <w:t xml:space="preserve"> status at the time of diagnosis </w:t>
      </w:r>
      <w:r w:rsidR="00073192">
        <w:t xml:space="preserve">of all pancreatic cancer patients and </w:t>
      </w:r>
      <w:r w:rsidR="00707872">
        <w:t>possibly a somatic gene variant profile</w:t>
      </w:r>
      <w:r w:rsidR="00073192">
        <w:t xml:space="preserve"> in those with metastatic disease </w:t>
      </w:r>
      <w:r>
        <w:t>is recommended in the NCCN clinical guidelines for the treatment of pancreatic cancer</w:t>
      </w:r>
      <w:r w:rsidR="00707872">
        <w:rPr>
          <w:rStyle w:val="FootnoteReference"/>
        </w:rPr>
        <w:footnoteReference w:id="6"/>
      </w:r>
      <w:r>
        <w:t>.</w:t>
      </w:r>
    </w:p>
    <w:p w14:paraId="4EA7B6E4" w14:textId="22920A67" w:rsidR="00B5684D" w:rsidRDefault="005C22A4" w:rsidP="007E7B4A">
      <w:pPr>
        <w:jc w:val="both"/>
      </w:pPr>
      <w:r>
        <w:t>In the proposed clinical management algorithm, t</w:t>
      </w:r>
      <w:r w:rsidRPr="005C22A4">
        <w:t xml:space="preserve">he </w:t>
      </w:r>
      <w:r>
        <w:t xml:space="preserve">first-line </w:t>
      </w:r>
      <w:r w:rsidRPr="005C22A4">
        <w:t xml:space="preserve">treatment choice will be driven mainly by </w:t>
      </w:r>
      <w:r>
        <w:t>ECOG performance status</w:t>
      </w:r>
      <w:r w:rsidRPr="005C22A4">
        <w:t xml:space="preserve"> and </w:t>
      </w:r>
      <w:r>
        <w:t xml:space="preserve">bilirubin levels. Those patients diagnosed with metastatic pancreatic cancer </w:t>
      </w:r>
      <w:r>
        <w:lastRenderedPageBreak/>
        <w:t>who</w:t>
      </w:r>
      <w:r w:rsidR="00F81D24">
        <w:t xml:space="preserve"> are </w:t>
      </w:r>
      <w:r>
        <w:t xml:space="preserve">considered </w:t>
      </w:r>
      <w:r w:rsidR="00225CC0">
        <w:t>suitable</w:t>
      </w:r>
      <w:r w:rsidR="00266B93">
        <w:t xml:space="preserve"> for platinum-</w:t>
      </w:r>
      <w:r w:rsidR="00F81D24">
        <w:t>based chemotherapy</w:t>
      </w:r>
      <w:r w:rsidR="00266B93">
        <w:t xml:space="preserve"> (</w:t>
      </w:r>
      <w:r w:rsidR="00F81D24">
        <w:t xml:space="preserve">i.e. ECOG </w:t>
      </w:r>
      <w:r w:rsidR="00CD0277">
        <w:t xml:space="preserve">performance </w:t>
      </w:r>
      <w:r w:rsidR="00F81D24">
        <w:t>status of 0</w:t>
      </w:r>
      <w:r w:rsidR="00266B93">
        <w:rPr>
          <w:rFonts w:cs="Calibri"/>
        </w:rPr>
        <w:t>–</w:t>
      </w:r>
      <w:r w:rsidR="00F81D24">
        <w:t>1 and bilirubin &lt; 1.5 x ULN</w:t>
      </w:r>
      <w:r w:rsidR="00266B93">
        <w:t>)</w:t>
      </w:r>
      <w:r w:rsidR="00F81D24">
        <w:t xml:space="preserve"> would be offered germline </w:t>
      </w:r>
      <w:r w:rsidR="00F81D24" w:rsidRPr="00266B93">
        <w:rPr>
          <w:i/>
        </w:rPr>
        <w:t>BRCA</w:t>
      </w:r>
      <w:r w:rsidR="00266B93" w:rsidRPr="00266B93">
        <w:rPr>
          <w:i/>
        </w:rPr>
        <w:t>1/2</w:t>
      </w:r>
      <w:r w:rsidR="00F81D24">
        <w:t xml:space="preserve"> </w:t>
      </w:r>
      <w:r w:rsidR="00651A8E">
        <w:t>variant</w:t>
      </w:r>
      <w:r w:rsidR="00266B93">
        <w:t xml:space="preserve"> testing</w:t>
      </w:r>
      <w:r w:rsidR="00F81D24">
        <w:t xml:space="preserve">. Given the advanced cancer stage, testing at the time of diagnosis is important for decision planning and for earlier access to </w:t>
      </w:r>
      <w:r w:rsidR="0028753B">
        <w:t>olaparib maintenance therapy.</w:t>
      </w:r>
      <w:r w:rsidRPr="005C22A4">
        <w:t xml:space="preserve"> </w:t>
      </w:r>
      <w:r w:rsidR="00225CC0">
        <w:t xml:space="preserve">It is expected that up to 30% of patients suitable for platinum-based chemotherapy will refuse the germline </w:t>
      </w:r>
      <w:r w:rsidR="00225CC0" w:rsidRPr="00225CC0">
        <w:rPr>
          <w:i/>
        </w:rPr>
        <w:t>BRCA1/2</w:t>
      </w:r>
      <w:r w:rsidR="00225CC0">
        <w:t xml:space="preserve"> variant test. </w:t>
      </w:r>
      <w:r>
        <w:t xml:space="preserve">Those patients eligible for </w:t>
      </w:r>
      <w:r w:rsidRPr="005C22A4">
        <w:t>platinum-based chemotherapy</w:t>
      </w:r>
      <w:r>
        <w:t xml:space="preserve"> according to ECOG </w:t>
      </w:r>
      <w:r w:rsidR="00B5684D">
        <w:t xml:space="preserve">performance status </w:t>
      </w:r>
      <w:r>
        <w:t xml:space="preserve">and bilirubin levels but </w:t>
      </w:r>
      <w:r w:rsidR="00B5684D">
        <w:t>have planned treatment with</w:t>
      </w:r>
      <w:r>
        <w:t xml:space="preserve"> </w:t>
      </w:r>
      <w:r w:rsidR="00B5684D">
        <w:t>g</w:t>
      </w:r>
      <w:r w:rsidR="00B5684D" w:rsidRPr="00B5684D">
        <w:t>emcitabine and nab-paclitaxel</w:t>
      </w:r>
      <w:r w:rsidR="00B5684D">
        <w:t xml:space="preserve"> chemotherapy instead (by either clinician or patient choice), will not </w:t>
      </w:r>
      <w:r w:rsidR="00225CC0">
        <w:t>be offered</w:t>
      </w:r>
      <w:r w:rsidR="00B5684D">
        <w:t xml:space="preserve"> a </w:t>
      </w:r>
      <w:r w:rsidR="00B5684D" w:rsidRPr="00B5684D">
        <w:t xml:space="preserve">germline </w:t>
      </w:r>
      <w:r w:rsidR="00B5684D" w:rsidRPr="00B5684D">
        <w:rPr>
          <w:i/>
        </w:rPr>
        <w:t>BRCA1/2</w:t>
      </w:r>
      <w:r w:rsidR="00B5684D" w:rsidRPr="00B5684D">
        <w:t xml:space="preserve"> variant</w:t>
      </w:r>
      <w:r w:rsidR="00B5684D">
        <w:t xml:space="preserve"> test. These patients would not be eligible for olaparib maintenance therapy so testing is not required.</w:t>
      </w:r>
    </w:p>
    <w:p w14:paraId="1320304F" w14:textId="77777777" w:rsidR="005C22A4" w:rsidRDefault="00B5684D" w:rsidP="007E7B4A">
      <w:pPr>
        <w:jc w:val="both"/>
      </w:pPr>
      <w:r>
        <w:t xml:space="preserve">It should be noted that if required, </w:t>
      </w:r>
      <w:r w:rsidRPr="00B5684D">
        <w:t xml:space="preserve">by either </w:t>
      </w:r>
      <w:r>
        <w:t xml:space="preserve">the </w:t>
      </w:r>
      <w:r w:rsidRPr="00B5684D">
        <w:t xml:space="preserve">clinician or </w:t>
      </w:r>
      <w:r>
        <w:t xml:space="preserve">the </w:t>
      </w:r>
      <w:r w:rsidRPr="00B5684D">
        <w:t>patient</w:t>
      </w:r>
      <w:r>
        <w:t xml:space="preserve">, the choice of first-line treatment can still be </w:t>
      </w:r>
      <w:r w:rsidR="00225CC0">
        <w:t>revised</w:t>
      </w:r>
      <w:r>
        <w:t xml:space="preserve"> after testing. </w:t>
      </w:r>
      <w:r w:rsidR="00225CC0">
        <w:t xml:space="preserve">However, only those receiving </w:t>
      </w:r>
      <w:r w:rsidR="00225CC0" w:rsidRPr="00225CC0">
        <w:t>platinum-based chemotherapy</w:t>
      </w:r>
      <w:r w:rsidR="00225CC0">
        <w:t xml:space="preserve"> will be eligible for olaparib maintenance treatment, regardless of their </w:t>
      </w:r>
      <w:r w:rsidR="00225CC0" w:rsidRPr="00225CC0">
        <w:rPr>
          <w:i/>
        </w:rPr>
        <w:t>BRCA1/2</w:t>
      </w:r>
      <w:r w:rsidR="00225CC0">
        <w:t xml:space="preserve"> variant status.</w:t>
      </w:r>
    </w:p>
    <w:p w14:paraId="54E9F441" w14:textId="452B0E3C" w:rsidR="0028753B" w:rsidRDefault="0028753B" w:rsidP="007E7B4A">
      <w:pPr>
        <w:jc w:val="both"/>
      </w:pPr>
      <w:r>
        <w:t xml:space="preserve">Patients with a germline </w:t>
      </w:r>
      <w:r w:rsidRPr="0008713D">
        <w:rPr>
          <w:i/>
        </w:rPr>
        <w:t>BRCA</w:t>
      </w:r>
      <w:r w:rsidR="0008713D" w:rsidRPr="0008713D">
        <w:rPr>
          <w:i/>
        </w:rPr>
        <w:t>1/2</w:t>
      </w:r>
      <w:r>
        <w:t xml:space="preserve"> class 3</w:t>
      </w:r>
      <w:r>
        <w:rPr>
          <w:rFonts w:cs="Calibri"/>
        </w:rPr>
        <w:t>–</w:t>
      </w:r>
      <w:r>
        <w:t>5 variant will be offered genetic counselling. Those with class 4</w:t>
      </w:r>
      <w:r>
        <w:rPr>
          <w:rFonts w:cs="Calibri"/>
        </w:rPr>
        <w:t>–</w:t>
      </w:r>
      <w:r>
        <w:t xml:space="preserve">5 pathogenic variants may have first or second degree relatives that require cascade testing to determine their </w:t>
      </w:r>
      <w:r w:rsidRPr="0028753B">
        <w:rPr>
          <w:i/>
        </w:rPr>
        <w:t>BRCA1/2</w:t>
      </w:r>
      <w:r>
        <w:t xml:space="preserve"> status and associated risk of developing </w:t>
      </w:r>
      <w:r w:rsidRPr="0028753B">
        <w:rPr>
          <w:i/>
        </w:rPr>
        <w:t>BRCA</w:t>
      </w:r>
      <w:r>
        <w:t>-associated cancers.</w:t>
      </w:r>
      <w:r w:rsidR="007416FD">
        <w:t xml:space="preserve"> Families with inherited risk of pancreatic cancer (but no breast or ovarian cancer history) with </w:t>
      </w:r>
      <w:r w:rsidR="007416FD" w:rsidRPr="007416FD">
        <w:rPr>
          <w:i/>
        </w:rPr>
        <w:t>BRCA1/2</w:t>
      </w:r>
      <w:r w:rsidR="007416FD">
        <w:t xml:space="preserve"> pathogenic variants have been identified in the literature </w:t>
      </w:r>
      <w:r w:rsidR="008763C8">
        <w:fldChar w:fldCharType="begin">
          <w:fldData xml:space="preserve">PEVuZE5vdGU+PENpdGU+PEF1dGhvcj5HcmVlcjwvQXV0aG9yPjxZZWFyPjIwMDc8L1llYXI+PFJl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wMS02MDU8L3BhZ2VzPjx2b2x1bWU+NTY8L3Zv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</w:fldData>
        </w:fldChar>
      </w:r>
      <w:r w:rsidR="008763C8">
        <w:instrText xml:space="preserve"> ADDIN EN.CITE </w:instrText>
      </w:r>
      <w:r w:rsidR="008763C8">
        <w:fldChar w:fldCharType="begin">
          <w:fldData xml:space="preserve">PEVuZE5vdGU+PENpdGU+PEF1dGhvcj5HcmVlcjwvQXV0aG9yPjxZZWFyPjIwMDc8L1llYXI+PFJl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wMS02MDU8L3BhZ2VzPjx2b2x1bWU+NTY8L3Zv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</w:fldData>
        </w:fldChar>
      </w:r>
      <w:r w:rsidR="008763C8">
        <w:instrText xml:space="preserve"> ADDIN EN.CITE.DATA </w:instrText>
      </w:r>
      <w:r w:rsidR="008763C8">
        <w:fldChar w:fldCharType="end"/>
      </w:r>
      <w:r w:rsidR="008763C8">
        <w:fldChar w:fldCharType="separate"/>
      </w:r>
      <w:r w:rsidR="008763C8">
        <w:rPr>
          <w:noProof/>
        </w:rPr>
        <w:t>(Greer &amp; Whitcomb 2007; Klein et al. 2001)</w:t>
      </w:r>
      <w:r w:rsidR="008763C8">
        <w:fldChar w:fldCharType="end"/>
      </w:r>
      <w:r w:rsidR="007416FD">
        <w:t xml:space="preserve"> identifying at-risk family members is important for early </w:t>
      </w:r>
      <w:r w:rsidR="005C22A4">
        <w:t>detection</w:t>
      </w:r>
      <w:r w:rsidR="007416FD">
        <w:t xml:space="preserve"> of pancreatic cancer</w:t>
      </w:r>
      <w:r w:rsidR="005C22A4">
        <w:t xml:space="preserve"> in these individuals</w:t>
      </w:r>
      <w:r w:rsidR="007416FD">
        <w:t>.</w:t>
      </w:r>
    </w:p>
    <w:p w14:paraId="03674147" w14:textId="77777777" w:rsidR="00CD5C16" w:rsidRPr="00B90035" w:rsidRDefault="00CD5C16" w:rsidP="00CD5C16">
      <w:pPr>
        <w:jc w:val="both"/>
        <w:rPr>
          <w:i/>
        </w:rPr>
      </w:pPr>
      <w:r w:rsidRPr="00B90035">
        <w:rPr>
          <w:i/>
        </w:rPr>
        <w:t>PASC confirmed that that the proposed clinical management algorithm should include cascade testing of first- and second-degree relatives.</w:t>
      </w:r>
    </w:p>
    <w:p w14:paraId="2E4C4C3D" w14:textId="77777777" w:rsidR="0028753B" w:rsidRDefault="00ED3A61" w:rsidP="007E7B4A">
      <w:pPr>
        <w:jc w:val="both"/>
      </w:pPr>
      <w:r>
        <w:t>P</w:t>
      </w:r>
      <w:r w:rsidR="00C20F78" w:rsidRPr="00F81D24">
        <w:t xml:space="preserve">atients with </w:t>
      </w:r>
      <w:r w:rsidR="0028753B">
        <w:t xml:space="preserve">germline </w:t>
      </w:r>
      <w:r w:rsidR="0028753B" w:rsidRPr="00ED3A61">
        <w:rPr>
          <w:i/>
        </w:rPr>
        <w:t>BRCA1/2</w:t>
      </w:r>
      <w:r w:rsidR="0028753B">
        <w:t xml:space="preserve"> </w:t>
      </w:r>
      <w:r w:rsidRPr="00ED3A61">
        <w:t>pathogenic variants</w:t>
      </w:r>
      <w:r w:rsidR="00651A8E">
        <w:t xml:space="preserve"> </w:t>
      </w:r>
      <w:r w:rsidR="00651A8E" w:rsidRPr="00651A8E">
        <w:t>(class 4–5)</w:t>
      </w:r>
      <w:r w:rsidRPr="00ED3A61">
        <w:t xml:space="preserve"> </w:t>
      </w:r>
      <w:r>
        <w:t>a</w:t>
      </w:r>
      <w:r w:rsidR="0028753B">
        <w:t xml:space="preserve">nd </w:t>
      </w:r>
      <w:r w:rsidR="00C20F78" w:rsidRPr="00F81D24">
        <w:t xml:space="preserve">no evidence of disease progression after first-line </w:t>
      </w:r>
      <w:r w:rsidR="00DA7944" w:rsidRPr="00F81D24">
        <w:t>platinum-based</w:t>
      </w:r>
      <w:r w:rsidR="00C20F78" w:rsidRPr="00F81D24">
        <w:t xml:space="preserve"> chemotherapy</w:t>
      </w:r>
      <w:r w:rsidR="0028753B">
        <w:t xml:space="preserve"> would be offered olaparib maintenance therapy</w:t>
      </w:r>
      <w:r w:rsidR="00C20F78" w:rsidRPr="00F81D24">
        <w:t xml:space="preserve">. </w:t>
      </w:r>
      <w:r w:rsidR="0028753B">
        <w:t>All other patients who respond to first-line treatment will have “watchful waiting” until disease progression</w:t>
      </w:r>
      <w:r>
        <w:t xml:space="preserve"> as per current clinical practice</w:t>
      </w:r>
      <w:r w:rsidR="0028753B">
        <w:t>. Second-line therapy choices are the same as for the current algorithm</w:t>
      </w:r>
      <w:r>
        <w:t xml:space="preserve"> for all patients, regardless of </w:t>
      </w:r>
      <w:r w:rsidRPr="00ED3A61">
        <w:rPr>
          <w:i/>
        </w:rPr>
        <w:t>BRCA1/2</w:t>
      </w:r>
      <w:r>
        <w:t xml:space="preserve"> </w:t>
      </w:r>
      <w:r w:rsidR="00651A8E">
        <w:t>variant</w:t>
      </w:r>
      <w:r>
        <w:t xml:space="preserve"> status</w:t>
      </w:r>
      <w:r w:rsidR="0028753B">
        <w:t>.</w:t>
      </w:r>
    </w:p>
    <w:p w14:paraId="401585D8" w14:textId="525FCA64" w:rsidR="007B4303" w:rsidRPr="007B4303" w:rsidRDefault="00E4496D" w:rsidP="00FF6993">
      <w:pPr>
        <w:spacing w:before="120" w:after="40" w:line="240" w:lineRule="auto"/>
        <w:jc w:val="center"/>
        <w:rPr>
          <w:rFonts w:asciiTheme="minorHAnsi" w:eastAsiaTheme="minorHAnsi" w:hAnsiTheme="minorHAnsi" w:cstheme="minorBidi"/>
          <w:sz w:val="20"/>
          <w:szCs w:val="20"/>
        </w:rPr>
      </w:pPr>
      <w:r>
        <w:rPr>
          <w:rFonts w:asciiTheme="minorHAnsi" w:eastAsiaTheme="minorHAnsi" w:hAnsiTheme="minorHAnsi" w:cstheme="minorBidi"/>
          <w:noProof/>
          <w:sz w:val="20"/>
          <w:szCs w:val="20"/>
          <w:lang w:eastAsia="en-AU"/>
        </w:rPr>
        <w:lastRenderedPageBreak/>
        <w:drawing>
          <wp:inline distT="0" distB="0" distL="0" distR="0" wp14:anchorId="3FE44428" wp14:editId="4850869A">
            <wp:extent cx="5731510" cy="7381240"/>
            <wp:effectExtent l="0" t="0" r="2540" b="0"/>
            <wp:docPr id="6" name="Picture 6"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sed.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7381240"/>
                    </a:xfrm>
                    <a:prstGeom prst="rect">
                      <a:avLst/>
                    </a:prstGeom>
                  </pic:spPr>
                </pic:pic>
              </a:graphicData>
            </a:graphic>
          </wp:inline>
        </w:drawing>
      </w:r>
    </w:p>
    <w:p w14:paraId="14BC8677" w14:textId="7D59F686" w:rsidR="007B4303" w:rsidRPr="006C5D45" w:rsidRDefault="007B4303" w:rsidP="006C5D45">
      <w:pPr>
        <w:pStyle w:val="TableHeading"/>
        <w:jc w:val="left"/>
        <w:rPr>
          <w:sz w:val="24"/>
          <w:szCs w:val="24"/>
        </w:rPr>
      </w:pPr>
      <w:r w:rsidRPr="006C5D45">
        <w:rPr>
          <w:sz w:val="24"/>
          <w:szCs w:val="24"/>
        </w:rPr>
        <w:t xml:space="preserve">Figure </w:t>
      </w:r>
      <w:r w:rsidR="00BC5AFC" w:rsidRPr="006C5D45">
        <w:rPr>
          <w:sz w:val="24"/>
          <w:szCs w:val="24"/>
        </w:rPr>
        <w:fldChar w:fldCharType="begin"/>
      </w:r>
      <w:r w:rsidR="00BC5AFC" w:rsidRPr="006C5D45">
        <w:rPr>
          <w:sz w:val="24"/>
          <w:szCs w:val="24"/>
        </w:rPr>
        <w:instrText xml:space="preserve"> SEQ Figure \* ARABIC </w:instrText>
      </w:r>
      <w:r w:rsidR="00BC5AFC" w:rsidRPr="006C5D45">
        <w:rPr>
          <w:sz w:val="24"/>
          <w:szCs w:val="24"/>
        </w:rPr>
        <w:fldChar w:fldCharType="separate"/>
      </w:r>
      <w:r w:rsidR="00B87678" w:rsidRPr="006C5D45">
        <w:rPr>
          <w:noProof/>
          <w:sz w:val="24"/>
          <w:szCs w:val="24"/>
        </w:rPr>
        <w:t>2</w:t>
      </w:r>
      <w:r w:rsidR="00BC5AFC" w:rsidRPr="006C5D45">
        <w:rPr>
          <w:noProof/>
          <w:sz w:val="24"/>
          <w:szCs w:val="24"/>
        </w:rPr>
        <w:fldChar w:fldCharType="end"/>
      </w:r>
      <w:r w:rsidR="006C5D45">
        <w:rPr>
          <w:noProof/>
          <w:sz w:val="24"/>
          <w:szCs w:val="24"/>
        </w:rPr>
        <w:t xml:space="preserve">  </w:t>
      </w:r>
      <w:r w:rsidR="00B87678" w:rsidRPr="006C5D45">
        <w:rPr>
          <w:noProof/>
          <w:sz w:val="24"/>
          <w:szCs w:val="24"/>
        </w:rPr>
        <w:t>C</w:t>
      </w:r>
      <w:r w:rsidR="00C20F78" w:rsidRPr="006C5D45">
        <w:rPr>
          <w:sz w:val="24"/>
          <w:szCs w:val="24"/>
        </w:rPr>
        <w:t>linical management</w:t>
      </w:r>
      <w:r w:rsidRPr="006C5D45">
        <w:rPr>
          <w:sz w:val="24"/>
          <w:szCs w:val="24"/>
        </w:rPr>
        <w:t xml:space="preserve"> algorithm following introduction of germline </w:t>
      </w:r>
      <w:r w:rsidRPr="006C5D45">
        <w:rPr>
          <w:i/>
          <w:sz w:val="24"/>
          <w:szCs w:val="24"/>
        </w:rPr>
        <w:t>BRCA</w:t>
      </w:r>
      <w:r w:rsidR="00C20F78" w:rsidRPr="006C5D45">
        <w:rPr>
          <w:i/>
          <w:sz w:val="24"/>
          <w:szCs w:val="24"/>
        </w:rPr>
        <w:t>1/2</w:t>
      </w:r>
      <w:r w:rsidRPr="006C5D45">
        <w:rPr>
          <w:i/>
          <w:sz w:val="24"/>
          <w:szCs w:val="24"/>
        </w:rPr>
        <w:t xml:space="preserve"> </w:t>
      </w:r>
      <w:r w:rsidR="00651A8E" w:rsidRPr="006C5D45">
        <w:rPr>
          <w:sz w:val="24"/>
          <w:szCs w:val="24"/>
        </w:rPr>
        <w:t>variant</w:t>
      </w:r>
      <w:r w:rsidRPr="006C5D45">
        <w:rPr>
          <w:sz w:val="24"/>
          <w:szCs w:val="24"/>
        </w:rPr>
        <w:t xml:space="preserve"> testing</w:t>
      </w:r>
    </w:p>
    <w:p w14:paraId="1F7F324A" w14:textId="77777777" w:rsidR="001D19B9" w:rsidRPr="00505BB7" w:rsidRDefault="001D19B9" w:rsidP="00511A6F">
      <w:pPr>
        <w:pStyle w:val="Tablenotes"/>
      </w:pPr>
      <w:r>
        <w:t>*</w:t>
      </w:r>
      <w:r w:rsidRPr="00505BB7">
        <w:t>Pathogenic variant refers to either a class 5 pathogenic variant or a class 4 likely to be pathogenic variant.</w:t>
      </w:r>
    </w:p>
    <w:p w14:paraId="6DB8F70E" w14:textId="77777777" w:rsidR="002B66E8" w:rsidRPr="00BB6D9C" w:rsidRDefault="002B66E8" w:rsidP="00511A6F">
      <w:pPr>
        <w:pStyle w:val="Tablenotes"/>
      </w:pPr>
      <w:r w:rsidRPr="00505BB7">
        <w:t xml:space="preserve">The proposed clinical management algorithm was based on </w:t>
      </w:r>
      <w:r w:rsidR="00E4747D">
        <w:t xml:space="preserve">the current clinical management algorithm with the addition of germline </w:t>
      </w:r>
      <w:r w:rsidR="00E4747D" w:rsidRPr="00E4747D">
        <w:rPr>
          <w:i/>
        </w:rPr>
        <w:t>BRCA1/2</w:t>
      </w:r>
      <w:r w:rsidR="00E4747D">
        <w:t xml:space="preserve"> variant testing.</w:t>
      </w:r>
    </w:p>
    <w:p w14:paraId="6BEABA70" w14:textId="77777777" w:rsidR="002B66E8" w:rsidRPr="00BB6D9C" w:rsidRDefault="002B66E8" w:rsidP="00511A6F">
      <w:pPr>
        <w:pStyle w:val="Tablenotes"/>
      </w:pPr>
      <w:r w:rsidRPr="00BB6D9C">
        <w:t xml:space="preserve">5FU = fluorouracil; </w:t>
      </w:r>
      <w:r w:rsidRPr="002B66E8">
        <w:t>BRCA1/2</w:t>
      </w:r>
      <w:r>
        <w:t xml:space="preserve"> = breast cancer genes 1 and 2; </w:t>
      </w:r>
      <w:r w:rsidRPr="00BB6D9C">
        <w:t>ECOG = Eastern Cooperative Oncology Group performance status; FA = folinic acid; FOLFIRI = combination of chemotherapy drugs FA, 5FU and irinotecan; FOLFIRINOX = combination of chemotherapy drugs FA, 5FU, irinotecan and oxaplatin; OFF = combination of chemotherapy drugs oxaplatin, FA and 5FU; ULN = upper limit of normal.</w:t>
      </w:r>
    </w:p>
    <w:p w14:paraId="235CCE61" w14:textId="77777777" w:rsidR="009C6776" w:rsidRDefault="009C6776" w:rsidP="00E968F6">
      <w:pPr>
        <w:pStyle w:val="Heading2"/>
        <w:spacing w:line="240" w:lineRule="auto"/>
        <w:jc w:val="both"/>
        <w:rPr>
          <w:rFonts w:ascii="Cambria" w:hAnsi="Cambria"/>
          <w:i w:val="0"/>
          <w:color w:val="00B0F0"/>
          <w:sz w:val="32"/>
          <w:szCs w:val="32"/>
          <w:u w:val="none"/>
        </w:rPr>
      </w:pPr>
    </w:p>
    <w:p w14:paraId="26FF3953" w14:textId="57744A8C" w:rsidR="00E968F6" w:rsidRPr="008E6280" w:rsidRDefault="003E0382" w:rsidP="00E968F6">
      <w:pPr>
        <w:pStyle w:val="Heading2"/>
        <w:spacing w:line="240" w:lineRule="auto"/>
        <w:jc w:val="both"/>
        <w:rPr>
          <w:rFonts w:ascii="Cambria" w:hAnsi="Cambria"/>
          <w:i w:val="0"/>
          <w:color w:val="00B0F0"/>
          <w:sz w:val="32"/>
          <w:szCs w:val="32"/>
          <w:u w:val="none"/>
        </w:rPr>
      </w:pPr>
      <w:r w:rsidRPr="008E6280">
        <w:rPr>
          <w:rFonts w:ascii="Cambria" w:hAnsi="Cambria"/>
          <w:i w:val="0"/>
          <w:color w:val="00B0F0"/>
          <w:sz w:val="32"/>
          <w:szCs w:val="32"/>
          <w:u w:val="none"/>
        </w:rPr>
        <w:t xml:space="preserve">Proposed </w:t>
      </w:r>
      <w:r w:rsidR="002B226C" w:rsidRPr="008E6280">
        <w:rPr>
          <w:rFonts w:ascii="Cambria" w:hAnsi="Cambria"/>
          <w:i w:val="0"/>
          <w:color w:val="00B0F0"/>
          <w:sz w:val="32"/>
          <w:szCs w:val="32"/>
          <w:u w:val="none"/>
        </w:rPr>
        <w:t xml:space="preserve">economic </w:t>
      </w:r>
      <w:r w:rsidR="009E5295" w:rsidRPr="008E6280">
        <w:rPr>
          <w:rFonts w:ascii="Cambria" w:hAnsi="Cambria"/>
          <w:i w:val="0"/>
          <w:color w:val="00B0F0"/>
          <w:sz w:val="32"/>
          <w:szCs w:val="32"/>
          <w:u w:val="none"/>
        </w:rPr>
        <w:t>evaluation</w:t>
      </w:r>
    </w:p>
    <w:p w14:paraId="2846E884" w14:textId="398D1832" w:rsidR="00F81D24" w:rsidRPr="00F81D24" w:rsidRDefault="00F81D24" w:rsidP="007E7B4A">
      <w:pPr>
        <w:jc w:val="both"/>
      </w:pPr>
      <w:r w:rsidRPr="00F81D24">
        <w:t>The overall clinical claim is that the proposed codependent technologies (</w:t>
      </w:r>
      <w:r w:rsidR="00DA7944">
        <w:t xml:space="preserve">germline </w:t>
      </w:r>
      <w:r w:rsidRPr="00DA7944">
        <w:rPr>
          <w:i/>
        </w:rPr>
        <w:t>BRCA</w:t>
      </w:r>
      <w:r w:rsidR="00DA7944" w:rsidRPr="00DA7944">
        <w:rPr>
          <w:i/>
        </w:rPr>
        <w:t>1/2</w:t>
      </w:r>
      <w:r w:rsidRPr="00F81D24">
        <w:t xml:space="preserve"> </w:t>
      </w:r>
      <w:r w:rsidR="00651A8E">
        <w:t>variant</w:t>
      </w:r>
      <w:r w:rsidRPr="00F81D24">
        <w:t xml:space="preserve"> testing and olaparib as maintenance therapy) are superior in terms of comparative effectiveness versus the main comparator (i.e. no testing and no active maintenance treatment</w:t>
      </w:r>
      <w:r w:rsidR="00DA7944">
        <w:t>)</w:t>
      </w:r>
      <w:r w:rsidRPr="00F81D24">
        <w:t xml:space="preserve"> in </w:t>
      </w:r>
      <w:r w:rsidR="00DA7944" w:rsidRPr="00F81D24">
        <w:t xml:space="preserve">metastatic pancreatic cancer </w:t>
      </w:r>
      <w:r w:rsidRPr="00F81D24">
        <w:t xml:space="preserve">patients who have </w:t>
      </w:r>
      <w:r w:rsidR="00DA7944">
        <w:t xml:space="preserve">not progressed </w:t>
      </w:r>
      <w:r w:rsidRPr="00F81D24">
        <w:t>following first-line platinum-based chemotherapy.</w:t>
      </w:r>
      <w:r w:rsidR="00DA7944">
        <w:t xml:space="preserve"> However, it </w:t>
      </w:r>
      <w:r w:rsidR="00EF1262">
        <w:t>is likely to have</w:t>
      </w:r>
      <w:r w:rsidR="00DA7944">
        <w:t xml:space="preserve"> inferior </w:t>
      </w:r>
      <w:r w:rsidR="00EF1262">
        <w:t>safety due to any</w:t>
      </w:r>
      <w:r w:rsidR="00DA7944">
        <w:t xml:space="preserve"> adverse events</w:t>
      </w:r>
      <w:r w:rsidR="00EF1262">
        <w:t xml:space="preserve"> arising from olaparib therapy.</w:t>
      </w:r>
    </w:p>
    <w:p w14:paraId="4352CEBE" w14:textId="0058926E" w:rsidR="00F81D24" w:rsidRDefault="00204A01" w:rsidP="007E7B4A">
      <w:pPr>
        <w:jc w:val="both"/>
      </w:pPr>
      <w:r w:rsidRPr="00204A01">
        <w:t>The</w:t>
      </w:r>
      <w:r>
        <w:t xml:space="preserve"> </w:t>
      </w:r>
      <w:r w:rsidRPr="00204A01">
        <w:t xml:space="preserve">appropriate type of economic evaluation </w:t>
      </w:r>
      <w:r>
        <w:t>to be included in the assessment report would be either a</w:t>
      </w:r>
      <w:r w:rsidR="00EF1262" w:rsidRPr="00204A01">
        <w:t xml:space="preserve"> cost-effectiveness analysis</w:t>
      </w:r>
      <w:r>
        <w:t xml:space="preserve"> or a c</w:t>
      </w:r>
      <w:r w:rsidR="00EF1262" w:rsidRPr="00204A01">
        <w:t xml:space="preserve">ost-utility </w:t>
      </w:r>
      <w:r w:rsidR="00EF1262" w:rsidRPr="00EF1262">
        <w:t>analysis</w:t>
      </w:r>
      <w:r>
        <w:t>.</w:t>
      </w:r>
    </w:p>
    <w:p w14:paraId="062307E3" w14:textId="5A5B5961" w:rsidR="0078015F" w:rsidRPr="00B90035" w:rsidRDefault="00CD5C16" w:rsidP="0078015F">
      <w:pPr>
        <w:rPr>
          <w:i/>
        </w:rPr>
      </w:pPr>
      <w:r w:rsidRPr="00B90035">
        <w:rPr>
          <w:i/>
        </w:rPr>
        <w:t>PASC confirmed the proposed economic evaluation, and advised that the consequences of cascade testing should be included into an economic evaluation as appropriate.</w:t>
      </w:r>
    </w:p>
    <w:p w14:paraId="3679CA93" w14:textId="08CF410C" w:rsidR="009B2D1E" w:rsidRPr="009C6776" w:rsidRDefault="00752491" w:rsidP="009C6776">
      <w:pPr>
        <w:pStyle w:val="Heading2"/>
        <w:spacing w:line="240" w:lineRule="auto"/>
        <w:jc w:val="both"/>
        <w:rPr>
          <w:rFonts w:ascii="Cambria" w:hAnsi="Cambria"/>
          <w:i w:val="0"/>
          <w:color w:val="00B0F0"/>
          <w:sz w:val="32"/>
          <w:szCs w:val="32"/>
          <w:u w:val="none"/>
        </w:rPr>
      </w:pPr>
      <w:r w:rsidRPr="004B5379">
        <w:rPr>
          <w:rFonts w:ascii="Cambria" w:hAnsi="Cambria"/>
          <w:i w:val="0"/>
          <w:color w:val="00B0F0"/>
          <w:sz w:val="32"/>
          <w:szCs w:val="32"/>
          <w:u w:val="none"/>
        </w:rPr>
        <w:t xml:space="preserve">Proposed </w:t>
      </w:r>
      <w:r w:rsidR="002E5660" w:rsidRPr="004B5379">
        <w:rPr>
          <w:rFonts w:ascii="Cambria" w:hAnsi="Cambria"/>
          <w:i w:val="0"/>
          <w:color w:val="00B0F0"/>
          <w:sz w:val="32"/>
          <w:szCs w:val="32"/>
          <w:u w:val="none"/>
        </w:rPr>
        <w:t xml:space="preserve">MBS </w:t>
      </w:r>
      <w:r w:rsidRPr="004B5379">
        <w:rPr>
          <w:rFonts w:ascii="Cambria" w:hAnsi="Cambria"/>
          <w:i w:val="0"/>
          <w:color w:val="00B0F0"/>
          <w:sz w:val="32"/>
          <w:szCs w:val="32"/>
          <w:u w:val="none"/>
        </w:rPr>
        <w:t>item descriptor</w:t>
      </w:r>
      <w:r w:rsidR="002E5660" w:rsidRPr="004B5379">
        <w:rPr>
          <w:rFonts w:ascii="Cambria" w:hAnsi="Cambria"/>
          <w:i w:val="0"/>
          <w:color w:val="00B0F0"/>
          <w:sz w:val="32"/>
          <w:szCs w:val="32"/>
          <w:u w:val="none"/>
        </w:rPr>
        <w:t xml:space="preserve"> and MBS fee</w:t>
      </w:r>
    </w:p>
    <w:p w14:paraId="4CB2A9BB" w14:textId="69A6939D" w:rsidR="00FA712E" w:rsidRDefault="00204A01" w:rsidP="003D4184">
      <w:pPr>
        <w:jc w:val="both"/>
      </w:pPr>
      <w:r>
        <w:t>T</w:t>
      </w:r>
      <w:r w:rsidR="00FA712E">
        <w:t xml:space="preserve">here are a number of existing MBS items related to germline </w:t>
      </w:r>
      <w:r w:rsidR="00FA712E" w:rsidRPr="00204A01">
        <w:rPr>
          <w:i/>
        </w:rPr>
        <w:t>BRCA1/2</w:t>
      </w:r>
      <w:r w:rsidR="00FA712E">
        <w:t xml:space="preserve"> </w:t>
      </w:r>
      <w:r w:rsidR="00651A8E">
        <w:t>variant</w:t>
      </w:r>
      <w:r w:rsidR="003D4184">
        <w:t xml:space="preserve"> </w:t>
      </w:r>
      <w:r w:rsidR="00FA4C1E">
        <w:t>testing (</w:t>
      </w:r>
      <w:r w:rsidR="00FA4C1E">
        <w:fldChar w:fldCharType="begin"/>
      </w:r>
      <w:r w:rsidR="00FA4C1E">
        <w:instrText xml:space="preserve"> REF _Ref32496949 \h </w:instrText>
      </w:r>
      <w:r w:rsidR="00FA4C1E">
        <w:fldChar w:fldCharType="separate"/>
      </w:r>
      <w:r w:rsidR="00490E89">
        <w:t xml:space="preserve">Table </w:t>
      </w:r>
      <w:r w:rsidR="00490E89">
        <w:rPr>
          <w:noProof/>
        </w:rPr>
        <w:t>1</w:t>
      </w:r>
      <w:r w:rsidR="00FA4C1E">
        <w:fldChar w:fldCharType="end"/>
      </w:r>
      <w:r w:rsidR="00FA4C1E">
        <w:t>).</w:t>
      </w:r>
    </w:p>
    <w:p w14:paraId="7F2A9AD8" w14:textId="473E7AE0" w:rsidR="00A05D5D" w:rsidRPr="00A05D5D" w:rsidRDefault="00A05D5D" w:rsidP="00A05D5D">
      <w:pPr>
        <w:rPr>
          <w:i/>
          <w:color w:val="00B0F0"/>
        </w:rPr>
      </w:pPr>
      <w:r w:rsidRPr="00A05D5D">
        <w:rPr>
          <w:b/>
          <w:i/>
          <w:color w:val="00B0F0"/>
          <w:u w:val="single"/>
        </w:rPr>
        <w:t>Please note</w:t>
      </w:r>
      <w:r w:rsidRPr="00A05D5D">
        <w:rPr>
          <w:b/>
          <w:i/>
          <w:color w:val="00B0F0"/>
        </w:rPr>
        <w:t>:</w:t>
      </w:r>
      <w:r w:rsidRPr="00A05D5D">
        <w:rPr>
          <w:i/>
          <w:color w:val="00B0F0"/>
        </w:rPr>
        <w:t xml:space="preserve"> While these items currently contain the terms ‘mutation’ and ‘mutations’, [variant] and [variants] have been </w:t>
      </w:r>
      <w:r>
        <w:rPr>
          <w:i/>
          <w:color w:val="00B0F0"/>
        </w:rPr>
        <w:t xml:space="preserve">inserted, </w:t>
      </w:r>
      <w:r w:rsidRPr="00A05D5D">
        <w:rPr>
          <w:i/>
          <w:color w:val="00B0F0"/>
        </w:rPr>
        <w:t xml:space="preserve">for the purpose of </w:t>
      </w:r>
      <w:r>
        <w:rPr>
          <w:i/>
          <w:color w:val="00B0F0"/>
        </w:rPr>
        <w:t>demonstrating correct, updated terminology use.</w:t>
      </w:r>
    </w:p>
    <w:p w14:paraId="7D264B5D" w14:textId="77777777" w:rsidR="00FA4C1E" w:rsidRPr="007B4303" w:rsidRDefault="00FA4C1E" w:rsidP="00F90472">
      <w:pPr>
        <w:pStyle w:val="TableHeading"/>
      </w:pPr>
      <w:bookmarkStart w:id="3" w:name="_Ref32496949"/>
      <w:r>
        <w:t xml:space="preserve">Table </w:t>
      </w:r>
      <w:r w:rsidR="00CD5554">
        <w:fldChar w:fldCharType="begin"/>
      </w:r>
      <w:r w:rsidR="00CD5554">
        <w:instrText xml:space="preserve"> SEQ Table \* ARABIC </w:instrText>
      </w:r>
      <w:r w:rsidR="00CD5554">
        <w:fldChar w:fldCharType="separate"/>
      </w:r>
      <w:r w:rsidR="00490E89">
        <w:rPr>
          <w:noProof/>
        </w:rPr>
        <w:t>1</w:t>
      </w:r>
      <w:r w:rsidR="00CD5554">
        <w:rPr>
          <w:noProof/>
        </w:rPr>
        <w:fldChar w:fldCharType="end"/>
      </w:r>
      <w:bookmarkEnd w:id="3"/>
      <w:r>
        <w:rPr>
          <w:noProof/>
        </w:rPr>
        <w:tab/>
        <w:t xml:space="preserve">Current </w:t>
      </w:r>
      <w:r>
        <w:t xml:space="preserve">MBS item descriptors for </w:t>
      </w:r>
      <w:r w:rsidRPr="00FA4C1E">
        <w:t xml:space="preserve">germline </w:t>
      </w:r>
      <w:r w:rsidRPr="00FA4C1E">
        <w:rPr>
          <w:i/>
        </w:rPr>
        <w:t>BRCA1/2</w:t>
      </w:r>
      <w:r w:rsidRPr="00FA4C1E">
        <w:t xml:space="preserve"> </w:t>
      </w:r>
      <w:r w:rsidR="00651A8E">
        <w:t>variant</w:t>
      </w:r>
      <w:r w:rsidRPr="00FA4C1E">
        <w:t xml:space="preserve"> testing</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FA4C1E" w:rsidRPr="00DE3D6C" w14:paraId="6F9520DC" w14:textId="77777777" w:rsidTr="00F90472">
        <w:trPr>
          <w:cantSplit/>
          <w:tblHeader/>
        </w:trPr>
        <w:tc>
          <w:tcPr>
            <w:tcW w:w="9016" w:type="dxa"/>
          </w:tcPr>
          <w:p w14:paraId="41262639" w14:textId="77777777" w:rsidR="00FA4C1E" w:rsidRPr="00FA4C1E" w:rsidRDefault="00FA4C1E" w:rsidP="00863D87">
            <w:pPr>
              <w:spacing w:before="40" w:after="40"/>
              <w:jc w:val="right"/>
              <w:rPr>
                <w:rFonts w:ascii="Arial Narrow" w:hAnsi="Arial Narrow"/>
                <w:sz w:val="20"/>
              </w:rPr>
            </w:pPr>
            <w:r w:rsidRPr="00FA4C1E">
              <w:rPr>
                <w:rFonts w:ascii="Arial Narrow" w:hAnsi="Arial Narrow"/>
                <w:sz w:val="20"/>
              </w:rPr>
              <w:t>Category 6</w:t>
            </w:r>
            <w:r>
              <w:rPr>
                <w:rFonts w:ascii="Arial Narrow" w:hAnsi="Arial Narrow"/>
                <w:sz w:val="20"/>
              </w:rPr>
              <w:t xml:space="preserve"> - </w:t>
            </w:r>
            <w:r w:rsidRPr="00FA4C1E">
              <w:rPr>
                <w:rFonts w:ascii="Arial Narrow" w:hAnsi="Arial Narrow"/>
                <w:sz w:val="20"/>
              </w:rPr>
              <w:t>PATHOLOGY SERVICES</w:t>
            </w:r>
          </w:p>
        </w:tc>
      </w:tr>
      <w:tr w:rsidR="00FA4C1E" w:rsidRPr="00895BCC" w14:paraId="33534234" w14:textId="77777777" w:rsidTr="00F90472">
        <w:trPr>
          <w:cantSplit/>
          <w:tblHeader/>
        </w:trPr>
        <w:tc>
          <w:tcPr>
            <w:tcW w:w="9016" w:type="dxa"/>
          </w:tcPr>
          <w:p w14:paraId="471A950D" w14:textId="37FAE274" w:rsidR="00FA4C1E" w:rsidRDefault="00863D87" w:rsidP="00863D87">
            <w:pPr>
              <w:tabs>
                <w:tab w:val="left" w:pos="7121"/>
              </w:tabs>
              <w:spacing w:before="40" w:after="40"/>
              <w:rPr>
                <w:rFonts w:ascii="Arial Narrow" w:hAnsi="Arial Narrow"/>
                <w:sz w:val="20"/>
                <w:u w:color="FF0000"/>
              </w:rPr>
            </w:pPr>
            <w:r w:rsidRPr="002E5660">
              <w:rPr>
                <w:rFonts w:ascii="Arial Narrow" w:hAnsi="Arial Narrow"/>
                <w:b/>
                <w:sz w:val="20"/>
                <w:u w:color="FF0000"/>
              </w:rPr>
              <w:t>MBS item 73295</w:t>
            </w:r>
            <w:r>
              <w:rPr>
                <w:rFonts w:ascii="Arial Narrow" w:hAnsi="Arial Narrow"/>
                <w:sz w:val="20"/>
                <w:u w:color="FF0000"/>
              </w:rPr>
              <w:tab/>
            </w:r>
            <w:r w:rsidR="00FA4C1E">
              <w:rPr>
                <w:rFonts w:ascii="Arial Narrow" w:hAnsi="Arial Narrow"/>
                <w:sz w:val="20"/>
                <w:u w:color="FF0000"/>
              </w:rPr>
              <w:t>Group P7 - Genetics</w:t>
            </w:r>
          </w:p>
          <w:p w14:paraId="61D4FABF" w14:textId="77777777" w:rsidR="00863D87" w:rsidRDefault="00863D87" w:rsidP="00863D87">
            <w:pPr>
              <w:spacing w:before="40" w:after="40"/>
              <w:rPr>
                <w:rFonts w:ascii="Arial Narrow" w:hAnsi="Arial Narrow"/>
                <w:sz w:val="20"/>
                <w:u w:color="FF0000"/>
              </w:rPr>
            </w:pPr>
          </w:p>
          <w:p w14:paraId="74F4B3FC" w14:textId="641033DE" w:rsidR="00BC046E" w:rsidRDefault="00863D87" w:rsidP="00863D87">
            <w:pPr>
              <w:spacing w:before="40" w:after="40"/>
              <w:rPr>
                <w:rFonts w:ascii="Arial Narrow" w:hAnsi="Arial Narrow"/>
                <w:sz w:val="20"/>
                <w:u w:color="FF0000"/>
              </w:rPr>
            </w:pPr>
            <w:r w:rsidRPr="00863D87">
              <w:rPr>
                <w:rFonts w:ascii="Arial Narrow" w:hAnsi="Arial Narrow"/>
                <w:sz w:val="20"/>
                <w:u w:color="FF0000"/>
              </w:rPr>
              <w:t xml:space="preserve">Detection of germline </w:t>
            </w:r>
            <w:r w:rsidRPr="00863D87">
              <w:rPr>
                <w:rFonts w:ascii="Arial Narrow" w:hAnsi="Arial Narrow"/>
                <w:i/>
                <w:sz w:val="20"/>
                <w:u w:color="FF0000"/>
              </w:rPr>
              <w:t>BRCA1</w:t>
            </w:r>
            <w:r w:rsidRPr="00863D87">
              <w:rPr>
                <w:rFonts w:ascii="Arial Narrow" w:hAnsi="Arial Narrow"/>
                <w:sz w:val="20"/>
                <w:u w:color="FF0000"/>
              </w:rPr>
              <w:t xml:space="preserve"> or </w:t>
            </w:r>
            <w:r w:rsidRPr="00863D87">
              <w:rPr>
                <w:rFonts w:ascii="Arial Narrow" w:hAnsi="Arial Narrow"/>
                <w:i/>
                <w:sz w:val="20"/>
                <w:u w:color="FF0000"/>
              </w:rPr>
              <w:t>BRCA2</w:t>
            </w:r>
            <w:r w:rsidRPr="00863D87">
              <w:rPr>
                <w:rFonts w:ascii="Arial Narrow" w:hAnsi="Arial Narrow"/>
                <w:sz w:val="20"/>
                <w:u w:color="FF0000"/>
              </w:rPr>
              <w:t xml:space="preserve"> gene mutations</w:t>
            </w:r>
            <w:r w:rsidR="001220A2">
              <w:rPr>
                <w:rFonts w:ascii="Arial Narrow" w:hAnsi="Arial Narrow"/>
                <w:sz w:val="20"/>
                <w:u w:color="FF0000"/>
              </w:rPr>
              <w:t xml:space="preserve"> </w:t>
            </w:r>
            <w:r w:rsidR="001220A2" w:rsidRPr="001220A2">
              <w:rPr>
                <w:rFonts w:ascii="Arial Narrow" w:hAnsi="Arial Narrow"/>
                <w:i/>
                <w:sz w:val="20"/>
                <w:u w:color="FF0000"/>
              </w:rPr>
              <w:t>[variants]</w:t>
            </w:r>
            <w:r w:rsidRPr="001220A2">
              <w:rPr>
                <w:rFonts w:ascii="Arial Narrow" w:hAnsi="Arial Narrow"/>
                <w:i/>
                <w:sz w:val="20"/>
                <w:u w:color="FF0000"/>
              </w:rPr>
              <w:t>,</w:t>
            </w:r>
            <w:r w:rsidRPr="00863D87">
              <w:rPr>
                <w:rFonts w:ascii="Arial Narrow" w:hAnsi="Arial Narrow"/>
                <w:sz w:val="20"/>
                <w:u w:color="FF0000"/>
              </w:rPr>
              <w:t xml:space="preserve"> in a patient with platinum-sensitive relapsed ovarian, fallopian tube or primary peritoneal cancer with high grade serous features or a high grade serous component, and who has responded to subsequent platinum-based chemotherapy, requested by a specialist or consultant physician, to determine whether the eligibility criteria for olaparib under the Pharmaceutical Benefits Scheme (PBS) are fulfilled.</w:t>
            </w:r>
          </w:p>
          <w:p w14:paraId="1B3DFFAF" w14:textId="77777777" w:rsidR="00BC046E" w:rsidRDefault="00BC046E" w:rsidP="00863D87">
            <w:pPr>
              <w:spacing w:before="40" w:after="40"/>
              <w:rPr>
                <w:rFonts w:ascii="Arial Narrow" w:hAnsi="Arial Narrow"/>
                <w:sz w:val="20"/>
                <w:u w:color="FF0000"/>
              </w:rPr>
            </w:pPr>
          </w:p>
          <w:p w14:paraId="42A46839" w14:textId="6D748BB7" w:rsidR="00863D87" w:rsidRDefault="00BC046E" w:rsidP="00863D87">
            <w:pPr>
              <w:spacing w:before="40" w:after="40"/>
              <w:rPr>
                <w:rFonts w:ascii="Arial Narrow" w:hAnsi="Arial Narrow"/>
                <w:sz w:val="20"/>
                <w:u w:color="FF0000"/>
              </w:rPr>
            </w:pPr>
            <w:r>
              <w:rPr>
                <w:rFonts w:ascii="Arial Narrow" w:hAnsi="Arial Narrow"/>
                <w:sz w:val="20"/>
                <w:u w:color="FF0000"/>
              </w:rPr>
              <w:t>Maximum one test per lifetime</w:t>
            </w:r>
          </w:p>
          <w:p w14:paraId="383F2FB2" w14:textId="77777777" w:rsidR="00863D87" w:rsidRDefault="00863D87" w:rsidP="00863D87">
            <w:pPr>
              <w:spacing w:before="40" w:after="40"/>
              <w:rPr>
                <w:rFonts w:ascii="Arial Narrow" w:hAnsi="Arial Narrow"/>
                <w:sz w:val="20"/>
                <w:u w:color="FF0000"/>
              </w:rPr>
            </w:pPr>
          </w:p>
          <w:p w14:paraId="6B158319" w14:textId="099CD48D" w:rsidR="00FA4C1E" w:rsidRPr="002E5660" w:rsidRDefault="002E5660" w:rsidP="002E5660">
            <w:pPr>
              <w:spacing w:before="40" w:after="40"/>
              <w:rPr>
                <w:rFonts w:ascii="Arial Narrow" w:hAnsi="Arial Narrow"/>
                <w:b/>
                <w:sz w:val="20"/>
                <w:u w:color="FF0000"/>
              </w:rPr>
            </w:pPr>
            <w:r w:rsidRPr="002E5660">
              <w:rPr>
                <w:rFonts w:ascii="Arial Narrow" w:hAnsi="Arial Narrow"/>
                <w:b/>
                <w:sz w:val="20"/>
                <w:u w:color="FF0000"/>
              </w:rPr>
              <w:t xml:space="preserve">MBS </w:t>
            </w:r>
            <w:r w:rsidR="00FA4C1E" w:rsidRPr="002E5660">
              <w:rPr>
                <w:rFonts w:ascii="Arial Narrow" w:hAnsi="Arial Narrow"/>
                <w:b/>
                <w:sz w:val="20"/>
                <w:u w:color="FF0000"/>
              </w:rPr>
              <w:t xml:space="preserve">Fee:  </w:t>
            </w:r>
            <w:r w:rsidRPr="002E5660">
              <w:rPr>
                <w:rFonts w:ascii="Arial Narrow" w:hAnsi="Arial Narrow"/>
                <w:b/>
                <w:sz w:val="20"/>
                <w:u w:color="FF0000"/>
              </w:rPr>
              <w:t xml:space="preserve">$1,200   Benefit: 75% = $900   </w:t>
            </w:r>
            <w:r w:rsidR="00863D87" w:rsidRPr="002E5660">
              <w:rPr>
                <w:rFonts w:ascii="Arial Narrow" w:hAnsi="Arial Narrow"/>
                <w:b/>
                <w:sz w:val="20"/>
                <w:u w:color="FF0000"/>
              </w:rPr>
              <w:t>85% = $1,115.30</w:t>
            </w:r>
          </w:p>
        </w:tc>
      </w:tr>
      <w:tr w:rsidR="00863D87" w:rsidRPr="00DE3D6C" w14:paraId="04BA365E" w14:textId="77777777" w:rsidTr="00863D87">
        <w:tc>
          <w:tcPr>
            <w:tcW w:w="9016" w:type="dxa"/>
          </w:tcPr>
          <w:p w14:paraId="1C1FA2EE" w14:textId="77777777" w:rsidR="00863D87" w:rsidRPr="00FA4C1E" w:rsidRDefault="00863D87" w:rsidP="00863D87">
            <w:pPr>
              <w:spacing w:before="40" w:after="40"/>
              <w:jc w:val="right"/>
              <w:rPr>
                <w:rFonts w:ascii="Arial Narrow" w:hAnsi="Arial Narrow"/>
                <w:sz w:val="20"/>
              </w:rPr>
            </w:pPr>
            <w:r w:rsidRPr="00FA4C1E">
              <w:rPr>
                <w:rFonts w:ascii="Arial Narrow" w:hAnsi="Arial Narrow"/>
                <w:sz w:val="20"/>
              </w:rPr>
              <w:t>Category 6</w:t>
            </w:r>
            <w:r>
              <w:rPr>
                <w:rFonts w:ascii="Arial Narrow" w:hAnsi="Arial Narrow"/>
                <w:sz w:val="20"/>
              </w:rPr>
              <w:t xml:space="preserve"> - </w:t>
            </w:r>
            <w:r w:rsidRPr="00FA4C1E">
              <w:rPr>
                <w:rFonts w:ascii="Arial Narrow" w:hAnsi="Arial Narrow"/>
                <w:sz w:val="20"/>
              </w:rPr>
              <w:t>PATHOLOGY SERVICES</w:t>
            </w:r>
          </w:p>
        </w:tc>
      </w:tr>
      <w:tr w:rsidR="00863D87" w:rsidRPr="00895BCC" w14:paraId="26777B2F" w14:textId="77777777" w:rsidTr="00FA4C1E">
        <w:tc>
          <w:tcPr>
            <w:tcW w:w="9016" w:type="dxa"/>
          </w:tcPr>
          <w:p w14:paraId="76C46692" w14:textId="020ADA6D" w:rsidR="00863D87" w:rsidRDefault="00863D87" w:rsidP="00863D87">
            <w:pPr>
              <w:tabs>
                <w:tab w:val="left" w:pos="7121"/>
              </w:tabs>
              <w:spacing w:before="40" w:after="40"/>
              <w:rPr>
                <w:rFonts w:ascii="Arial Narrow" w:hAnsi="Arial Narrow"/>
                <w:sz w:val="20"/>
                <w:u w:color="FF0000"/>
              </w:rPr>
            </w:pPr>
            <w:r w:rsidRPr="002E5660">
              <w:rPr>
                <w:rFonts w:ascii="Arial Narrow" w:hAnsi="Arial Narrow"/>
                <w:b/>
                <w:sz w:val="20"/>
                <w:u w:color="FF0000"/>
              </w:rPr>
              <w:t>MBS item 73296</w:t>
            </w:r>
            <w:r>
              <w:rPr>
                <w:rFonts w:ascii="Arial Narrow" w:hAnsi="Arial Narrow"/>
                <w:sz w:val="20"/>
                <w:u w:color="FF0000"/>
              </w:rPr>
              <w:tab/>
              <w:t xml:space="preserve">Group P7 </w:t>
            </w:r>
            <w:r w:rsidR="006D16C8">
              <w:rPr>
                <w:rFonts w:ascii="Arial Narrow" w:hAnsi="Arial Narrow"/>
                <w:sz w:val="20"/>
                <w:u w:color="FF0000"/>
              </w:rPr>
              <w:t>–</w:t>
            </w:r>
            <w:r>
              <w:rPr>
                <w:rFonts w:ascii="Arial Narrow" w:hAnsi="Arial Narrow"/>
                <w:sz w:val="20"/>
                <w:u w:color="FF0000"/>
              </w:rPr>
              <w:t xml:space="preserve"> Genetics</w:t>
            </w:r>
          </w:p>
          <w:p w14:paraId="679FF89B" w14:textId="77777777" w:rsidR="00863D87" w:rsidRDefault="00863D87" w:rsidP="00863D87">
            <w:pPr>
              <w:spacing w:before="40" w:after="40"/>
              <w:rPr>
                <w:rFonts w:ascii="Arial Narrow" w:hAnsi="Arial Narrow"/>
                <w:sz w:val="20"/>
                <w:u w:color="FF0000"/>
              </w:rPr>
            </w:pPr>
          </w:p>
          <w:p w14:paraId="7F113F07" w14:textId="0E5C8CF4" w:rsidR="00863D87" w:rsidRDefault="00863D87" w:rsidP="00863D87">
            <w:pPr>
              <w:spacing w:before="40" w:after="40"/>
              <w:rPr>
                <w:rFonts w:ascii="Arial Narrow" w:hAnsi="Arial Narrow"/>
                <w:sz w:val="20"/>
                <w:u w:color="FF0000"/>
              </w:rPr>
            </w:pPr>
            <w:r w:rsidRPr="00863D87">
              <w:rPr>
                <w:rFonts w:ascii="Arial Narrow" w:hAnsi="Arial Narrow"/>
                <w:sz w:val="20"/>
                <w:u w:color="FF0000"/>
              </w:rPr>
              <w:t>Characterisation of germline gene mutations</w:t>
            </w:r>
            <w:r w:rsidR="001220A2">
              <w:rPr>
                <w:rFonts w:ascii="Arial Narrow" w:hAnsi="Arial Narrow"/>
                <w:sz w:val="20"/>
                <w:u w:color="FF0000"/>
              </w:rPr>
              <w:t xml:space="preserve"> </w:t>
            </w:r>
            <w:r w:rsidR="001220A2" w:rsidRPr="001220A2">
              <w:rPr>
                <w:rFonts w:ascii="Arial Narrow" w:hAnsi="Arial Narrow"/>
                <w:i/>
                <w:sz w:val="20"/>
                <w:u w:color="FF0000"/>
              </w:rPr>
              <w:t>[variants]</w:t>
            </w:r>
            <w:r w:rsidRPr="001220A2">
              <w:rPr>
                <w:rFonts w:ascii="Arial Narrow" w:hAnsi="Arial Narrow"/>
                <w:i/>
                <w:sz w:val="20"/>
                <w:u w:color="FF0000"/>
              </w:rPr>
              <w:t>,</w:t>
            </w:r>
            <w:r w:rsidRPr="00863D87">
              <w:rPr>
                <w:rFonts w:ascii="Arial Narrow" w:hAnsi="Arial Narrow"/>
                <w:sz w:val="20"/>
                <w:u w:color="FF0000"/>
              </w:rPr>
              <w:t xml:space="preserve"> requested by a specialist or consultant physician, including copy number variation in </w:t>
            </w:r>
            <w:r w:rsidRPr="00863D87">
              <w:rPr>
                <w:rFonts w:ascii="Arial Narrow" w:hAnsi="Arial Narrow"/>
                <w:i/>
                <w:sz w:val="20"/>
                <w:u w:color="FF0000"/>
              </w:rPr>
              <w:t>BRCA1</w:t>
            </w:r>
            <w:r w:rsidRPr="00863D87">
              <w:rPr>
                <w:rFonts w:ascii="Arial Narrow" w:hAnsi="Arial Narrow"/>
                <w:sz w:val="20"/>
                <w:u w:color="FF0000"/>
              </w:rPr>
              <w:t xml:space="preserve"> and </w:t>
            </w:r>
            <w:r w:rsidRPr="00863D87">
              <w:rPr>
                <w:rFonts w:ascii="Arial Narrow" w:hAnsi="Arial Narrow"/>
                <w:i/>
                <w:sz w:val="20"/>
                <w:u w:color="FF0000"/>
              </w:rPr>
              <w:t>BRCA2</w:t>
            </w:r>
            <w:r w:rsidRPr="00863D87">
              <w:rPr>
                <w:rFonts w:ascii="Arial Narrow" w:hAnsi="Arial Narrow"/>
                <w:sz w:val="20"/>
                <w:u w:color="FF0000"/>
              </w:rPr>
              <w:t xml:space="preserve"> genes and one or more of the following genes </w:t>
            </w:r>
            <w:r w:rsidRPr="00863D87">
              <w:rPr>
                <w:rFonts w:ascii="Arial Narrow" w:hAnsi="Arial Narrow"/>
                <w:i/>
                <w:sz w:val="20"/>
                <w:u w:color="FF0000"/>
              </w:rPr>
              <w:t>STK11, PTEN, CDH1, PALB2</w:t>
            </w:r>
            <w:r w:rsidRPr="00863D87">
              <w:rPr>
                <w:rFonts w:ascii="Arial Narrow" w:hAnsi="Arial Narrow"/>
                <w:sz w:val="20"/>
                <w:u w:color="FF0000"/>
              </w:rPr>
              <w:t xml:space="preserve">, or </w:t>
            </w:r>
            <w:r w:rsidRPr="00863D87">
              <w:rPr>
                <w:rFonts w:ascii="Arial Narrow" w:hAnsi="Arial Narrow"/>
                <w:i/>
                <w:sz w:val="20"/>
                <w:u w:color="FF0000"/>
              </w:rPr>
              <w:t>TP53</w:t>
            </w:r>
            <w:r w:rsidRPr="00863D87">
              <w:rPr>
                <w:rFonts w:ascii="Arial Narrow" w:hAnsi="Arial Narrow"/>
                <w:sz w:val="20"/>
                <w:u w:color="FF0000"/>
              </w:rPr>
              <w:t xml:space="preserve"> in a patient with breast or ovarian cancer for whom clinical and family history criteria, as assessed by the specialist or consultant physician who requests the service using a quantitative algorithm, place the patient at &gt;10% risk of having a pathogenic mutation</w:t>
            </w:r>
            <w:r w:rsidR="00A05D5D">
              <w:rPr>
                <w:rFonts w:ascii="Arial Narrow" w:hAnsi="Arial Narrow"/>
                <w:sz w:val="20"/>
                <w:u w:color="FF0000"/>
              </w:rPr>
              <w:t xml:space="preserve"> </w:t>
            </w:r>
            <w:r w:rsidR="00A05D5D" w:rsidRPr="00A05D5D">
              <w:rPr>
                <w:rFonts w:ascii="Arial Narrow" w:hAnsi="Arial Narrow"/>
                <w:i/>
                <w:sz w:val="20"/>
                <w:u w:color="FF0000"/>
              </w:rPr>
              <w:t>[variant]</w:t>
            </w:r>
            <w:r w:rsidRPr="00863D87">
              <w:rPr>
                <w:rFonts w:ascii="Arial Narrow" w:hAnsi="Arial Narrow"/>
                <w:sz w:val="20"/>
                <w:u w:color="FF0000"/>
              </w:rPr>
              <w:t xml:space="preserve"> identified in one or more of the genes specified above.</w:t>
            </w:r>
          </w:p>
          <w:p w14:paraId="53ABDEE3" w14:textId="77777777" w:rsidR="00863D87" w:rsidRPr="00FA4C1E" w:rsidRDefault="00863D87" w:rsidP="00863D87">
            <w:pPr>
              <w:spacing w:before="40" w:after="40"/>
              <w:rPr>
                <w:rFonts w:ascii="Arial Narrow" w:hAnsi="Arial Narrow"/>
                <w:sz w:val="20"/>
                <w:u w:color="FF0000"/>
              </w:rPr>
            </w:pPr>
          </w:p>
          <w:p w14:paraId="03928150" w14:textId="38ABD4CB" w:rsidR="00863D87" w:rsidRPr="002E5660" w:rsidRDefault="002E5660" w:rsidP="002E5660">
            <w:pPr>
              <w:spacing w:before="40" w:after="40"/>
              <w:rPr>
                <w:rFonts w:ascii="Arial Narrow" w:hAnsi="Arial Narrow"/>
                <w:b/>
                <w:sz w:val="20"/>
                <w:u w:color="FF0000"/>
              </w:rPr>
            </w:pPr>
            <w:r w:rsidRPr="002E5660">
              <w:rPr>
                <w:rFonts w:ascii="Arial Narrow" w:hAnsi="Arial Narrow"/>
                <w:b/>
                <w:sz w:val="20"/>
                <w:u w:color="FF0000"/>
              </w:rPr>
              <w:t xml:space="preserve">MBS </w:t>
            </w:r>
            <w:r w:rsidR="00863D87" w:rsidRPr="002E5660">
              <w:rPr>
                <w:rFonts w:ascii="Arial Narrow" w:hAnsi="Arial Narrow"/>
                <w:b/>
                <w:sz w:val="20"/>
                <w:u w:color="FF0000"/>
              </w:rPr>
              <w:t xml:space="preserve">Fee:  </w:t>
            </w:r>
            <w:r w:rsidRPr="002E5660">
              <w:rPr>
                <w:rFonts w:ascii="Arial Narrow" w:hAnsi="Arial Narrow"/>
                <w:b/>
                <w:sz w:val="20"/>
                <w:u w:color="FF0000"/>
              </w:rPr>
              <w:t xml:space="preserve">$1,200   Benefit: 75% = $900   </w:t>
            </w:r>
            <w:r w:rsidR="00863D87" w:rsidRPr="002E5660">
              <w:rPr>
                <w:rFonts w:ascii="Arial Narrow" w:hAnsi="Arial Narrow"/>
                <w:b/>
                <w:sz w:val="20"/>
                <w:u w:color="FF0000"/>
              </w:rPr>
              <w:t xml:space="preserve"> 85% = $1,115.30</w:t>
            </w:r>
          </w:p>
        </w:tc>
      </w:tr>
      <w:tr w:rsidR="00863D87" w:rsidRPr="00DE3D6C" w14:paraId="0FC43904" w14:textId="77777777" w:rsidTr="00863D87">
        <w:tc>
          <w:tcPr>
            <w:tcW w:w="9016" w:type="dxa"/>
          </w:tcPr>
          <w:p w14:paraId="50BD787D" w14:textId="77777777" w:rsidR="00863D87" w:rsidRPr="00FA4C1E" w:rsidRDefault="00863D87" w:rsidP="00863D87">
            <w:pPr>
              <w:spacing w:before="40" w:after="40"/>
              <w:jc w:val="right"/>
              <w:rPr>
                <w:rFonts w:ascii="Arial Narrow" w:hAnsi="Arial Narrow"/>
                <w:sz w:val="20"/>
              </w:rPr>
            </w:pPr>
            <w:r w:rsidRPr="00FA4C1E">
              <w:rPr>
                <w:rFonts w:ascii="Arial Narrow" w:hAnsi="Arial Narrow"/>
                <w:sz w:val="20"/>
              </w:rPr>
              <w:t>Category 6</w:t>
            </w:r>
            <w:r>
              <w:rPr>
                <w:rFonts w:ascii="Arial Narrow" w:hAnsi="Arial Narrow"/>
                <w:sz w:val="20"/>
              </w:rPr>
              <w:t xml:space="preserve"> - </w:t>
            </w:r>
            <w:r w:rsidRPr="00FA4C1E">
              <w:rPr>
                <w:rFonts w:ascii="Arial Narrow" w:hAnsi="Arial Narrow"/>
                <w:sz w:val="20"/>
              </w:rPr>
              <w:t>PATHOLOGY SERVICES</w:t>
            </w:r>
          </w:p>
        </w:tc>
      </w:tr>
      <w:tr w:rsidR="00863D87" w:rsidRPr="00895BCC" w14:paraId="1F51EC27" w14:textId="77777777" w:rsidTr="00FA4C1E">
        <w:tc>
          <w:tcPr>
            <w:tcW w:w="9016" w:type="dxa"/>
          </w:tcPr>
          <w:p w14:paraId="75CC0D9D" w14:textId="16129200" w:rsidR="00863D87" w:rsidRDefault="00863D87" w:rsidP="00863D87">
            <w:pPr>
              <w:tabs>
                <w:tab w:val="left" w:pos="7121"/>
              </w:tabs>
              <w:spacing w:before="40" w:after="40"/>
              <w:rPr>
                <w:rFonts w:ascii="Arial Narrow" w:hAnsi="Arial Narrow"/>
                <w:sz w:val="20"/>
                <w:u w:color="FF0000"/>
              </w:rPr>
            </w:pPr>
            <w:r w:rsidRPr="002E5660">
              <w:rPr>
                <w:rFonts w:ascii="Arial Narrow" w:hAnsi="Arial Narrow"/>
                <w:b/>
                <w:sz w:val="20"/>
                <w:u w:color="FF0000"/>
              </w:rPr>
              <w:t>MBS item 73297</w:t>
            </w:r>
            <w:r>
              <w:rPr>
                <w:rFonts w:ascii="Arial Narrow" w:hAnsi="Arial Narrow"/>
                <w:sz w:val="20"/>
                <w:u w:color="FF0000"/>
              </w:rPr>
              <w:tab/>
              <w:t xml:space="preserve">Group P7 </w:t>
            </w:r>
            <w:r w:rsidR="006D16C8">
              <w:rPr>
                <w:rFonts w:ascii="Arial Narrow" w:hAnsi="Arial Narrow"/>
                <w:sz w:val="20"/>
                <w:u w:color="FF0000"/>
              </w:rPr>
              <w:t>–</w:t>
            </w:r>
            <w:r>
              <w:rPr>
                <w:rFonts w:ascii="Arial Narrow" w:hAnsi="Arial Narrow"/>
                <w:sz w:val="20"/>
                <w:u w:color="FF0000"/>
              </w:rPr>
              <w:t xml:space="preserve"> Genetics</w:t>
            </w:r>
          </w:p>
          <w:p w14:paraId="303344F6" w14:textId="77777777" w:rsidR="00863D87" w:rsidRDefault="00863D87" w:rsidP="00863D87">
            <w:pPr>
              <w:spacing w:before="40" w:after="40"/>
              <w:rPr>
                <w:rFonts w:ascii="Arial Narrow" w:hAnsi="Arial Narrow"/>
                <w:sz w:val="20"/>
                <w:u w:color="FF0000"/>
              </w:rPr>
            </w:pPr>
          </w:p>
          <w:p w14:paraId="39E94DD6" w14:textId="2B667409" w:rsidR="00863D87" w:rsidRDefault="00863D87" w:rsidP="00863D87">
            <w:pPr>
              <w:spacing w:before="40" w:after="40"/>
              <w:rPr>
                <w:rFonts w:ascii="Arial Narrow" w:hAnsi="Arial Narrow"/>
                <w:sz w:val="20"/>
                <w:u w:color="FF0000"/>
              </w:rPr>
            </w:pPr>
            <w:r>
              <w:rPr>
                <w:rFonts w:ascii="Arial Narrow" w:hAnsi="Arial Narrow"/>
                <w:sz w:val="20"/>
                <w:u w:color="FF0000"/>
              </w:rPr>
              <w:t>C</w:t>
            </w:r>
            <w:r w:rsidRPr="00863D87">
              <w:rPr>
                <w:rFonts w:ascii="Arial Narrow" w:hAnsi="Arial Narrow"/>
                <w:sz w:val="20"/>
                <w:u w:color="FF0000"/>
              </w:rPr>
              <w:t>haracterisation of germline gene mutations</w:t>
            </w:r>
            <w:r w:rsidR="00A05D5D">
              <w:rPr>
                <w:rFonts w:ascii="Arial Narrow" w:hAnsi="Arial Narrow"/>
                <w:sz w:val="20"/>
                <w:u w:color="FF0000"/>
              </w:rPr>
              <w:t xml:space="preserve"> </w:t>
            </w:r>
            <w:r w:rsidR="00A05D5D" w:rsidRPr="00A05D5D">
              <w:rPr>
                <w:rFonts w:ascii="Arial Narrow" w:hAnsi="Arial Narrow"/>
                <w:i/>
                <w:sz w:val="20"/>
                <w:u w:color="FF0000"/>
              </w:rPr>
              <w:t>[variants]</w:t>
            </w:r>
            <w:r w:rsidRPr="00A05D5D">
              <w:rPr>
                <w:rFonts w:ascii="Arial Narrow" w:hAnsi="Arial Narrow"/>
                <w:i/>
                <w:sz w:val="20"/>
                <w:u w:color="FF0000"/>
              </w:rPr>
              <w:t xml:space="preserve">, </w:t>
            </w:r>
            <w:r w:rsidRPr="00863D87">
              <w:rPr>
                <w:rFonts w:ascii="Arial Narrow" w:hAnsi="Arial Narrow"/>
                <w:sz w:val="20"/>
                <w:u w:color="FF0000"/>
              </w:rPr>
              <w:t xml:space="preserve">requested by a specialist or consultant physician, including copy number variation in </w:t>
            </w:r>
            <w:r w:rsidRPr="00863D87">
              <w:rPr>
                <w:rFonts w:ascii="Arial Narrow" w:hAnsi="Arial Narrow"/>
                <w:i/>
                <w:sz w:val="20"/>
                <w:u w:color="FF0000"/>
              </w:rPr>
              <w:t>BRCA1</w:t>
            </w:r>
            <w:r w:rsidRPr="00863D87">
              <w:rPr>
                <w:rFonts w:ascii="Arial Narrow" w:hAnsi="Arial Narrow"/>
                <w:sz w:val="20"/>
                <w:u w:color="FF0000"/>
              </w:rPr>
              <w:t xml:space="preserve"> and </w:t>
            </w:r>
            <w:r w:rsidRPr="00863D87">
              <w:rPr>
                <w:rFonts w:ascii="Arial Narrow" w:hAnsi="Arial Narrow"/>
                <w:i/>
                <w:sz w:val="20"/>
                <w:u w:color="FF0000"/>
              </w:rPr>
              <w:t>BRCA2</w:t>
            </w:r>
            <w:r w:rsidRPr="00863D87">
              <w:rPr>
                <w:rFonts w:ascii="Arial Narrow" w:hAnsi="Arial Narrow"/>
                <w:sz w:val="20"/>
                <w:u w:color="FF0000"/>
              </w:rPr>
              <w:t xml:space="preserve"> genes and one or more of the following genes </w:t>
            </w:r>
            <w:r w:rsidRPr="00863D87">
              <w:rPr>
                <w:rFonts w:ascii="Arial Narrow" w:hAnsi="Arial Narrow"/>
                <w:i/>
                <w:sz w:val="20"/>
                <w:u w:color="FF0000"/>
              </w:rPr>
              <w:t>STK11, PTEN, CDH1, PALB2</w:t>
            </w:r>
            <w:r w:rsidRPr="00863D87">
              <w:rPr>
                <w:rFonts w:ascii="Arial Narrow" w:hAnsi="Arial Narrow"/>
                <w:sz w:val="20"/>
                <w:u w:color="FF0000"/>
              </w:rPr>
              <w:t xml:space="preserve">, or </w:t>
            </w:r>
            <w:r w:rsidRPr="00863D87">
              <w:rPr>
                <w:rFonts w:ascii="Arial Narrow" w:hAnsi="Arial Narrow"/>
                <w:i/>
                <w:sz w:val="20"/>
                <w:u w:color="FF0000"/>
              </w:rPr>
              <w:t>TP53</w:t>
            </w:r>
            <w:r w:rsidRPr="00863D87">
              <w:rPr>
                <w:rFonts w:ascii="Arial Narrow" w:hAnsi="Arial Narrow"/>
                <w:sz w:val="20"/>
                <w:u w:color="FF0000"/>
              </w:rPr>
              <w:t xml:space="preserve"> in a patient who is a biological relative of a patient who has had a pathogenic mutation</w:t>
            </w:r>
            <w:r w:rsidR="00A05D5D">
              <w:rPr>
                <w:rFonts w:ascii="Arial Narrow" w:hAnsi="Arial Narrow"/>
                <w:sz w:val="20"/>
                <w:u w:color="FF0000"/>
              </w:rPr>
              <w:t xml:space="preserve"> </w:t>
            </w:r>
            <w:r w:rsidR="00A05D5D" w:rsidRPr="00A05D5D">
              <w:rPr>
                <w:rFonts w:ascii="Arial Narrow" w:hAnsi="Arial Narrow"/>
                <w:i/>
                <w:sz w:val="20"/>
                <w:u w:color="FF0000"/>
              </w:rPr>
              <w:t>[variant]</w:t>
            </w:r>
            <w:r w:rsidRPr="00863D87">
              <w:rPr>
                <w:rFonts w:ascii="Arial Narrow" w:hAnsi="Arial Narrow"/>
                <w:sz w:val="20"/>
                <w:u w:color="FF0000"/>
              </w:rPr>
              <w:t xml:space="preserve"> identified in one or more of the genes specified above, and has not previously received a service under item 73296.</w:t>
            </w:r>
          </w:p>
          <w:p w14:paraId="465BD49F" w14:textId="77777777" w:rsidR="00863D87" w:rsidRPr="00FA4C1E" w:rsidRDefault="00863D87" w:rsidP="00863D87">
            <w:pPr>
              <w:spacing w:before="40" w:after="40"/>
              <w:rPr>
                <w:rFonts w:ascii="Arial Narrow" w:hAnsi="Arial Narrow"/>
                <w:sz w:val="20"/>
                <w:u w:color="FF0000"/>
              </w:rPr>
            </w:pPr>
          </w:p>
          <w:p w14:paraId="4BF8B559" w14:textId="095E12F0" w:rsidR="00863D87" w:rsidRPr="002E5660" w:rsidRDefault="002E5660" w:rsidP="002E5660">
            <w:pPr>
              <w:spacing w:before="40" w:after="40"/>
              <w:rPr>
                <w:rFonts w:ascii="Arial Narrow" w:hAnsi="Arial Narrow"/>
                <w:b/>
                <w:sz w:val="20"/>
                <w:u w:color="FF0000"/>
              </w:rPr>
            </w:pPr>
            <w:r w:rsidRPr="002E5660">
              <w:rPr>
                <w:rFonts w:ascii="Arial Narrow" w:hAnsi="Arial Narrow"/>
                <w:b/>
                <w:sz w:val="20"/>
                <w:u w:color="FF0000"/>
              </w:rPr>
              <w:t xml:space="preserve">MBS </w:t>
            </w:r>
            <w:r w:rsidR="00863D87" w:rsidRPr="002E5660">
              <w:rPr>
                <w:rFonts w:ascii="Arial Narrow" w:hAnsi="Arial Narrow"/>
                <w:b/>
                <w:sz w:val="20"/>
                <w:u w:color="FF0000"/>
              </w:rPr>
              <w:t xml:space="preserve">Fee:  </w:t>
            </w:r>
            <w:r w:rsidRPr="002E5660">
              <w:rPr>
                <w:rFonts w:ascii="Arial Narrow" w:hAnsi="Arial Narrow"/>
                <w:b/>
                <w:sz w:val="20"/>
                <w:u w:color="FF0000"/>
              </w:rPr>
              <w:t>$400   Benefit: 75% = $300</w:t>
            </w:r>
            <w:r w:rsidR="00863D87" w:rsidRPr="002E5660">
              <w:rPr>
                <w:rFonts w:ascii="Arial Narrow" w:hAnsi="Arial Narrow"/>
                <w:b/>
                <w:sz w:val="20"/>
                <w:u w:color="FF0000"/>
              </w:rPr>
              <w:t xml:space="preserve"> </w:t>
            </w:r>
            <w:r w:rsidRPr="002E5660">
              <w:rPr>
                <w:rFonts w:ascii="Arial Narrow" w:hAnsi="Arial Narrow"/>
                <w:b/>
                <w:sz w:val="20"/>
                <w:u w:color="FF0000"/>
              </w:rPr>
              <w:t xml:space="preserve">  85% = $340</w:t>
            </w:r>
          </w:p>
        </w:tc>
      </w:tr>
    </w:tbl>
    <w:p w14:paraId="5B9EADBF" w14:textId="5129486A" w:rsidR="00FA712E" w:rsidRPr="00FA712E" w:rsidRDefault="004426B4" w:rsidP="007E7B4A">
      <w:pPr>
        <w:spacing w:before="200"/>
        <w:jc w:val="both"/>
      </w:pPr>
      <w:r>
        <w:lastRenderedPageBreak/>
        <w:t xml:space="preserve">The </w:t>
      </w:r>
      <w:r w:rsidR="00FA712E" w:rsidRPr="00FA712E">
        <w:t xml:space="preserve">proposed </w:t>
      </w:r>
      <w:r>
        <w:t xml:space="preserve">MBS item descriptor </w:t>
      </w:r>
      <w:r w:rsidR="00FA712E" w:rsidRPr="00FA712E">
        <w:t xml:space="preserve">for germline </w:t>
      </w:r>
      <w:r w:rsidR="00FA712E" w:rsidRPr="00127212">
        <w:rPr>
          <w:i/>
        </w:rPr>
        <w:t>BRCA1/2</w:t>
      </w:r>
      <w:r w:rsidR="00FA712E" w:rsidRPr="00FA712E">
        <w:t xml:space="preserve"> </w:t>
      </w:r>
      <w:r w:rsidR="00651A8E">
        <w:t>variant</w:t>
      </w:r>
      <w:r w:rsidR="00127212">
        <w:t xml:space="preserve"> </w:t>
      </w:r>
      <w:r w:rsidR="00FA712E" w:rsidRPr="00FA712E">
        <w:t>testing</w:t>
      </w:r>
      <w:r w:rsidR="00A05D5D">
        <w:t>,</w:t>
      </w:r>
      <w:r w:rsidR="00FA712E" w:rsidRPr="00FA712E">
        <w:t xml:space="preserve"> in patients with metastatic pancreatic cancer</w:t>
      </w:r>
      <w:r w:rsidR="00A05D5D">
        <w:t>,</w:t>
      </w:r>
      <w:r w:rsidR="003D4184">
        <w:t xml:space="preserve"> with a good performance status (ECOG 0</w:t>
      </w:r>
      <w:r w:rsidR="003D4184">
        <w:rPr>
          <w:rFonts w:cs="Calibri"/>
        </w:rPr>
        <w:t>–1) and adequate hepatic function (bilirubin levels &lt;1.5 x ULN)</w:t>
      </w:r>
      <w:r w:rsidR="00A05D5D">
        <w:rPr>
          <w:rFonts w:cs="Calibri"/>
        </w:rPr>
        <w:t>,</w:t>
      </w:r>
      <w:r w:rsidR="003D4184">
        <w:rPr>
          <w:rFonts w:cs="Calibri"/>
        </w:rPr>
        <w:t xml:space="preserve"> who are eligible for platinum-based chemotherapy</w:t>
      </w:r>
      <w:r w:rsidR="00A05D5D">
        <w:rPr>
          <w:rFonts w:cs="Calibri"/>
        </w:rPr>
        <w:t>,</w:t>
      </w:r>
      <w:r>
        <w:rPr>
          <w:rFonts w:cs="Calibri"/>
        </w:rPr>
        <w:t xml:space="preserve"> is shown in </w:t>
      </w:r>
      <w:r>
        <w:rPr>
          <w:rFonts w:cs="Calibri"/>
        </w:rPr>
        <w:fldChar w:fldCharType="begin"/>
      </w:r>
      <w:r>
        <w:rPr>
          <w:rFonts w:cs="Calibri"/>
        </w:rPr>
        <w:instrText xml:space="preserve"> REF _Ref32498103 \h </w:instrText>
      </w:r>
      <w:r w:rsidR="00A05D5D">
        <w:rPr>
          <w:rFonts w:cs="Calibri"/>
        </w:rPr>
        <w:instrText xml:space="preserve"> \* MERGEFORMAT </w:instrText>
      </w:r>
      <w:r>
        <w:rPr>
          <w:rFonts w:cs="Calibri"/>
        </w:rPr>
      </w:r>
      <w:r>
        <w:rPr>
          <w:rFonts w:cs="Calibri"/>
        </w:rPr>
        <w:fldChar w:fldCharType="separate"/>
      </w:r>
      <w:r w:rsidR="00490E89" w:rsidRPr="00F90472">
        <w:t xml:space="preserve">Table </w:t>
      </w:r>
      <w:r w:rsidR="00490E89">
        <w:rPr>
          <w:noProof/>
        </w:rPr>
        <w:t>2</w:t>
      </w:r>
      <w:r>
        <w:rPr>
          <w:rFonts w:cs="Calibri"/>
        </w:rPr>
        <w:fldChar w:fldCharType="end"/>
      </w:r>
      <w:r w:rsidR="003D4184">
        <w:rPr>
          <w:rFonts w:cs="Calibri"/>
        </w:rPr>
        <w:t>.</w:t>
      </w:r>
    </w:p>
    <w:p w14:paraId="717C53DF" w14:textId="77777777" w:rsidR="003D4184" w:rsidRPr="00F90472" w:rsidRDefault="003D4184" w:rsidP="00F90472">
      <w:pPr>
        <w:pStyle w:val="TableHeading"/>
      </w:pPr>
      <w:bookmarkStart w:id="4" w:name="_Ref32498103"/>
      <w:r w:rsidRPr="00F90472">
        <w:t xml:space="preserve">Table </w:t>
      </w:r>
      <w:r w:rsidR="00CD5554">
        <w:fldChar w:fldCharType="begin"/>
      </w:r>
      <w:r w:rsidR="00CD5554">
        <w:instrText xml:space="preserve"> SEQ Table \* ARABIC </w:instrText>
      </w:r>
      <w:r w:rsidR="00CD5554">
        <w:fldChar w:fldCharType="separate"/>
      </w:r>
      <w:r w:rsidR="00490E89">
        <w:rPr>
          <w:noProof/>
        </w:rPr>
        <w:t>2</w:t>
      </w:r>
      <w:r w:rsidR="00CD5554">
        <w:rPr>
          <w:noProof/>
        </w:rPr>
        <w:fldChar w:fldCharType="end"/>
      </w:r>
      <w:bookmarkEnd w:id="4"/>
      <w:r w:rsidRPr="00F90472">
        <w:tab/>
        <w:t>Proposed MBS item descriptor</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63D87" w:rsidRPr="00895BCC" w14:paraId="2E790802" w14:textId="77777777" w:rsidTr="003D4184">
        <w:trPr>
          <w:cantSplit/>
          <w:tblHeader/>
        </w:trPr>
        <w:tc>
          <w:tcPr>
            <w:tcW w:w="9016" w:type="dxa"/>
          </w:tcPr>
          <w:p w14:paraId="49AA89E6" w14:textId="77777777" w:rsidR="00863D87" w:rsidRPr="00FA4C1E" w:rsidRDefault="00863D87" w:rsidP="00863D87">
            <w:pPr>
              <w:spacing w:before="40" w:after="40"/>
              <w:jc w:val="right"/>
              <w:rPr>
                <w:rFonts w:ascii="Arial Narrow" w:hAnsi="Arial Narrow"/>
                <w:sz w:val="20"/>
              </w:rPr>
            </w:pPr>
            <w:r w:rsidRPr="00FA4C1E">
              <w:rPr>
                <w:rFonts w:ascii="Arial Narrow" w:hAnsi="Arial Narrow"/>
                <w:sz w:val="20"/>
              </w:rPr>
              <w:t>Category 6</w:t>
            </w:r>
            <w:r>
              <w:rPr>
                <w:rFonts w:ascii="Arial Narrow" w:hAnsi="Arial Narrow"/>
                <w:sz w:val="20"/>
              </w:rPr>
              <w:t xml:space="preserve"> - </w:t>
            </w:r>
            <w:r w:rsidRPr="00FA4C1E">
              <w:rPr>
                <w:rFonts w:ascii="Arial Narrow" w:hAnsi="Arial Narrow"/>
                <w:sz w:val="20"/>
              </w:rPr>
              <w:t>PATHOLOGY SERVICES</w:t>
            </w:r>
          </w:p>
        </w:tc>
      </w:tr>
      <w:tr w:rsidR="00863D87" w:rsidRPr="00895BCC" w14:paraId="6A0D7AA7" w14:textId="77777777" w:rsidTr="003D4184">
        <w:trPr>
          <w:cantSplit/>
          <w:tblHeader/>
        </w:trPr>
        <w:tc>
          <w:tcPr>
            <w:tcW w:w="9016" w:type="dxa"/>
          </w:tcPr>
          <w:p w14:paraId="74350B31" w14:textId="77777777" w:rsidR="00863D87" w:rsidRDefault="004426B4" w:rsidP="00863D87">
            <w:pPr>
              <w:tabs>
                <w:tab w:val="left" w:pos="7121"/>
              </w:tabs>
              <w:spacing w:before="40" w:after="40"/>
              <w:rPr>
                <w:rFonts w:ascii="Arial Narrow" w:hAnsi="Arial Narrow"/>
                <w:sz w:val="20"/>
                <w:u w:color="FF0000"/>
              </w:rPr>
            </w:pPr>
            <w:r w:rsidRPr="002E5660">
              <w:rPr>
                <w:rFonts w:ascii="Arial Narrow" w:hAnsi="Arial Narrow"/>
                <w:b/>
                <w:sz w:val="20"/>
                <w:u w:color="FF0000"/>
              </w:rPr>
              <w:t>Proposed item descriptor:</w:t>
            </w:r>
            <w:r w:rsidR="00863D87">
              <w:rPr>
                <w:rFonts w:ascii="Arial Narrow" w:hAnsi="Arial Narrow"/>
                <w:sz w:val="20"/>
                <w:u w:color="FF0000"/>
              </w:rPr>
              <w:tab/>
              <w:t>Group P7 - Genetics</w:t>
            </w:r>
          </w:p>
          <w:p w14:paraId="31FB482B" w14:textId="77777777" w:rsidR="004426B4" w:rsidRPr="004426B4" w:rsidRDefault="004426B4" w:rsidP="004426B4">
            <w:pPr>
              <w:spacing w:before="40" w:after="40"/>
              <w:rPr>
                <w:rFonts w:ascii="Arial Narrow" w:hAnsi="Arial Narrow"/>
                <w:sz w:val="20"/>
                <w:u w:color="FF0000"/>
              </w:rPr>
            </w:pPr>
          </w:p>
          <w:p w14:paraId="100C6CB8" w14:textId="28C4471D" w:rsidR="004426B4" w:rsidRDefault="004426B4" w:rsidP="004426B4">
            <w:pPr>
              <w:spacing w:before="40" w:after="40"/>
              <w:rPr>
                <w:rFonts w:ascii="Arial Narrow" w:hAnsi="Arial Narrow"/>
                <w:sz w:val="20"/>
                <w:u w:color="FF0000"/>
              </w:rPr>
            </w:pPr>
            <w:r w:rsidRPr="004426B4">
              <w:rPr>
                <w:rFonts w:ascii="Arial Narrow" w:hAnsi="Arial Narrow"/>
                <w:sz w:val="20"/>
                <w:u w:color="FF0000"/>
              </w:rPr>
              <w:t xml:space="preserve">Detection of germline BRCA1 or BRCA2 gene </w:t>
            </w:r>
            <w:r w:rsidR="00651A8E">
              <w:rPr>
                <w:rFonts w:ascii="Arial Narrow" w:hAnsi="Arial Narrow"/>
                <w:sz w:val="20"/>
                <w:u w:color="FF0000"/>
              </w:rPr>
              <w:t>variant</w:t>
            </w:r>
            <w:r w:rsidRPr="004426B4">
              <w:rPr>
                <w:rFonts w:ascii="Arial Narrow" w:hAnsi="Arial Narrow"/>
                <w:sz w:val="20"/>
                <w:u w:color="FF0000"/>
              </w:rPr>
              <w:t>, in a patient with metastatic pancreatic cancer</w:t>
            </w:r>
            <w:r w:rsidR="00E4496D">
              <w:rPr>
                <w:rFonts w:ascii="Arial Narrow" w:hAnsi="Arial Narrow"/>
                <w:sz w:val="20"/>
                <w:u w:color="FF0000"/>
              </w:rPr>
              <w:t>,</w:t>
            </w:r>
            <w:r w:rsidR="00E4496D" w:rsidRPr="00E4496D">
              <w:rPr>
                <w:rFonts w:ascii="Arial Narrow" w:hAnsi="Arial Narrow"/>
                <w:sz w:val="20"/>
                <w:u w:color="FF0000"/>
              </w:rPr>
              <w:t xml:space="preserve"> an ECOG performance status of 0–1 and bilirubin levels &lt;1.5 x ULN </w:t>
            </w:r>
            <w:r w:rsidR="00E4496D">
              <w:rPr>
                <w:rFonts w:ascii="Arial Narrow" w:hAnsi="Arial Narrow"/>
                <w:sz w:val="20"/>
                <w:u w:color="FF0000"/>
              </w:rPr>
              <w:t xml:space="preserve">who is eligible for platinum-based chemotherapy, </w:t>
            </w:r>
            <w:r w:rsidRPr="004426B4">
              <w:rPr>
                <w:rFonts w:ascii="Arial Narrow" w:hAnsi="Arial Narrow"/>
                <w:sz w:val="20"/>
                <w:u w:color="FF0000"/>
              </w:rPr>
              <w:t>requested by a specialist or consultant physician to determine whether the eligibility criteria for olaparib under the Pharmaceutical Benefits Scheme (PBS) are fulfilled.</w:t>
            </w:r>
          </w:p>
          <w:p w14:paraId="659F8D6E" w14:textId="6B437159" w:rsidR="00BC046E" w:rsidRDefault="00BC046E" w:rsidP="004426B4">
            <w:pPr>
              <w:spacing w:before="40" w:after="40"/>
              <w:rPr>
                <w:rFonts w:ascii="Arial Narrow" w:hAnsi="Arial Narrow"/>
                <w:sz w:val="20"/>
                <w:u w:color="FF0000"/>
              </w:rPr>
            </w:pPr>
          </w:p>
          <w:p w14:paraId="15605F91" w14:textId="18FAFE51" w:rsidR="00BC046E" w:rsidRPr="004426B4" w:rsidRDefault="00BC046E" w:rsidP="004426B4">
            <w:pPr>
              <w:spacing w:before="40" w:after="40"/>
              <w:rPr>
                <w:rFonts w:ascii="Arial Narrow" w:hAnsi="Arial Narrow"/>
                <w:sz w:val="20"/>
                <w:u w:color="FF0000"/>
              </w:rPr>
            </w:pPr>
            <w:r>
              <w:rPr>
                <w:rFonts w:ascii="Arial Narrow" w:hAnsi="Arial Narrow"/>
                <w:sz w:val="20"/>
                <w:u w:color="FF0000"/>
              </w:rPr>
              <w:t>Maximum one test per lifetime</w:t>
            </w:r>
          </w:p>
          <w:p w14:paraId="47B3932E" w14:textId="77777777" w:rsidR="004426B4" w:rsidRDefault="004426B4" w:rsidP="00863D87">
            <w:pPr>
              <w:spacing w:before="40" w:after="40"/>
              <w:rPr>
                <w:rFonts w:ascii="Arial Narrow" w:hAnsi="Arial Narrow"/>
                <w:sz w:val="20"/>
                <w:u w:color="FF0000"/>
              </w:rPr>
            </w:pPr>
          </w:p>
          <w:p w14:paraId="4F22185D" w14:textId="554FA401" w:rsidR="00863D87" w:rsidRPr="002E5660" w:rsidRDefault="002E5660" w:rsidP="002E5660">
            <w:pPr>
              <w:spacing w:before="40" w:after="40"/>
              <w:rPr>
                <w:rFonts w:ascii="Arial Narrow" w:hAnsi="Arial Narrow"/>
                <w:b/>
                <w:sz w:val="20"/>
                <w:u w:color="FF0000"/>
              </w:rPr>
            </w:pPr>
            <w:r>
              <w:rPr>
                <w:rFonts w:ascii="Arial Narrow" w:hAnsi="Arial Narrow"/>
                <w:b/>
                <w:sz w:val="20"/>
                <w:u w:color="FF0000"/>
              </w:rPr>
              <w:t xml:space="preserve">MBS </w:t>
            </w:r>
            <w:r w:rsidR="00863D87" w:rsidRPr="002E5660">
              <w:rPr>
                <w:rFonts w:ascii="Arial Narrow" w:hAnsi="Arial Narrow"/>
                <w:b/>
                <w:sz w:val="20"/>
                <w:u w:color="FF0000"/>
              </w:rPr>
              <w:t xml:space="preserve">Fee:  </w:t>
            </w:r>
            <w:r>
              <w:rPr>
                <w:rFonts w:ascii="Arial Narrow" w:hAnsi="Arial Narrow"/>
                <w:b/>
                <w:sz w:val="20"/>
                <w:u w:color="FF0000"/>
              </w:rPr>
              <w:t xml:space="preserve">$1,200   Benefit: 75% = $900   </w:t>
            </w:r>
            <w:r w:rsidR="00863D87" w:rsidRPr="002E5660">
              <w:rPr>
                <w:rFonts w:ascii="Arial Narrow" w:hAnsi="Arial Narrow"/>
                <w:b/>
                <w:sz w:val="20"/>
                <w:u w:color="FF0000"/>
              </w:rPr>
              <w:t>85% = $1,115.30</w:t>
            </w:r>
          </w:p>
        </w:tc>
      </w:tr>
    </w:tbl>
    <w:p w14:paraId="39D6A34A" w14:textId="77777777" w:rsidR="009C6776" w:rsidRDefault="009C6776" w:rsidP="00127212">
      <w:pPr>
        <w:jc w:val="both"/>
      </w:pPr>
    </w:p>
    <w:p w14:paraId="19DCA0DF" w14:textId="75E3A8FB" w:rsidR="00204A01" w:rsidRDefault="00707872" w:rsidP="00127212">
      <w:pPr>
        <w:jc w:val="both"/>
      </w:pPr>
      <w:r>
        <w:t xml:space="preserve">However, the </w:t>
      </w:r>
      <w:r w:rsidR="005803E5">
        <w:t>proposed</w:t>
      </w:r>
      <w:r>
        <w:t xml:space="preserve"> wording </w:t>
      </w:r>
      <w:r w:rsidR="005803E5">
        <w:t>d</w:t>
      </w:r>
      <w:r w:rsidR="00063B9D">
        <w:t>id</w:t>
      </w:r>
      <w:r w:rsidR="005803E5">
        <w:t xml:space="preserve"> not explicitly limit </w:t>
      </w:r>
      <w:r>
        <w:t>test</w:t>
      </w:r>
      <w:r w:rsidR="005803E5">
        <w:t>ing to</w:t>
      </w:r>
      <w:r>
        <w:t xml:space="preserve"> patients </w:t>
      </w:r>
      <w:r w:rsidR="005803E5" w:rsidRPr="005803E5">
        <w:t>with a</w:t>
      </w:r>
      <w:r w:rsidR="005803E5">
        <w:t>n ECOG</w:t>
      </w:r>
      <w:r w:rsidR="005803E5" w:rsidRPr="005803E5">
        <w:t xml:space="preserve"> performance status </w:t>
      </w:r>
      <w:r w:rsidR="005803E5">
        <w:t>of</w:t>
      </w:r>
      <w:r w:rsidR="005803E5" w:rsidRPr="005803E5">
        <w:t xml:space="preserve"> 0–1 and </w:t>
      </w:r>
      <w:r w:rsidR="005803E5">
        <w:t>bilirubin levels &lt;1.5 x ULN. Thus, leakage may occur for the purpose of identifying patients with inherited disease.</w:t>
      </w:r>
      <w:r w:rsidR="00063B9D">
        <w:t xml:space="preserve">  </w:t>
      </w:r>
      <w:r w:rsidR="00063B9D" w:rsidRPr="00B90035">
        <w:rPr>
          <w:i/>
        </w:rPr>
        <w:t>PASC confirmed the proposed MBS item descriptor (with the inclusion of the ECOG and hepatic function markers to confirm eligibility for platinum-based chemotherapy to be consistent with the defined population and the proposed clinical management algorithm) and fee.</w:t>
      </w:r>
      <w:r w:rsidR="00063B9D">
        <w:rPr>
          <w:i/>
        </w:rPr>
        <w:t xml:space="preserve"> The MBS item descriptor was updated accordingly. </w:t>
      </w:r>
      <w:r w:rsidR="004426B4">
        <w:t xml:space="preserve">Germline </w:t>
      </w:r>
      <w:r w:rsidR="004426B4" w:rsidRPr="004426B4">
        <w:rPr>
          <w:i/>
        </w:rPr>
        <w:t>BRCA1/2</w:t>
      </w:r>
      <w:r w:rsidR="004426B4">
        <w:t xml:space="preserve"> </w:t>
      </w:r>
      <w:r w:rsidR="00651A8E">
        <w:t>variant</w:t>
      </w:r>
      <w:r w:rsidR="004426B4">
        <w:t xml:space="preserve"> t</w:t>
      </w:r>
      <w:r w:rsidR="004426B4" w:rsidRPr="00F81D24">
        <w:t>esting should be conducted in specialist laboratories holding the appropriate accreditation and registration for this testing procedure</w:t>
      </w:r>
      <w:r w:rsidR="004426B4">
        <w:t xml:space="preserve"> and participate in</w:t>
      </w:r>
      <w:r w:rsidR="004426B4" w:rsidRPr="00F81D24">
        <w:t xml:space="preserve"> the Royal College of Pathologist of Australasia (RCPA) Quality Assurance Programs.</w:t>
      </w:r>
      <w:r w:rsidR="004426B4" w:rsidRPr="00204A01">
        <w:t xml:space="preserve"> </w:t>
      </w:r>
      <w:r w:rsidR="00204A01" w:rsidRPr="00F81D24">
        <w:t xml:space="preserve">Testing should be conducted and the results interpreted and reported by suitably qualified and </w:t>
      </w:r>
      <w:r w:rsidR="00237E15">
        <w:t>trained molecular pathologists.</w:t>
      </w:r>
    </w:p>
    <w:p w14:paraId="40144502" w14:textId="2B20DBF3" w:rsidR="00204A01" w:rsidRDefault="00204A01" w:rsidP="00127212">
      <w:pPr>
        <w:jc w:val="both"/>
      </w:pPr>
      <w:r w:rsidRPr="00F81D24">
        <w:t xml:space="preserve">Testing to identify </w:t>
      </w:r>
      <w:r w:rsidRPr="004426B4">
        <w:rPr>
          <w:i/>
        </w:rPr>
        <w:t>BRCA1/2</w:t>
      </w:r>
      <w:r w:rsidRPr="00F81D24">
        <w:t xml:space="preserve"> gene </w:t>
      </w:r>
      <w:r w:rsidR="00651A8E">
        <w:t>variant</w:t>
      </w:r>
      <w:r w:rsidRPr="00F81D24">
        <w:t>s in patients with metastatic pancreatic cancer should be based on a request from a specialist or consultant physician and should not be pathologist determinable.</w:t>
      </w:r>
      <w:r w:rsidR="008763C8">
        <w:t xml:space="preserve"> </w:t>
      </w:r>
      <w:r>
        <w:t>It is expected that a patient will only be tested for</w:t>
      </w:r>
      <w:r w:rsidR="00F90472">
        <w:t xml:space="preserve"> germline</w:t>
      </w:r>
      <w:r>
        <w:t xml:space="preserve"> </w:t>
      </w:r>
      <w:r w:rsidRPr="00F90472">
        <w:rPr>
          <w:i/>
        </w:rPr>
        <w:t>BRCA</w:t>
      </w:r>
      <w:r w:rsidR="00F90472" w:rsidRPr="00F90472">
        <w:rPr>
          <w:i/>
        </w:rPr>
        <w:t>1/2</w:t>
      </w:r>
      <w:r>
        <w:t xml:space="preserve"> </w:t>
      </w:r>
      <w:r w:rsidR="00651A8E">
        <w:t>variant</w:t>
      </w:r>
      <w:r>
        <w:t xml:space="preserve">s once in their lifetime utilising </w:t>
      </w:r>
      <w:r w:rsidR="00D572DD">
        <w:t>only</w:t>
      </w:r>
      <w:r w:rsidR="004C1B16">
        <w:t xml:space="preserve"> one of </w:t>
      </w:r>
      <w:r>
        <w:t xml:space="preserve">the relevant MBS </w:t>
      </w:r>
      <w:r w:rsidR="00237E15">
        <w:t>i</w:t>
      </w:r>
      <w:r>
        <w:t>tem</w:t>
      </w:r>
      <w:r w:rsidR="00225CC0">
        <w:t>s</w:t>
      </w:r>
      <w:r>
        <w:t>.</w:t>
      </w:r>
    </w:p>
    <w:p w14:paraId="6004A6EE" w14:textId="07CE40B2" w:rsidR="009C6776" w:rsidRDefault="00237E15" w:rsidP="00127212">
      <w:pPr>
        <w:jc w:val="both"/>
      </w:pPr>
      <w:r>
        <w:t xml:space="preserve">Consideration should be given to the consequences for </w:t>
      </w:r>
      <w:r w:rsidR="00250A8E">
        <w:t xml:space="preserve">close relatives of pancreatic cancer patients with previously unknown germline </w:t>
      </w:r>
      <w:r w:rsidR="00250A8E" w:rsidRPr="00F90472">
        <w:rPr>
          <w:i/>
        </w:rPr>
        <w:t>BRCA1/2</w:t>
      </w:r>
      <w:r w:rsidR="00250A8E">
        <w:t xml:space="preserve"> </w:t>
      </w:r>
      <w:r w:rsidR="00250A8E" w:rsidRPr="00651A8E">
        <w:t xml:space="preserve">pathogenic </w:t>
      </w:r>
      <w:r w:rsidR="00250A8E">
        <w:t xml:space="preserve">variants, </w:t>
      </w:r>
      <w:r>
        <w:t xml:space="preserve">including whether </w:t>
      </w:r>
      <w:r w:rsidR="00250A8E">
        <w:t xml:space="preserve">cascade </w:t>
      </w:r>
      <w:r w:rsidR="00250A8E" w:rsidRPr="00250A8E">
        <w:rPr>
          <w:i/>
        </w:rPr>
        <w:t>BRCA1/2</w:t>
      </w:r>
      <w:r w:rsidR="00250A8E">
        <w:t xml:space="preserve"> variant testing </w:t>
      </w:r>
      <w:r w:rsidR="00225CC0">
        <w:t xml:space="preserve">could </w:t>
      </w:r>
      <w:r w:rsidR="00250A8E">
        <w:t xml:space="preserve">occur using MBS item </w:t>
      </w:r>
      <w:r w:rsidR="00250A8E" w:rsidRPr="00F90472">
        <w:t>73297</w:t>
      </w:r>
      <w:r w:rsidR="00250A8E">
        <w:t>.</w:t>
      </w:r>
    </w:p>
    <w:p w14:paraId="7ABCE33A" w14:textId="75142578" w:rsidR="009B2D1E" w:rsidRPr="004B5379" w:rsidRDefault="009B2D1E" w:rsidP="009B2D1E">
      <w:pPr>
        <w:spacing w:after="120"/>
        <w:rPr>
          <w:rFonts w:ascii="Cambria" w:hAnsi="Cambria"/>
          <w:b/>
          <w:color w:val="00B0F0"/>
          <w:sz w:val="32"/>
          <w:szCs w:val="32"/>
        </w:rPr>
      </w:pPr>
      <w:r w:rsidRPr="004B5379">
        <w:rPr>
          <w:rFonts w:ascii="Cambria" w:hAnsi="Cambria"/>
          <w:b/>
          <w:color w:val="00B0F0"/>
          <w:sz w:val="32"/>
          <w:szCs w:val="32"/>
        </w:rPr>
        <w:t>Consultation feedback</w:t>
      </w:r>
    </w:p>
    <w:p w14:paraId="1327B7D9" w14:textId="77777777" w:rsidR="00E4496D" w:rsidRPr="009E2624" w:rsidRDefault="00E4496D" w:rsidP="00E4496D">
      <w:pPr>
        <w:pStyle w:val="ListParagraph"/>
        <w:numPr>
          <w:ilvl w:val="0"/>
          <w:numId w:val="24"/>
        </w:numPr>
        <w:ind w:left="426"/>
        <w:jc w:val="both"/>
      </w:pPr>
      <w:r w:rsidRPr="009E2624">
        <w:t>Avner Foundation</w:t>
      </w:r>
      <w:r>
        <w:t xml:space="preserve">, </w:t>
      </w:r>
      <w:r w:rsidRPr="009E2624">
        <w:t>established in 2008</w:t>
      </w:r>
      <w:r>
        <w:t>, is</w:t>
      </w:r>
      <w:r w:rsidRPr="009E2624">
        <w:t xml:space="preserve"> </w:t>
      </w:r>
      <w:r>
        <w:t>a</w:t>
      </w:r>
      <w:r w:rsidRPr="009E2624">
        <w:t xml:space="preserve"> national charity dedicated to pancreatic cancer</w:t>
      </w:r>
      <w:r>
        <w:t>.</w:t>
      </w:r>
      <w:r w:rsidRPr="009E2624">
        <w:t xml:space="preserve"> </w:t>
      </w:r>
    </w:p>
    <w:p w14:paraId="75C4B0FB" w14:textId="77777777" w:rsidR="00E4496D" w:rsidRPr="00063B9D" w:rsidRDefault="00E4496D" w:rsidP="00E4496D">
      <w:pPr>
        <w:ind w:left="851" w:right="804"/>
        <w:jc w:val="both"/>
      </w:pPr>
      <w:r w:rsidRPr="00063B9D">
        <w:t>Patients with metastatic pancreatic cancer have very few treatment options and trials using this regime have shown an increase in progression free survival.</w:t>
      </w:r>
    </w:p>
    <w:p w14:paraId="15C69362" w14:textId="77777777" w:rsidR="00E4496D" w:rsidRPr="009E2624" w:rsidRDefault="00E4496D" w:rsidP="00E4496D">
      <w:pPr>
        <w:pStyle w:val="ListParagraph"/>
        <w:numPr>
          <w:ilvl w:val="0"/>
          <w:numId w:val="24"/>
        </w:numPr>
        <w:ind w:left="426"/>
        <w:jc w:val="both"/>
      </w:pPr>
      <w:r>
        <w:t xml:space="preserve">From </w:t>
      </w:r>
      <w:r w:rsidRPr="009E2624">
        <w:t>The Centre for Community-Driven Research</w:t>
      </w:r>
      <w:r>
        <w:t>,</w:t>
      </w:r>
      <w:r w:rsidRPr="009E2624">
        <w:t xml:space="preserve"> a non-profit organisation implementing community engagement to support treatments decisions and services </w:t>
      </w:r>
      <w:r>
        <w:t xml:space="preserve">available to </w:t>
      </w:r>
      <w:r w:rsidRPr="009E2624">
        <w:t>Australia</w:t>
      </w:r>
      <w:r>
        <w:t>ns.</w:t>
      </w:r>
    </w:p>
    <w:p w14:paraId="7E10D65D" w14:textId="77777777" w:rsidR="00E4496D" w:rsidRPr="00063B9D" w:rsidRDefault="00E4496D" w:rsidP="00E4496D">
      <w:pPr>
        <w:ind w:left="851" w:right="804"/>
        <w:jc w:val="both"/>
      </w:pPr>
      <w:r w:rsidRPr="00063B9D">
        <w:t>This submission is in support of the listing of germline BRCA1/2 variant testing for a patient with metastatic pancreatic cancer to determine eligibility to be treated with targeted treatments</w:t>
      </w:r>
    </w:p>
    <w:p w14:paraId="66FC9DBA" w14:textId="77777777" w:rsidR="00E4496D" w:rsidRPr="009E2624" w:rsidRDefault="00E4496D" w:rsidP="00E4496D">
      <w:pPr>
        <w:pStyle w:val="ListParagraph"/>
        <w:numPr>
          <w:ilvl w:val="0"/>
          <w:numId w:val="24"/>
        </w:numPr>
        <w:ind w:left="426"/>
        <w:jc w:val="both"/>
      </w:pPr>
      <w:r w:rsidRPr="009E2624">
        <w:lastRenderedPageBreak/>
        <w:t>Royal College of Pathologists of Australia</w:t>
      </w:r>
    </w:p>
    <w:p w14:paraId="043BD0CD" w14:textId="77777777" w:rsidR="00E4496D" w:rsidRPr="00063B9D" w:rsidRDefault="00E4496D" w:rsidP="00E4496D">
      <w:pPr>
        <w:ind w:left="851" w:right="804"/>
        <w:jc w:val="both"/>
      </w:pPr>
      <w:r w:rsidRPr="00063B9D">
        <w:t>The College generally is supportive of MSAC application for germline BRCA1/2 variant testing for pancreatic cancer. The use of this test is consistent with the updated National Comprehensive Cancer Network (NCCN) Clinical Practice Guidelines in Oncology and American Society of Clinical Oncology (ASCO) 2018 Recommendations.</w:t>
      </w:r>
    </w:p>
    <w:p w14:paraId="1D9A6838" w14:textId="64DC5F49" w:rsidR="0078015F" w:rsidRPr="00063B9D" w:rsidRDefault="00CD5C16" w:rsidP="0078015F">
      <w:pPr>
        <w:rPr>
          <w:i/>
        </w:rPr>
      </w:pPr>
      <w:r w:rsidRPr="00063B9D">
        <w:rPr>
          <w:i/>
        </w:rPr>
        <w:t>PASC noted the consultation feedback received supported the application.</w:t>
      </w:r>
    </w:p>
    <w:p w14:paraId="23D6EB85" w14:textId="77777777" w:rsidR="004B5379" w:rsidRPr="004B5379" w:rsidRDefault="009B2D1E" w:rsidP="004B5379">
      <w:pPr>
        <w:spacing w:after="120"/>
        <w:rPr>
          <w:rFonts w:ascii="Cambria" w:hAnsi="Cambria"/>
          <w:b/>
          <w:color w:val="00B0F0"/>
          <w:sz w:val="32"/>
          <w:szCs w:val="32"/>
        </w:rPr>
      </w:pPr>
      <w:r w:rsidRPr="004B5379">
        <w:rPr>
          <w:rFonts w:ascii="Cambria" w:hAnsi="Cambria"/>
          <w:b/>
          <w:color w:val="00B0F0"/>
          <w:sz w:val="32"/>
          <w:szCs w:val="32"/>
        </w:rPr>
        <w:t>Next steps</w:t>
      </w:r>
    </w:p>
    <w:p w14:paraId="3F60CAA8" w14:textId="77777777" w:rsidR="00CD5C16" w:rsidRPr="00493F03" w:rsidRDefault="00CD5C16" w:rsidP="00CD5C16">
      <w:pPr>
        <w:rPr>
          <w:i/>
        </w:rPr>
      </w:pPr>
      <w:r w:rsidRPr="00493F03">
        <w:rPr>
          <w:i/>
        </w:rPr>
        <w:t>PASC advised that, upon ratification of the post-PASC PICO, the application can proceed to the Evaluation Sub-Committee (ESC) stage of the MSAC process.</w:t>
      </w:r>
    </w:p>
    <w:p w14:paraId="17FDA57C" w14:textId="7F4B6891" w:rsidR="0078015F" w:rsidRPr="00493F03" w:rsidRDefault="00CD5C16" w:rsidP="00CD5C16">
      <w:pPr>
        <w:rPr>
          <w:i/>
        </w:rPr>
      </w:pPr>
      <w:r w:rsidRPr="00493F03">
        <w:rPr>
          <w:i/>
        </w:rPr>
        <w:t>PASC noted the applicant has elected to progress its application as an ADAR (applicant-developed assessment report) in the form of an integrated codependent submission.</w:t>
      </w:r>
    </w:p>
    <w:p w14:paraId="550E997C" w14:textId="094C78BC" w:rsidR="009C6776" w:rsidRDefault="009C6776" w:rsidP="00204A01">
      <w:pPr>
        <w:pStyle w:val="Heading2"/>
        <w:spacing w:line="240" w:lineRule="auto"/>
        <w:jc w:val="both"/>
        <w:rPr>
          <w:rFonts w:ascii="Cambria" w:hAnsi="Cambria"/>
          <w:i w:val="0"/>
          <w:color w:val="00B0F0"/>
          <w:sz w:val="32"/>
          <w:szCs w:val="32"/>
          <w:u w:val="none"/>
        </w:rPr>
      </w:pPr>
    </w:p>
    <w:p w14:paraId="55C08B41" w14:textId="328502AE" w:rsidR="009C6776" w:rsidRDefault="009C6776" w:rsidP="009C6776"/>
    <w:p w14:paraId="33C4906C" w14:textId="74121324" w:rsidR="009C6776" w:rsidRDefault="009C6776" w:rsidP="009C6776"/>
    <w:p w14:paraId="74753919" w14:textId="57B1C62D" w:rsidR="009C6776" w:rsidRDefault="009C6776" w:rsidP="009C6776"/>
    <w:p w14:paraId="5A0C830A" w14:textId="336EDCB0" w:rsidR="009C6776" w:rsidRDefault="009C6776" w:rsidP="009C6776"/>
    <w:p w14:paraId="3F150B1A" w14:textId="19B23EE3" w:rsidR="009C6776" w:rsidRDefault="009C6776" w:rsidP="009C6776"/>
    <w:p w14:paraId="66234116" w14:textId="49185CD6" w:rsidR="009C6776" w:rsidRDefault="009C6776" w:rsidP="009C6776"/>
    <w:p w14:paraId="46AE52A3" w14:textId="0C146A17" w:rsidR="009C6776" w:rsidRDefault="009C6776" w:rsidP="009C6776"/>
    <w:p w14:paraId="0636B060" w14:textId="77777777" w:rsidR="009C6776" w:rsidRPr="009C6776" w:rsidRDefault="009C6776" w:rsidP="009C6776"/>
    <w:p w14:paraId="05D3E5B5" w14:textId="77777777" w:rsidR="009C6776" w:rsidRDefault="009C6776" w:rsidP="00204A01">
      <w:pPr>
        <w:pStyle w:val="Heading2"/>
        <w:spacing w:line="240" w:lineRule="auto"/>
        <w:jc w:val="both"/>
        <w:rPr>
          <w:rFonts w:ascii="Cambria" w:hAnsi="Cambria"/>
          <w:i w:val="0"/>
          <w:color w:val="00B0F0"/>
          <w:sz w:val="32"/>
          <w:szCs w:val="32"/>
          <w:u w:val="none"/>
        </w:rPr>
      </w:pPr>
    </w:p>
    <w:p w14:paraId="1C840195" w14:textId="77777777" w:rsidR="00CD5554" w:rsidRDefault="00CD5554">
      <w:pPr>
        <w:rPr>
          <w:rFonts w:ascii="Cambria" w:eastAsia="MS Gothic" w:hAnsi="Cambria"/>
          <w:b/>
          <w:bCs/>
          <w:color w:val="00B0F0"/>
          <w:sz w:val="32"/>
          <w:szCs w:val="32"/>
        </w:rPr>
      </w:pPr>
      <w:r>
        <w:rPr>
          <w:rFonts w:ascii="Cambria" w:hAnsi="Cambria"/>
          <w:i/>
          <w:color w:val="00B0F0"/>
          <w:sz w:val="32"/>
          <w:szCs w:val="32"/>
        </w:rPr>
        <w:br w:type="page"/>
      </w:r>
    </w:p>
    <w:p w14:paraId="220CE282" w14:textId="5C28990A" w:rsidR="00204A01" w:rsidRPr="005C3BE7" w:rsidRDefault="00204A01" w:rsidP="00204A01">
      <w:pPr>
        <w:pStyle w:val="Heading2"/>
        <w:spacing w:line="240" w:lineRule="auto"/>
        <w:jc w:val="both"/>
        <w:rPr>
          <w:rFonts w:ascii="Cambria" w:hAnsi="Cambria"/>
          <w:i w:val="0"/>
          <w:color w:val="00B0F0"/>
          <w:sz w:val="32"/>
          <w:szCs w:val="32"/>
          <w:u w:val="none"/>
        </w:rPr>
      </w:pPr>
      <w:bookmarkStart w:id="5" w:name="_GoBack"/>
      <w:bookmarkEnd w:id="5"/>
      <w:r w:rsidRPr="005C3BE7">
        <w:rPr>
          <w:rFonts w:ascii="Cambria" w:hAnsi="Cambria"/>
          <w:i w:val="0"/>
          <w:color w:val="00B0F0"/>
          <w:sz w:val="32"/>
          <w:szCs w:val="32"/>
          <w:u w:val="none"/>
        </w:rPr>
        <w:lastRenderedPageBreak/>
        <w:t>References</w:t>
      </w:r>
    </w:p>
    <w:p w14:paraId="4E59B909" w14:textId="010C33DF" w:rsidR="00BB47B7" w:rsidRPr="00BB47B7" w:rsidRDefault="00BB47B7" w:rsidP="00BB47B7">
      <w:pPr>
        <w:pStyle w:val="EndNoteBibliography"/>
        <w:rPr>
          <w:b/>
          <w:bCs/>
          <w:i/>
          <w:color w:val="00B0F0"/>
          <w:lang w:val="en-AU"/>
        </w:rPr>
      </w:pPr>
      <w:r w:rsidRPr="00BB47B7">
        <w:rPr>
          <w:b/>
          <w:bCs/>
          <w:i/>
          <w:color w:val="00B0F0"/>
          <w:lang w:val="en-AU"/>
        </w:rPr>
        <w:t>(</w:t>
      </w:r>
      <w:r w:rsidRPr="00BB47B7">
        <w:rPr>
          <w:b/>
          <w:bCs/>
          <w:i/>
          <w:color w:val="00B0F0"/>
          <w:u w:val="single"/>
          <w:lang w:val="en-AU"/>
        </w:rPr>
        <w:t>Please note</w:t>
      </w:r>
      <w:r w:rsidRPr="00BB47B7">
        <w:rPr>
          <w:b/>
          <w:bCs/>
          <w:i/>
          <w:color w:val="00B0F0"/>
          <w:lang w:val="en-AU"/>
        </w:rPr>
        <w:t>: Where publication titles include ‘mutation’</w:t>
      </w:r>
      <w:r>
        <w:rPr>
          <w:b/>
          <w:bCs/>
          <w:i/>
          <w:color w:val="00B0F0"/>
          <w:lang w:val="en-AU"/>
        </w:rPr>
        <w:t xml:space="preserve">, </w:t>
      </w:r>
      <w:r w:rsidRPr="00BB47B7">
        <w:rPr>
          <w:b/>
          <w:bCs/>
          <w:i/>
          <w:color w:val="00B0F0"/>
          <w:lang w:val="en-AU"/>
        </w:rPr>
        <w:t>‘mutations’</w:t>
      </w:r>
      <w:r>
        <w:rPr>
          <w:b/>
          <w:bCs/>
          <w:i/>
          <w:color w:val="00B0F0"/>
          <w:lang w:val="en-AU"/>
        </w:rPr>
        <w:t xml:space="preserve"> or ‘mutational’</w:t>
      </w:r>
      <w:r w:rsidRPr="00BB47B7">
        <w:rPr>
          <w:b/>
          <w:bCs/>
          <w:i/>
          <w:color w:val="00B0F0"/>
          <w:lang w:val="en-AU"/>
        </w:rPr>
        <w:t>, these have been retained, noting the current correct terms are ‘variant’ or ‘variants’)</w:t>
      </w:r>
    </w:p>
    <w:p w14:paraId="6C1F142A" w14:textId="469932E6" w:rsidR="00270BA7" w:rsidRDefault="00B9504D" w:rsidP="00270BA7">
      <w:pPr>
        <w:pStyle w:val="EndNoteBibliography"/>
      </w:pPr>
      <w:r>
        <w:fldChar w:fldCharType="begin"/>
      </w:r>
      <w:r>
        <w:instrText xml:space="preserve"> ADDIN EN.REFLIST </w:instrText>
      </w:r>
      <w:r>
        <w:fldChar w:fldCharType="separate"/>
      </w:r>
      <w:r w:rsidR="00270BA7" w:rsidRPr="00270BA7">
        <w:t xml:space="preserve">Afghahi, A, Timms, KM, Vinayak, S, Jensen, KC, Kurian, AW, Carlson, RW, Chang, P-J, Schackmann, E, Hartman, A-R, Ford, JM &amp; Telli, ML 2017, 'Tumor BRCA1 Reversion Mutation Arising during Neoadjuvant Platinum-Based Chemotherapy in Triple-Negative Breast Cancer Is Associated with Therapy Resistance', </w:t>
      </w:r>
      <w:r w:rsidR="00270BA7" w:rsidRPr="00270BA7">
        <w:rPr>
          <w:i/>
        </w:rPr>
        <w:t>Clinical Cancer Research</w:t>
      </w:r>
      <w:r w:rsidR="00270BA7" w:rsidRPr="00270BA7">
        <w:t>, vol. 23, no. 13, pp. 3365-3370.</w:t>
      </w:r>
    </w:p>
    <w:p w14:paraId="0D067ABA" w14:textId="77777777" w:rsidR="00270BA7" w:rsidRDefault="00270BA7" w:rsidP="00270BA7">
      <w:pPr>
        <w:pStyle w:val="EndNoteBibliography"/>
      </w:pPr>
      <w:r w:rsidRPr="00270BA7">
        <w:t xml:space="preserve">Aguirre, AJ, Nowak, JA, Camarda, ND, Moffitt, RA, Ghazani, AA, Hazar-Rethinam, M, Raghavan, S, Kim, J, Brais, LK, Ragon, D, Welch, MW, Reilly, E, McCabe, D, Marini, L, Anderka, K, Helvie, K, Oliver, N, Babic, A, Da Silva, A, Nadres, B, Van Seventer, EE, Shahzade, HA, St Pierre, JP, Burke, KP, Clancy, T, Cleary, JM, Doyle, LA, Jajoo, K, McCleary, NJ, Meyerhardt, JA, Murphy, JE, Ng, K, Patel, AK, Perez, K, Rosenthal, MH, Rubinson, DA, Ryou, M, Shapiro, GI, Sicinska, E, Silverman, SG, Nagy, RJ, Lanman, RB, Knoerzer, D, Welsch, DJ, Yurgelun, MB, Fuchs, CS, Garraway, LA, Getz, G, Hornick, JL, Johnson, BE, Kulke, MH, Mayer, RJ, Miller, JW, Shyn, PB, Tuveson, DA, Wagle, N, Yeh, JJ, Hahn, WC, Corcoran, RB, Carter, SL &amp; Wolpin, BM 2018, 'Real-time Genomic Characterization of Advanced Pancreatic Cancer to Enable Precision Medicine', </w:t>
      </w:r>
      <w:r w:rsidRPr="00270BA7">
        <w:rPr>
          <w:i/>
        </w:rPr>
        <w:t>Cancer discovery</w:t>
      </w:r>
      <w:r w:rsidRPr="00270BA7">
        <w:t>, vol. 8, no. 9, pp. 1096-1111.</w:t>
      </w:r>
    </w:p>
    <w:p w14:paraId="09DF2B57" w14:textId="77777777" w:rsidR="00270BA7" w:rsidRDefault="00270BA7" w:rsidP="00270BA7">
      <w:pPr>
        <w:pStyle w:val="EndNoteBibliography"/>
      </w:pPr>
      <w:r w:rsidRPr="00270BA7">
        <w:t xml:space="preserve">AIHW 2012, </w:t>
      </w:r>
      <w:r w:rsidRPr="00270BA7">
        <w:rPr>
          <w:i/>
        </w:rPr>
        <w:t>Cancer incidence projections: Australia, 2011 to 2020</w:t>
      </w:r>
      <w:r w:rsidRPr="00270BA7">
        <w:t>, Cancer series no.66. Cat. no. CAN 62, Australian Institute of Health and Welfare, Canberra.</w:t>
      </w:r>
    </w:p>
    <w:p w14:paraId="5F638CCC" w14:textId="77777777" w:rsidR="00270BA7" w:rsidRDefault="00270BA7" w:rsidP="00270BA7">
      <w:pPr>
        <w:pStyle w:val="EndNoteBibliography"/>
      </w:pPr>
      <w:r w:rsidRPr="00270BA7">
        <w:t xml:space="preserve">AIHW 2019, </w:t>
      </w:r>
      <w:r w:rsidRPr="00270BA7">
        <w:rPr>
          <w:i/>
        </w:rPr>
        <w:t>Cancer in Australia 2019</w:t>
      </w:r>
      <w:r w:rsidRPr="00270BA7">
        <w:t>, Cancer series no.119. Cat. no. CAN 123, Australian Institute of Health and Welfare, Canberra.</w:t>
      </w:r>
    </w:p>
    <w:p w14:paraId="4512F34B" w14:textId="77777777" w:rsidR="00270BA7" w:rsidRDefault="00270BA7" w:rsidP="00270BA7">
      <w:pPr>
        <w:pStyle w:val="EndNoteBibliography"/>
      </w:pPr>
      <w:r w:rsidRPr="00270BA7">
        <w:t xml:space="preserve">Alexandrov, LB, Nik-Zainal, S, Wedge, DC, Aparicio, SAJR, Behjati, S, Biankin, AV, Bignell, GR, Bolli, N, Borg, A, Børresen-Dale, A-L, Boyault, S, Burkhardt, B, Butler, AP, Caldas, C, Davies, HR, Desmedt, C, Eils, R, Eyfjörd, JE, Foekens, JA, Greaves, M, Hosoda, F, Hutter, B, Ilicic, T, Imbeaud, S, Imielinski, M, Jäger, N, Jones, DTW, Jones, D, Knappskog, S, Kool, M, Lakhani, SR, López-Otín, C, Martin, S, Munshi, NC, Nakamura, H, Northcott, PA, Pajic, M, Papaemmanuil, E, Paradiso, A, Pearson, JV, Puente, XS, Raine, K, Ramakrishna, M, Richardson, AL, Richter, J, Rosenstiel, P, Schlesner, M, Schumacher, TN, Span, PN, Teague, JW, Totoki, Y, Tutt, ANJ, Valdés-Mas, R, van Buuren, MM, van ’t Veer, L, Vincent-Salomon, A, Waddell, N, Yates, LR, Zucman-Rossi, J, Andrew Futreal, P, McDermott, U, Lichter, P, Meyerson, M, Grimmond, SM, Siebert, R, Campo, E, Shibata, T, Pfister, SM, Campbell, PJ, Stratton, MR, Australian Pancreatic Cancer Genome, I, Consortium, IBC, Consortium, IM-S &amp; PedBrain, I 2013, 'Signatures of mutational processes in human cancer', </w:t>
      </w:r>
      <w:r w:rsidRPr="00270BA7">
        <w:rPr>
          <w:i/>
        </w:rPr>
        <w:t>Nature</w:t>
      </w:r>
      <w:r w:rsidRPr="00270BA7">
        <w:t>, vol. 500, no. 7463, 2013/08/01, pp. 415-421.</w:t>
      </w:r>
    </w:p>
    <w:p w14:paraId="0A8E1A2C" w14:textId="77777777" w:rsidR="00270BA7" w:rsidRDefault="00270BA7" w:rsidP="00270BA7">
      <w:pPr>
        <w:pStyle w:val="EndNoteBibliography"/>
      </w:pPr>
      <w:r w:rsidRPr="00270BA7">
        <w:t xml:space="preserve">Bailey, P, Chang, DK, Nones, K, Johns, AL, Patch, A-M, Gingras, M-C, Miller, DK, Christ, AN, Bruxner, TJC,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Munzy, DM, Fisher, WE, Karim, SA, Eshleman, JR, Hruban, RH, Pilarsky, C, Morton, JP, Sansom, OJ, Scarpa, A, Musgrove, EA, Bailey, U-MH, Hofmann, O, Sutherland, RL, Wheeler, DA, Gill, AJ, Gibbs, RA, Pearson, JV, Waddell, N, Biankin, AV, Grimmond, SM &amp; Australian Pancreatic Cancer Genome, I 2016, 'Genomic analyses identify molecular subtypes of pancreatic cancer', </w:t>
      </w:r>
      <w:r w:rsidRPr="00270BA7">
        <w:rPr>
          <w:i/>
        </w:rPr>
        <w:t>Nature</w:t>
      </w:r>
      <w:r w:rsidRPr="00270BA7">
        <w:t>, vol. 531, no. 7592, 2016/03/01, pp. 47-52.</w:t>
      </w:r>
    </w:p>
    <w:p w14:paraId="652FD5BD" w14:textId="77777777" w:rsidR="00270BA7" w:rsidRDefault="00270BA7" w:rsidP="00270BA7">
      <w:pPr>
        <w:pStyle w:val="EndNoteBibliography"/>
      </w:pPr>
      <w:r w:rsidRPr="00270BA7">
        <w:t xml:space="preserve">Barber, LJ, Sandhu, S, Chen, L, Campbell, J, Kozarewa, I, Fenwick, K, Assiotis, I, Rodrigues, DN, Reis-Filho, JS, Moreno, V, Mateo, J, Molife, LR, De Bono, J, Kaye, S, Lord, CJ &amp; Ashworth, A 2013, 'Secondary </w:t>
      </w:r>
      <w:r w:rsidRPr="00270BA7">
        <w:lastRenderedPageBreak/>
        <w:t xml:space="preserve">mutations in BRCA2 associated with clinical resistance to a PARP inhibitor', </w:t>
      </w:r>
      <w:r w:rsidRPr="00270BA7">
        <w:rPr>
          <w:i/>
        </w:rPr>
        <w:t>The Journal of Pathology</w:t>
      </w:r>
      <w:r w:rsidRPr="00270BA7">
        <w:t>, vol. 229, no. 3, pp. 422-429.</w:t>
      </w:r>
    </w:p>
    <w:p w14:paraId="4901ECDC" w14:textId="77777777" w:rsidR="00270BA7" w:rsidRDefault="00270BA7" w:rsidP="00270BA7">
      <w:pPr>
        <w:pStyle w:val="EndNoteBibliography"/>
      </w:pPr>
      <w:r w:rsidRPr="00270BA7">
        <w:t xml:space="preserve">Basourakos, SP, Li, L, Aparicio, AM, Corn, PG, Kim, J &amp; Thompson, TC 2017, 'Combination Platinum-based and DNA Damage Response-targeting Cancer Therapy: Evolution and Future Directions', </w:t>
      </w:r>
      <w:r w:rsidRPr="00270BA7">
        <w:rPr>
          <w:i/>
        </w:rPr>
        <w:t>Current medicinal chemistry</w:t>
      </w:r>
      <w:r w:rsidRPr="00270BA7">
        <w:t>, vol. 24, no. 15, pp. 1586-1606.</w:t>
      </w:r>
    </w:p>
    <w:p w14:paraId="1731DEEE" w14:textId="77777777" w:rsidR="00270BA7" w:rsidRDefault="00270BA7" w:rsidP="00270BA7">
      <w:pPr>
        <w:pStyle w:val="EndNoteBibliography"/>
      </w:pPr>
      <w:r w:rsidRPr="00270BA7">
        <w:t xml:space="preserve">Bhalla, A &amp; Saif, MW 2014, 'PARP-inhibitors in BRCA-associated pancreatic cancer', </w:t>
      </w:r>
      <w:r w:rsidRPr="00270BA7">
        <w:rPr>
          <w:i/>
        </w:rPr>
        <w:t>JOP. Journal of the Pancreas</w:t>
      </w:r>
      <w:r w:rsidRPr="00270BA7">
        <w:t>, vol. 15, no. 4, pp. 340-343.</w:t>
      </w:r>
    </w:p>
    <w:p w14:paraId="56FEED6C" w14:textId="77777777" w:rsidR="00270BA7" w:rsidRDefault="00270BA7" w:rsidP="00270BA7">
      <w:pPr>
        <w:pStyle w:val="EndNoteBibliography"/>
      </w:pPr>
      <w:r w:rsidRPr="00270BA7">
        <w:t xml:space="preserve">Canto, MI, Harinck, F, Hruban, RH, Offerhaus, GJ, Poley, J-W, Kamel, I, Nio, Y, Schulick, RS, Bassi, C, Kluijt, I, Levy, MJ, Chak, A, Fockens, P, Goggins, M, Bruno, M &amp; International Cancer of Pancreas Screening, C 2013, 'International Cancer of the Pancreas Screening (CAPS) Consortium summit on the management of patients with increased risk for familial pancreatic cancer', </w:t>
      </w:r>
      <w:r w:rsidRPr="00270BA7">
        <w:rPr>
          <w:i/>
        </w:rPr>
        <w:t>Gut</w:t>
      </w:r>
      <w:r w:rsidRPr="00270BA7">
        <w:t>, vol. 62, no. 3, pp. 339-347.</w:t>
      </w:r>
    </w:p>
    <w:p w14:paraId="1A9CFE5F" w14:textId="77777777" w:rsidR="00270BA7" w:rsidRDefault="00270BA7" w:rsidP="00270BA7">
      <w:pPr>
        <w:pStyle w:val="EndNoteBibliography"/>
      </w:pPr>
      <w:r w:rsidRPr="00270BA7">
        <w:t xml:space="preserve">Carneiro, BA, Collier, KA, Nagy, RJ, Pamarthy, S, Sagar, V, Fairclough, S, Odegaard, J, Lanman, RB, Costa, R, Taxter, T, Kuzel, TM, Fan, A, Chae, YK, Cristofanilli, M, Hussain, MH, Abdulkadir, SA &amp; Giles, FJ 2018, 'Acquired Resistance to Poly (ADP-ribose) Polymerase Inhibitor Olaparib in BRCA2-Associated Prostate Cancer Resulting From Biallelic BRCA2 Reversion Mutations Restores Both Germline and Somatic Loss-of-Function Mutations', </w:t>
      </w:r>
      <w:r w:rsidRPr="00270BA7">
        <w:rPr>
          <w:i/>
        </w:rPr>
        <w:t>JCO Precision Oncology</w:t>
      </w:r>
      <w:r w:rsidRPr="00270BA7">
        <w:t>, no. 2, pp. 1-8.</w:t>
      </w:r>
    </w:p>
    <w:p w14:paraId="4147C7B4" w14:textId="77777777" w:rsidR="00270BA7" w:rsidRDefault="00270BA7" w:rsidP="00270BA7">
      <w:pPr>
        <w:pStyle w:val="EndNoteBibliography"/>
      </w:pPr>
      <w:r w:rsidRPr="00270BA7">
        <w:t xml:space="preserve">Chaudhary, P 2015, 'Acinar Cell Carcinoma of the Pancreas: A Literature Review and Update', </w:t>
      </w:r>
      <w:r w:rsidRPr="00270BA7">
        <w:rPr>
          <w:i/>
        </w:rPr>
        <w:t>The Indian journal of surgery</w:t>
      </w:r>
      <w:r w:rsidRPr="00270BA7">
        <w:t>, vol. 77, no. 3, pp. 226-231.</w:t>
      </w:r>
    </w:p>
    <w:p w14:paraId="1B73001B" w14:textId="77777777" w:rsidR="00270BA7" w:rsidRDefault="00270BA7" w:rsidP="00270BA7">
      <w:pPr>
        <w:pStyle w:val="EndNoteBibliography"/>
      </w:pPr>
      <w:r w:rsidRPr="00270BA7">
        <w:t xml:space="preserve">Cheema, A, Weber, J &amp; Strosberg, JR 2012, 'Incidental Detection of Pancreatic Neuroendocrine Tumors: An Analysis of Incidence and Outcomes', </w:t>
      </w:r>
      <w:r w:rsidRPr="00270BA7">
        <w:rPr>
          <w:i/>
        </w:rPr>
        <w:t>Annals of Surgical Oncology</w:t>
      </w:r>
      <w:r w:rsidRPr="00270BA7">
        <w:t>, vol. 19, no. 9, 2012/09/01, pp. 2932-2936.</w:t>
      </w:r>
    </w:p>
    <w:p w14:paraId="63E00203" w14:textId="77777777" w:rsidR="00270BA7" w:rsidRDefault="00270BA7" w:rsidP="00270BA7">
      <w:pPr>
        <w:pStyle w:val="EndNoteBibliography"/>
      </w:pPr>
      <w:r w:rsidRPr="00270BA7">
        <w:t xml:space="preserve">Chen, S-H &amp; Chang, J-Y 2019, 'New Insights into Mechanisms of Cisplatin Resistance: From Tumor Cell to Microenvironment', </w:t>
      </w:r>
      <w:r w:rsidRPr="00270BA7">
        <w:rPr>
          <w:i/>
        </w:rPr>
        <w:t>International Journal of Molecular Sciences</w:t>
      </w:r>
      <w:r w:rsidRPr="00270BA7">
        <w:t>, vol. 20, no. 17, p. 4136.</w:t>
      </w:r>
    </w:p>
    <w:p w14:paraId="3715372E" w14:textId="77777777" w:rsidR="00270BA7" w:rsidRDefault="00270BA7" w:rsidP="00270BA7">
      <w:pPr>
        <w:pStyle w:val="EndNoteBibliography"/>
      </w:pPr>
      <w:r w:rsidRPr="00270BA7">
        <w:t xml:space="preserve">Cho, JH, Bang, S, Park, SW, Chung, JB &amp; Song, SY 2008, 'BRCA2 mutations as a universal risk factor for pancreatic cancer has a limited role in Korean ethnic group', </w:t>
      </w:r>
      <w:r w:rsidRPr="00270BA7">
        <w:rPr>
          <w:i/>
        </w:rPr>
        <w:t>Pancreas</w:t>
      </w:r>
      <w:r w:rsidRPr="00270BA7">
        <w:t>, vol. 36, no. 4, pp. 337-340.</w:t>
      </w:r>
    </w:p>
    <w:p w14:paraId="4FD6BE23" w14:textId="77777777" w:rsidR="00270BA7" w:rsidRDefault="00270BA7" w:rsidP="00270BA7">
      <w:pPr>
        <w:pStyle w:val="EndNoteBibliography"/>
      </w:pPr>
      <w:r w:rsidRPr="00270BA7">
        <w:t xml:space="preserve">Cohen, PA, Nichols, CB, Schofield, L, Van Der Werf, S &amp; Pachter, N 2016, 'Impact of Clinical Genetics Attendance at a Gynecologic Oncology Tumor Board on Referrals for Genetic Counseling and BRCA Mutation Testing', </w:t>
      </w:r>
      <w:r w:rsidRPr="00270BA7">
        <w:rPr>
          <w:i/>
        </w:rPr>
        <w:t>International Journal of Gynecologic Cancer</w:t>
      </w:r>
      <w:r w:rsidRPr="00270BA7">
        <w:t>, vol. 26, no. 5, pp. 892-897.</w:t>
      </w:r>
    </w:p>
    <w:p w14:paraId="1ED2207B" w14:textId="77777777" w:rsidR="00270BA7" w:rsidRDefault="00270BA7" w:rsidP="00270BA7">
      <w:pPr>
        <w:pStyle w:val="EndNoteBibliography"/>
      </w:pPr>
      <w:r w:rsidRPr="00270BA7">
        <w:t xml:space="preserve">Couch, FJ, Nathanson, KL &amp; Offit, K 2014, 'Two Decades After BRCA: Setting Paradigms in Personalized Cancer Care and Prevention', </w:t>
      </w:r>
      <w:r w:rsidRPr="00270BA7">
        <w:rPr>
          <w:i/>
        </w:rPr>
        <w:t>Science</w:t>
      </w:r>
      <w:r w:rsidRPr="00270BA7">
        <w:t>, vol. 343, no. 6178, pp. 1466-1470.</w:t>
      </w:r>
    </w:p>
    <w:p w14:paraId="4B7654A2" w14:textId="77777777" w:rsidR="00270BA7" w:rsidRDefault="00270BA7" w:rsidP="00270BA7">
      <w:pPr>
        <w:pStyle w:val="EndNoteBibliography"/>
      </w:pPr>
      <w:r w:rsidRPr="00270BA7">
        <w:t xml:space="preserve">Cruz, C, Castroviejo-Bermejo, M, Gutierrez-Enriquez, S, Llop-Guevara, A, Ibrahim, YH, Gris-Oliver, A, Bonache, S, Morancho, B, Bruna, A, Rueda, OM, Lai, Z, Polanska, UM, Jones, GN, Kristel, P, de Bustos, L, Guzman, M, Rodriguez, O, Grueso, J, Montalban, G, Caratu, G, Mancuso, F, Fasani, R, Jimenez, J, Howat, WJ, Dougherty, B, Vivancos, A, Nuciforo, P, Serres-Creixams, X, Rubio, IT, Oaknin, A, Cadogan, E, Barrett, JC, Caldas, C, Baselga, J, Saura, C, Cortes, J, Arribas, J, Jonkers, J, Diez, O, O'Connor, MJ, Balmana, J &amp; Serra, V 2018, 'RAD51 foci as a functional biomarker of homologous recombination repair and PARP inhibitor resistance in germline BRCA-mutated breast cancer', </w:t>
      </w:r>
      <w:r w:rsidRPr="00270BA7">
        <w:rPr>
          <w:i/>
        </w:rPr>
        <w:t>Ann Oncol</w:t>
      </w:r>
      <w:r w:rsidRPr="00270BA7">
        <w:t>, vol. 29, no. 5, May 1, pp. 1203-1210.</w:t>
      </w:r>
    </w:p>
    <w:p w14:paraId="411979F1" w14:textId="77777777" w:rsidR="00270BA7" w:rsidRDefault="00270BA7" w:rsidP="00270BA7">
      <w:pPr>
        <w:pStyle w:val="EndNoteBibliography"/>
      </w:pPr>
      <w:r w:rsidRPr="00270BA7">
        <w:t xml:space="preserve">den Dunnen, JT, Dalgleish, R, Maglott, DR, Hart, RK, Greenblatt, MS, McGowan-Jordan, J, Roux, A-F, Smith, T, Antonarakis, SE &amp; Taschner, PEM 2016, 'HGVS Recommendations for the Description of Sequence Variants: 2016 Update', </w:t>
      </w:r>
      <w:r w:rsidRPr="00270BA7">
        <w:rPr>
          <w:i/>
        </w:rPr>
        <w:t>Human mutation</w:t>
      </w:r>
      <w:r w:rsidRPr="00270BA7">
        <w:t>, vol. 37, no. 6, pp. 564-569.</w:t>
      </w:r>
    </w:p>
    <w:p w14:paraId="7088E528" w14:textId="77777777" w:rsidR="00270BA7" w:rsidRDefault="00270BA7" w:rsidP="00270BA7">
      <w:pPr>
        <w:pStyle w:val="EndNoteBibliography"/>
      </w:pPr>
      <w:r w:rsidRPr="00270BA7">
        <w:t xml:space="preserve">Ducreux, M, Cuhna, AS, Caramella, C, Hollebecque, A, Burtin, P, Goere, D, Seufferlein, T, Haustermans, K, Van Laethem, JL, Conroy, T &amp; Arnold, D 2015, 'Cancer of the pancreas: ESMO Clinical Practice Guidelines for diagnosis, treatment and follow-up', </w:t>
      </w:r>
      <w:r w:rsidRPr="00270BA7">
        <w:rPr>
          <w:i/>
        </w:rPr>
        <w:t>Ann Oncol</w:t>
      </w:r>
      <w:r w:rsidRPr="00270BA7">
        <w:t>, vol. 26 Suppl 5, Sep, pp. v56-68.</w:t>
      </w:r>
    </w:p>
    <w:p w14:paraId="07B52F0D" w14:textId="77777777" w:rsidR="00270BA7" w:rsidRDefault="00270BA7" w:rsidP="00270BA7">
      <w:pPr>
        <w:pStyle w:val="EndNoteBibliography"/>
      </w:pPr>
      <w:r w:rsidRPr="00270BA7">
        <w:lastRenderedPageBreak/>
        <w:t xml:space="preserve">Fitzgerald, TL, Hickner, ZJ, Schmitz, M &amp; Kort, EJ 2008, 'Changing Incidence of Pancreatic Neoplasms: A 16-Year Review of Statewide Tumor Registry', </w:t>
      </w:r>
      <w:r w:rsidRPr="00270BA7">
        <w:rPr>
          <w:i/>
        </w:rPr>
        <w:t>Pancreas</w:t>
      </w:r>
      <w:r w:rsidRPr="00270BA7">
        <w:t>, vol. 37, no. 2, pp. 134-138.</w:t>
      </w:r>
    </w:p>
    <w:p w14:paraId="7E86C51E" w14:textId="77777777" w:rsidR="00270BA7" w:rsidRDefault="00270BA7" w:rsidP="00270BA7">
      <w:pPr>
        <w:pStyle w:val="EndNoteBibliography"/>
      </w:pPr>
      <w:r w:rsidRPr="00270BA7">
        <w:t xml:space="preserve">Gandy, RC, Barbour, AP, Samra, J, Nikfarjam, M, Haghighi, K, Kench, JG, Saxena, P &amp; Goldstein, D 2016, 'Refining the care of patients with pancreatic cancer: the AGITG Pancreatic Cancer Workshop consensus', </w:t>
      </w:r>
      <w:r w:rsidRPr="00270BA7">
        <w:rPr>
          <w:i/>
        </w:rPr>
        <w:t>The Medical journal of Australia</w:t>
      </w:r>
      <w:r w:rsidRPr="00270BA7">
        <w:t>, vol. 204, no. 11, pp. 419-422.</w:t>
      </w:r>
    </w:p>
    <w:p w14:paraId="5B2E6B20" w14:textId="77777777" w:rsidR="00270BA7" w:rsidRDefault="00270BA7" w:rsidP="00270BA7">
      <w:pPr>
        <w:pStyle w:val="EndNoteBibliography"/>
      </w:pPr>
      <w:r w:rsidRPr="00270BA7">
        <w:t xml:space="preserve">Golan, T, Hammel, P, Reni, M, Van Cutsem, E, Macarulla, T, Hall, MJ, Park, J-O, Hochhauser, D, Arnold, D, Oh, D-Y, Reinacher-Schick, A, Tortora, G, Algül, H, O'Reilly, EM, McGuinness, D, Cui, KY, Schlienger, K, Locker, GY &amp; Kindler, HL 2019, 'Maintenance Olaparib for Germline BRCA-Mutated Metastatic Pancreatic Cancer', </w:t>
      </w:r>
      <w:r w:rsidRPr="00270BA7">
        <w:rPr>
          <w:i/>
        </w:rPr>
        <w:t>The New England journal of medicine</w:t>
      </w:r>
      <w:r w:rsidRPr="00270BA7">
        <w:t>, vol. 381, no. 4, pp. 317-327.</w:t>
      </w:r>
    </w:p>
    <w:p w14:paraId="424B25D3" w14:textId="77777777" w:rsidR="00270BA7" w:rsidRDefault="00270BA7" w:rsidP="00270BA7">
      <w:pPr>
        <w:pStyle w:val="EndNoteBibliography"/>
      </w:pPr>
      <w:r w:rsidRPr="00270BA7">
        <w:t>Golan, T &amp; Javle, M 2017, 'DNA Repair Dysfunction in Pancreatic Cancer: A Clinically Relevant Subtype for Drug Development', vol. 15, no. 8, p. 1063.</w:t>
      </w:r>
    </w:p>
    <w:p w14:paraId="3368DAFA" w14:textId="77777777" w:rsidR="00270BA7" w:rsidRDefault="00270BA7" w:rsidP="00270BA7">
      <w:pPr>
        <w:pStyle w:val="EndNoteBibliography"/>
      </w:pPr>
      <w:r w:rsidRPr="00270BA7">
        <w:t xml:space="preserve">Golan, T, Kindler, HL, Park, JO, Reni, M, Mercade, TM, Hammel, P, Cutsem, EV, Arnold, D, Hochhauser, D, Locker, GY &amp; Hall, MJ 2018, 'Geographic and ethnic heterogeneity in the BRCA1/2 pre-screening population for the randomized phase III POLO study of olaparib maintenance in metastatic pancreatic cancer (mPC)', </w:t>
      </w:r>
      <w:r w:rsidRPr="00270BA7">
        <w:rPr>
          <w:i/>
        </w:rPr>
        <w:t>Journal of Clinical Oncology</w:t>
      </w:r>
      <w:r w:rsidRPr="00270BA7">
        <w:t>, vol. 36, no. 15_suppl, pp. 4115-4115.</w:t>
      </w:r>
    </w:p>
    <w:p w14:paraId="5EAC94EC" w14:textId="77777777" w:rsidR="00270BA7" w:rsidRDefault="00270BA7" w:rsidP="00270BA7">
      <w:pPr>
        <w:pStyle w:val="EndNoteBibliography"/>
      </w:pPr>
      <w:r w:rsidRPr="00270BA7">
        <w:t xml:space="preserve">Golan, T, Oh, D-Y, Reni, M, Macarulla, TM, Tortora, G, Hall, MJ, Reinacher-Schick, AC, Borg, C, Hochhauser, D, Walter, T, Hochster, HS, Baker, N, Locker, GY &amp; Kindler, HL 2016, 'POLO: A randomized phase III trial of olaparib maintenance monotherapy in patients (pts) with metastatic pancreatic cancer (mPC) who have a germline BRCA1/2 mutation (gBRCAm)', </w:t>
      </w:r>
      <w:r w:rsidRPr="00270BA7">
        <w:rPr>
          <w:i/>
        </w:rPr>
        <w:t>Journal of Clinical Oncology</w:t>
      </w:r>
      <w:r w:rsidRPr="00270BA7">
        <w:t>, vol. 34, no. 15_suppl, pp. TPS4152-TPS4152.</w:t>
      </w:r>
    </w:p>
    <w:p w14:paraId="4F66DEA2" w14:textId="77777777" w:rsidR="00270BA7" w:rsidRDefault="00270BA7" w:rsidP="00270BA7">
      <w:pPr>
        <w:pStyle w:val="EndNoteBibliography"/>
      </w:pPr>
      <w:r w:rsidRPr="00270BA7">
        <w:t xml:space="preserve">Greer, JB &amp; Whitcomb, DC 2007, 'Role of BRCA1 and BRCA2 mutations in pancreatic cancer', </w:t>
      </w:r>
      <w:r w:rsidRPr="00270BA7">
        <w:rPr>
          <w:i/>
        </w:rPr>
        <w:t>Gut</w:t>
      </w:r>
      <w:r w:rsidRPr="00270BA7">
        <w:t>, vol. 56, no. 5, pp. 601-605.</w:t>
      </w:r>
    </w:p>
    <w:p w14:paraId="66E5DC45" w14:textId="77777777" w:rsidR="00270BA7" w:rsidRDefault="00270BA7" w:rsidP="00270BA7">
      <w:pPr>
        <w:pStyle w:val="EndNoteBibliography"/>
      </w:pPr>
      <w:r w:rsidRPr="00270BA7">
        <w:t xml:space="preserve">Guo, M, Jia, Y, Yu, Z, House, MG, Esteller, M, Brock, MV &amp; Herman, JG 2014, 'Epigenetic changes associated with neoplasms of the exocrine and endocrine pancreas', </w:t>
      </w:r>
      <w:r w:rsidRPr="00270BA7">
        <w:rPr>
          <w:i/>
        </w:rPr>
        <w:t>Discovery medicine</w:t>
      </w:r>
      <w:r w:rsidRPr="00270BA7">
        <w:t>, vol. 17, no. 92, pp. 67-73.</w:t>
      </w:r>
    </w:p>
    <w:p w14:paraId="0AFCE445" w14:textId="77777777" w:rsidR="00270BA7" w:rsidRDefault="00270BA7" w:rsidP="00270BA7">
      <w:pPr>
        <w:pStyle w:val="EndNoteBibliography"/>
      </w:pPr>
      <w:r w:rsidRPr="00270BA7">
        <w:t xml:space="preserve">Hofstatter, EW, Domchek, SM, Miron, A, Garber, J, Wang, M, Componeschi, K, Boghossian, L, Miron, PL, Nathanson, KL &amp; Tung, N 2011, 'PALB2 mutations in familial breast and pancreatic cancer', </w:t>
      </w:r>
      <w:r w:rsidRPr="00270BA7">
        <w:rPr>
          <w:i/>
        </w:rPr>
        <w:t>Familial cancer</w:t>
      </w:r>
      <w:r w:rsidRPr="00270BA7">
        <w:t>, vol. 10, no. 2, pp. 225-231.</w:t>
      </w:r>
    </w:p>
    <w:p w14:paraId="4D6C7CDA" w14:textId="77777777" w:rsidR="00270BA7" w:rsidRDefault="00270BA7" w:rsidP="00270BA7">
      <w:pPr>
        <w:pStyle w:val="EndNoteBibliography"/>
      </w:pPr>
      <w:r w:rsidRPr="00270BA7">
        <w:t xml:space="preserve">Huang, L, Jansen, L, Balavarca, Y, Babaei, M, van der Geest, L, Lemmens, V, Van Eycken, L, De Schutter, H, Johannesen, TB, Primic-Zakelj, M, Zadnik, V, Besselink, MG, Schrotz-King, P &amp; Brenner, H 2018, 'Stratified survival of resected and overall pancreatic cancer patients in Europe and the USA in the early twenty-first century: a large, international population-based study', </w:t>
      </w:r>
      <w:r w:rsidRPr="00270BA7">
        <w:rPr>
          <w:i/>
        </w:rPr>
        <w:t>BMC Med</w:t>
      </w:r>
      <w:r w:rsidRPr="00270BA7">
        <w:t>, vol. 16, no. 1, Aug 21, p. 125.</w:t>
      </w:r>
    </w:p>
    <w:p w14:paraId="212BC229" w14:textId="77777777" w:rsidR="00270BA7" w:rsidRDefault="00270BA7" w:rsidP="00270BA7">
      <w:pPr>
        <w:pStyle w:val="EndNoteBibliography"/>
      </w:pPr>
      <w:r w:rsidRPr="00270BA7">
        <w:t xml:space="preserve">Javle, M, Golan, T &amp; Maitra, A 2016, 'Changing the course of pancreatic cancer – Focus on recent translational advances', </w:t>
      </w:r>
      <w:r w:rsidRPr="00270BA7">
        <w:rPr>
          <w:i/>
        </w:rPr>
        <w:t>Cancer Treatment Reviews</w:t>
      </w:r>
      <w:r w:rsidRPr="00270BA7">
        <w:t>, vol. 44, 2016/03/01/, pp. 17-25.</w:t>
      </w:r>
    </w:p>
    <w:p w14:paraId="575358C2" w14:textId="77777777" w:rsidR="00270BA7" w:rsidRDefault="00270BA7" w:rsidP="00270BA7">
      <w:pPr>
        <w:pStyle w:val="EndNoteBibliography"/>
      </w:pPr>
      <w:r w:rsidRPr="00270BA7">
        <w:t xml:space="preserve">Jones, S, Hruban, RH, Kamiyama, M, Borges, M, Zhang, X, Parsons, DW, Lin, JC-H, Palmisano, E, Brune, K, Jaffee, EM, Iacobuzio-Donahue, CA, Maitra, A, Parmigiani, G, Kern, SE, Velculescu, VE, Kinzler, KW, Vogelstein, B, Eshleman, JR, Goggins, M &amp; Klein, AP 2009, 'Exomic sequencing identifies PALB2 as a pancreatic cancer susceptibility gene', </w:t>
      </w:r>
      <w:r w:rsidRPr="00270BA7">
        <w:rPr>
          <w:i/>
        </w:rPr>
        <w:t>Science (New York, N.Y.)</w:t>
      </w:r>
      <w:r w:rsidRPr="00270BA7">
        <w:t>, vol. 324, no. 5924, pp. 217-217.</w:t>
      </w:r>
    </w:p>
    <w:p w14:paraId="721A30BA" w14:textId="77777777" w:rsidR="00270BA7" w:rsidRDefault="00270BA7" w:rsidP="00270BA7">
      <w:pPr>
        <w:pStyle w:val="EndNoteBibliography"/>
      </w:pPr>
      <w:r w:rsidRPr="00270BA7">
        <w:t xml:space="preserve">Kamgar, M, Dyson, G, Diab, M, Tesfaye, AA, Korn, WM, Shields, AF &amp; Philip, PA 2018, 'Comprehensive molecular profiling of patients with pancreatic adenocarcinoma: A single institution’s experience', </w:t>
      </w:r>
      <w:r w:rsidRPr="00270BA7">
        <w:rPr>
          <w:i/>
        </w:rPr>
        <w:t>Journal of Clinical Oncology</w:t>
      </w:r>
      <w:r w:rsidRPr="00270BA7">
        <w:t>, vol. 36, no. 15_suppl, pp. e16236-e16236.</w:t>
      </w:r>
    </w:p>
    <w:p w14:paraId="423D7D5E" w14:textId="77777777" w:rsidR="00270BA7" w:rsidRDefault="00270BA7" w:rsidP="00270BA7">
      <w:pPr>
        <w:pStyle w:val="EndNoteBibliography"/>
      </w:pPr>
      <w:r w:rsidRPr="00270BA7">
        <w:t xml:space="preserve">Kasi, A, Chalise, P, Williamson, SK, Baranda, JC, Sun, W, Al-Rajabi, RMdT, Saeed, A, Kumer, S, Schmitt, T, Foster, C, Pessetto, ZY, Witek, MA, Soper, SA &amp; Godwin, AK 2019, 'Niraparib in metastatic pancreatic </w:t>
      </w:r>
      <w:r w:rsidRPr="00270BA7">
        <w:lastRenderedPageBreak/>
        <w:t xml:space="preserve">cancer after previous chemotherapy (NIRA-PANC): A phase 2 trial', </w:t>
      </w:r>
      <w:r w:rsidRPr="00270BA7">
        <w:rPr>
          <w:i/>
        </w:rPr>
        <w:t>Journal of Clinical Oncology</w:t>
      </w:r>
      <w:r w:rsidRPr="00270BA7">
        <w:t>, vol. 37, no. 15_suppl, pp. TPS4168-TPS4168.</w:t>
      </w:r>
    </w:p>
    <w:p w14:paraId="2067182B" w14:textId="77777777" w:rsidR="00270BA7" w:rsidRDefault="00270BA7" w:rsidP="00270BA7">
      <w:pPr>
        <w:pStyle w:val="EndNoteBibliography"/>
      </w:pPr>
      <w:r w:rsidRPr="00270BA7">
        <w:t xml:space="preserve">Kaufman, B, Shapira-Frommer, R, Schmutzler, RK, Audeh, MW, Friedlander, M, Balmaña, J, Mitchell, G, Fried, G, Stemmer, SM, Hubert, A, Rosengarten, O, Steiner, M, Loman, N, Bowen, K, Fielding, A &amp; Domchek, SM 2015, 'Olaparib Monotherapy in Patients With Advanced Cancer and a Germline BRCA1/2 Mutation', </w:t>
      </w:r>
      <w:r w:rsidRPr="00270BA7">
        <w:rPr>
          <w:i/>
        </w:rPr>
        <w:t>Journal of Clinical Oncology</w:t>
      </w:r>
      <w:r w:rsidRPr="00270BA7">
        <w:t>, vol. 33, no. 3, pp. 244-250.</w:t>
      </w:r>
    </w:p>
    <w:p w14:paraId="3F690B87" w14:textId="77777777" w:rsidR="00270BA7" w:rsidRDefault="00270BA7" w:rsidP="00270BA7">
      <w:pPr>
        <w:pStyle w:val="EndNoteBibliography"/>
      </w:pPr>
      <w:r w:rsidRPr="00270BA7">
        <w:t xml:space="preserve">Klein, AP, Hruban, RH, Brune, KA, Petersen, GM &amp; Goggins, M 2001, 'Familial pancreatic cancer', </w:t>
      </w:r>
      <w:r w:rsidRPr="00270BA7">
        <w:rPr>
          <w:i/>
        </w:rPr>
        <w:t>Cancer journal (Sudbury, Mass.)</w:t>
      </w:r>
      <w:r w:rsidRPr="00270BA7">
        <w:t>, vol. 7, no. 4, Jul-Aug, pp. 266-273.</w:t>
      </w:r>
    </w:p>
    <w:p w14:paraId="6BC08B64" w14:textId="77777777" w:rsidR="00270BA7" w:rsidRDefault="00270BA7" w:rsidP="00270BA7">
      <w:pPr>
        <w:pStyle w:val="EndNoteBibliography"/>
      </w:pPr>
      <w:r w:rsidRPr="00270BA7">
        <w:t xml:space="preserve">Lau, C &amp; Suthers, G 2011, 'BRCA testing for familial breast cancer', </w:t>
      </w:r>
      <w:r w:rsidRPr="00270BA7">
        <w:rPr>
          <w:i/>
        </w:rPr>
        <w:t>Australian Prescriber</w:t>
      </w:r>
      <w:r w:rsidRPr="00270BA7">
        <w:t>, vol. 34, no. 2, pp. 49-51.</w:t>
      </w:r>
    </w:p>
    <w:p w14:paraId="0ED3C0F0" w14:textId="77777777" w:rsidR="00270BA7" w:rsidRDefault="00270BA7" w:rsidP="00270BA7">
      <w:pPr>
        <w:pStyle w:val="EndNoteBibliography"/>
      </w:pPr>
      <w:r w:rsidRPr="00270BA7">
        <w:t xml:space="preserve">Ledermann, J, Harter, P, Gourley, C, Friedlander, M, Vergote, I, Rustin, G, Scott, CL, Meier, W, Shapira-Frommer, R, Safra, T, Matei, D, Fielding, A, Spencer, S, Dougherty, B, Orr, M, Hodgson, D, Barrett, JC &amp; Matulonis, U 2014, 'Olaparib maintenance therapy in patients with platinum-sensitive relapsed serous ovarian cancer: a preplanned retrospective analysis of outcomes by BRCA status in a randomised phase 2 trial', </w:t>
      </w:r>
      <w:r w:rsidRPr="00270BA7">
        <w:rPr>
          <w:i/>
        </w:rPr>
        <w:t>The Lancet. Oncology</w:t>
      </w:r>
      <w:r w:rsidRPr="00270BA7">
        <w:t>, vol. 15, no. 8, pp. 852-861.</w:t>
      </w:r>
    </w:p>
    <w:p w14:paraId="6C8DBEE3" w14:textId="77777777" w:rsidR="00270BA7" w:rsidRDefault="00270BA7" w:rsidP="00270BA7">
      <w:pPr>
        <w:pStyle w:val="EndNoteBibliography"/>
      </w:pPr>
      <w:r w:rsidRPr="00270BA7">
        <w:t xml:space="preserve">Ledermann, JA, Harter, P, Gourley, C, Friedlander, M, Vergote, I, Rustin, G, Scott, C, Meier, W, Shapira-Frommer, R, Safra, T, Matei, D, Fielding, A, Spencer, S, Rowe, P, Lowe, E, Hodgson, D, Sovak, MA &amp; Matulonis, U 2016, 'Overall survival in patients with platinum-sensitive recurrent serous ovarian cancer receiving olaparib maintenance monotherapy: an updated analysis from a randomised, placebo-controlled, double-blind, phase 2 trial', </w:t>
      </w:r>
      <w:r w:rsidRPr="00270BA7">
        <w:rPr>
          <w:i/>
        </w:rPr>
        <w:t>The Lancet. Oncology</w:t>
      </w:r>
      <w:r w:rsidRPr="00270BA7">
        <w:t>, vol. 17, no. 11, pp. 1579-1589.</w:t>
      </w:r>
    </w:p>
    <w:p w14:paraId="1577B57F" w14:textId="77777777" w:rsidR="00270BA7" w:rsidRDefault="00270BA7" w:rsidP="00270BA7">
      <w:pPr>
        <w:pStyle w:val="EndNoteBibliography"/>
      </w:pPr>
      <w:r w:rsidRPr="00270BA7">
        <w:t xml:space="preserve">Leung, K &amp; Saif, MW 2013, 'BRCA-associated pancreatic cancer: the evolving management', </w:t>
      </w:r>
      <w:r w:rsidRPr="00270BA7">
        <w:rPr>
          <w:i/>
        </w:rPr>
        <w:t>JOP. Journal of the Pancreas</w:t>
      </w:r>
      <w:r w:rsidRPr="00270BA7">
        <w:t>, vol. 14, no. 2, pp. 149-151.</w:t>
      </w:r>
    </w:p>
    <w:p w14:paraId="729DFE1C" w14:textId="77777777" w:rsidR="00270BA7" w:rsidRDefault="00270BA7" w:rsidP="00270BA7">
      <w:pPr>
        <w:pStyle w:val="EndNoteBibliography"/>
      </w:pPr>
      <w:r w:rsidRPr="00270BA7">
        <w:t xml:space="preserve">Lin, KK, Harrell, MI, Oza, AM, Oaknin, A, Ray-Coquard, I, Tinker, AV, Helman, E, Radke, MR, Say, C, Vo, L-T, Mann, E, Isaacson, JD, Maloney, L, O'Malley, DM, Chambers, SK, Kaufmann, SH, Scott, CL, Konecny, GE, Coleman, RL, Sun, JX, Giordano, H, Brenton, JD, Harding, TC, McNeish, IA &amp; Swisher, EM 2019, 'BRCA Reversion Mutations in Circulating Tumor DNA Predict Primary and Acquired Resistance to the PARP Inhibitor Rucaparib in High-Grade Ovarian Carcinoma', </w:t>
      </w:r>
      <w:r w:rsidRPr="00270BA7">
        <w:rPr>
          <w:i/>
        </w:rPr>
        <w:t>Cancer discovery</w:t>
      </w:r>
      <w:r w:rsidRPr="00270BA7">
        <w:t>, vol. 9, no. 2, pp. 210-219.</w:t>
      </w:r>
    </w:p>
    <w:p w14:paraId="1F874D03" w14:textId="77777777" w:rsidR="00270BA7" w:rsidRDefault="00270BA7" w:rsidP="00270BA7">
      <w:pPr>
        <w:pStyle w:val="EndNoteBibliography"/>
      </w:pPr>
      <w:r w:rsidRPr="00270BA7">
        <w:t xml:space="preserve">Lord, CJ &amp; Ashworth, A 2016, 'BRCAness revisited', </w:t>
      </w:r>
      <w:r w:rsidRPr="00270BA7">
        <w:rPr>
          <w:i/>
        </w:rPr>
        <w:t>Nature Reviews Cancer</w:t>
      </w:r>
      <w:r w:rsidRPr="00270BA7">
        <w:t>, vol. 16, no. 2, 2016/02/01, pp. 110-120.</w:t>
      </w:r>
    </w:p>
    <w:p w14:paraId="7A59F294" w14:textId="77777777" w:rsidR="00270BA7" w:rsidRDefault="00270BA7" w:rsidP="00270BA7">
      <w:pPr>
        <w:pStyle w:val="EndNoteBibliography"/>
      </w:pPr>
      <w:r w:rsidRPr="00270BA7">
        <w:t xml:space="preserve">Loveday, B, Lipton, L &amp; Thomson, B 2019, 'Pancreatic cancer', </w:t>
      </w:r>
      <w:r w:rsidRPr="00270BA7">
        <w:rPr>
          <w:i/>
        </w:rPr>
        <w:t>Australian Journal for General Practitioners</w:t>
      </w:r>
      <w:r w:rsidRPr="00270BA7">
        <w:t>, vol. 48, 11/19, pp. 826-831.</w:t>
      </w:r>
    </w:p>
    <w:p w14:paraId="34104C5D" w14:textId="77777777" w:rsidR="00270BA7" w:rsidRDefault="00270BA7" w:rsidP="00270BA7">
      <w:pPr>
        <w:pStyle w:val="EndNoteBibliography"/>
      </w:pPr>
      <w:r w:rsidRPr="00270BA7">
        <w:t xml:space="preserve">Lowery, M, Kelsen, D, Capanu, M, Smith, S, Lee, JW, Stadler, ZK, Moore, MJ, Kindler, HL, Golan, T, Segal, A, Maynard, H, Hollywood, E, Moynahan, M, Salo-Mullen, EE, Do, RKG, Chen, AP, Yu, KH, Tang, LH &amp; O'Reilly, EM 2018, 'Phase II trial of veliparib in patients with previously treated BRCA-mutated pancreas ductal adenocarcinoma', </w:t>
      </w:r>
      <w:r w:rsidRPr="00270BA7">
        <w:rPr>
          <w:i/>
        </w:rPr>
        <w:t>European Journal of Cancer</w:t>
      </w:r>
      <w:r w:rsidRPr="00270BA7">
        <w:t>, vol. 89, 2018/01/01/, pp. 19-26.</w:t>
      </w:r>
    </w:p>
    <w:p w14:paraId="0A332196" w14:textId="77777777" w:rsidR="00270BA7" w:rsidRDefault="00270BA7" w:rsidP="00270BA7">
      <w:pPr>
        <w:pStyle w:val="EndNoteBibliography"/>
      </w:pPr>
      <w:r w:rsidRPr="00270BA7">
        <w:t xml:space="preserve">Lowery, M, Stadler, Z, Miller, EL, D'Adamo, DR, Salo-Mullen, E, Allen, P, Kurtz, RC, Kelsen, DP &amp; O'Reilly, EM 2010, 'Clinical outcomes in pancreatic adenocarcinoma (PAC) in breast cancer (BC) survivors', </w:t>
      </w:r>
      <w:r w:rsidRPr="00270BA7">
        <w:rPr>
          <w:i/>
        </w:rPr>
        <w:t>Journal of Clinical Oncology</w:t>
      </w:r>
      <w:r w:rsidRPr="00270BA7">
        <w:t>, vol. 28, no. 15_suppl, pp. 4152-4152.</w:t>
      </w:r>
    </w:p>
    <w:p w14:paraId="0FF58019" w14:textId="77777777" w:rsidR="00270BA7" w:rsidRDefault="00270BA7" w:rsidP="00270BA7">
      <w:pPr>
        <w:pStyle w:val="EndNoteBibliography"/>
      </w:pPr>
      <w:r w:rsidRPr="00270BA7">
        <w:t xml:space="preserve">Lynch, HT, Deters, CA, Snyder, CL, Lynch, JF, Villeneuve, P, Silberstein, J, Martin, H, Narod, SA &amp; Brand, RE 2005, 'BRCA1 and pancreatic cancer: pedigree findings and their causal relationships', </w:t>
      </w:r>
      <w:r w:rsidRPr="00270BA7">
        <w:rPr>
          <w:i/>
        </w:rPr>
        <w:t>Cancer Genetics and Cytogenetics</w:t>
      </w:r>
      <w:r w:rsidRPr="00270BA7">
        <w:t>, vol. 158, no. 2, 2005/04/15/, pp. 119-125.</w:t>
      </w:r>
    </w:p>
    <w:p w14:paraId="27D62ECC" w14:textId="77777777" w:rsidR="00270BA7" w:rsidRDefault="00270BA7" w:rsidP="00270BA7">
      <w:pPr>
        <w:pStyle w:val="EndNoteBibliography"/>
      </w:pPr>
      <w:r w:rsidRPr="00270BA7">
        <w:t xml:space="preserve">Mateo, J, Lord, CJ, Serra, V, Tutt, A, Balmaña, J, Castroviejo-Bermejo, M, Cruz, C, Oaknin, A, Kaye, SB &amp; de Bono, JS 2019, 'A decade of clinical development of PARP inhibitors in perspective', </w:t>
      </w:r>
      <w:r w:rsidRPr="00270BA7">
        <w:rPr>
          <w:i/>
        </w:rPr>
        <w:t>Annals of Oncology</w:t>
      </w:r>
      <w:r w:rsidRPr="00270BA7">
        <w:t>, vol. 30, no. 9, pp. 1437-1447.</w:t>
      </w:r>
    </w:p>
    <w:p w14:paraId="20DD2849" w14:textId="77777777" w:rsidR="00270BA7" w:rsidRDefault="00270BA7" w:rsidP="00270BA7">
      <w:pPr>
        <w:pStyle w:val="EndNoteBibliography"/>
      </w:pPr>
      <w:r w:rsidRPr="00270BA7">
        <w:lastRenderedPageBreak/>
        <w:t xml:space="preserve">Michels, J, Vitale, I, Saparbaev, M, Castedo, M &amp; Kroemer, G 2013, 'Predictive biomarkers for cancer therapy with PARP inhibitors', </w:t>
      </w:r>
      <w:r w:rsidRPr="00270BA7">
        <w:rPr>
          <w:i/>
        </w:rPr>
        <w:t>Oncogene</w:t>
      </w:r>
      <w:r w:rsidRPr="00270BA7">
        <w:t>, vol. 33, 09/16/online, p. 3894.</w:t>
      </w:r>
    </w:p>
    <w:p w14:paraId="62E81322" w14:textId="77777777" w:rsidR="00270BA7" w:rsidRDefault="00270BA7" w:rsidP="00270BA7">
      <w:pPr>
        <w:pStyle w:val="EndNoteBibliography"/>
      </w:pPr>
      <w:r w:rsidRPr="00270BA7">
        <w:t xml:space="preserve">Mirman, Z, Lottersberger, F, Takai, H, Kibe, T, Gong, Y, Takai, K, Bianchi, A, Zimmermann, M, Durocher, D &amp; de Lange, T 2018, '53BP1–RIF1–shieldin counteracts DSB resection through CST- and Polα-dependent fill-in', </w:t>
      </w:r>
      <w:r w:rsidRPr="00270BA7">
        <w:rPr>
          <w:i/>
        </w:rPr>
        <w:t>Nature</w:t>
      </w:r>
      <w:r w:rsidRPr="00270BA7">
        <w:t>, vol. 560, no. 7716, 2018/08/01, pp. 112-116.</w:t>
      </w:r>
    </w:p>
    <w:p w14:paraId="47162F36" w14:textId="77777777" w:rsidR="00270BA7" w:rsidRDefault="00270BA7" w:rsidP="00270BA7">
      <w:pPr>
        <w:pStyle w:val="EndNoteBibliography"/>
      </w:pPr>
      <w:r w:rsidRPr="00270BA7">
        <w:t xml:space="preserve">Norquist, B, Wurz, KA, Pennil, CC, Garcia, R, Gross, J, Sakai, W, Karlan, BY, Taniguchi, T &amp; Swisher, EM 2011, 'Secondary somatic mutations restoring BRCA1/2 predict chemotherapy resistance in hereditary ovarian carcinomas', </w:t>
      </w:r>
      <w:r w:rsidRPr="00270BA7">
        <w:rPr>
          <w:i/>
        </w:rPr>
        <w:t>Journal of clinical oncology : official journal of the American Society of Clinical Oncology</w:t>
      </w:r>
      <w:r w:rsidRPr="00270BA7">
        <w:t>, vol. 29, no. 22, pp. 3008-3015.</w:t>
      </w:r>
    </w:p>
    <w:p w14:paraId="5169B97C" w14:textId="77777777" w:rsidR="00270BA7" w:rsidRDefault="00270BA7" w:rsidP="00270BA7">
      <w:pPr>
        <w:pStyle w:val="EndNoteBibliography"/>
      </w:pPr>
      <w:r w:rsidRPr="00270BA7">
        <w:t xml:space="preserve">Petersen, GM 2016, 'Familial pancreatic cancer', </w:t>
      </w:r>
      <w:r w:rsidRPr="00270BA7">
        <w:rPr>
          <w:i/>
        </w:rPr>
        <w:t>Seminars in oncology</w:t>
      </w:r>
      <w:r w:rsidRPr="00270BA7">
        <w:t>, vol. 43, no. 5, pp. 548-553.</w:t>
      </w:r>
    </w:p>
    <w:p w14:paraId="1F5FDA55" w14:textId="77777777" w:rsidR="00270BA7" w:rsidRDefault="00270BA7" w:rsidP="00270BA7">
      <w:pPr>
        <w:pStyle w:val="EndNoteBibliography"/>
      </w:pPr>
      <w:r w:rsidRPr="00270BA7">
        <w:t xml:space="preserve">Roberts, NJ, Jiao, Y, Yu, J, Kopelovich, L, Petersen, GM, Bondy, ML, Gallinger, S, Schwartz, AG, Syngal, S, Cote, ML, Axilbund, J, Schulick, R, Ali, SZ, Eshleman, JR, Velculescu, VE, Goggins, M, Vogelstein, B, Papadopoulos, N, Hruban, RH, Kinzler, KW &amp; Klein, AP 2012, 'ATM mutations in patients with hereditary pancreatic cancer', </w:t>
      </w:r>
      <w:r w:rsidRPr="00270BA7">
        <w:rPr>
          <w:i/>
        </w:rPr>
        <w:t>Cancer discovery</w:t>
      </w:r>
      <w:r w:rsidRPr="00270BA7">
        <w:t>, vol. 2, no. 1, pp. 41-46.</w:t>
      </w:r>
    </w:p>
    <w:p w14:paraId="45DBD25A" w14:textId="77777777" w:rsidR="00270BA7" w:rsidRDefault="00270BA7" w:rsidP="00270BA7">
      <w:pPr>
        <w:pStyle w:val="EndNoteBibliography"/>
      </w:pPr>
      <w:r w:rsidRPr="00270BA7">
        <w:t xml:space="preserve">Rustgi, AK 2014, 'Familial pancreatic cancer: genetic advances', </w:t>
      </w:r>
      <w:r w:rsidRPr="00270BA7">
        <w:rPr>
          <w:i/>
        </w:rPr>
        <w:t>Genes &amp; development</w:t>
      </w:r>
      <w:r w:rsidRPr="00270BA7">
        <w:t>, vol. 28, no. 1, pp. 1-7.</w:t>
      </w:r>
    </w:p>
    <w:p w14:paraId="2E12B9B4" w14:textId="77777777" w:rsidR="00270BA7" w:rsidRDefault="00270BA7" w:rsidP="00270BA7">
      <w:pPr>
        <w:pStyle w:val="EndNoteBibliography"/>
      </w:pPr>
      <w:r w:rsidRPr="00270BA7">
        <w:t xml:space="preserve">Sahin, IH, Lowery, MA, Stadler, ZK, Salo-Mullen, E, Iacobuzio-Donahue, CA, Kelsen, DP &amp; O'Reilly, EM 2016, 'Genomic instability in pancreatic adenocarcinoma: a new step towards precision medicine and novel therapeutic approaches', </w:t>
      </w:r>
      <w:r w:rsidRPr="00270BA7">
        <w:rPr>
          <w:i/>
        </w:rPr>
        <w:t>Expert review of gastroenterology &amp; hepatology</w:t>
      </w:r>
      <w:r w:rsidRPr="00270BA7">
        <w:t>, vol. 10, no. 8, pp. 893-905.</w:t>
      </w:r>
    </w:p>
    <w:p w14:paraId="6392C5DE" w14:textId="77777777" w:rsidR="00270BA7" w:rsidRDefault="00270BA7" w:rsidP="00270BA7">
      <w:pPr>
        <w:pStyle w:val="EndNoteBibliography"/>
      </w:pPr>
      <w:r w:rsidRPr="00270BA7">
        <w:t xml:space="preserve">Sakai, W, Swisher, EM, Karlan, BY, Agarwal, MK, Higgins, J, Friedman, C, Villegas, E, Jacquemont, C, Farrugia, DJ, Couch, FJ, Urban, N &amp; Taniguchi, T 2008, 'Secondary mutations as a mechanism of cisplatin resistance in BRCA2-mutated cancers', </w:t>
      </w:r>
      <w:r w:rsidRPr="00270BA7">
        <w:rPr>
          <w:i/>
        </w:rPr>
        <w:t>Nature</w:t>
      </w:r>
      <w:r w:rsidRPr="00270BA7">
        <w:t>, vol. 451, 02/10/online, p. 1116.</w:t>
      </w:r>
    </w:p>
    <w:p w14:paraId="5CB3AA06" w14:textId="77777777" w:rsidR="00270BA7" w:rsidRDefault="00270BA7" w:rsidP="00270BA7">
      <w:pPr>
        <w:pStyle w:val="EndNoteBibliography"/>
      </w:pPr>
      <w:r w:rsidRPr="00270BA7">
        <w:t xml:space="preserve">Shahda, S, Timms, K, Ibrahim, A, Reid, JE, Cramer, HM, Radovich, M, Ibrahim, S, Allen, B &amp; O'Neil, BH 2017, 'Homologous recombination deficiency (HRD) in patients with pancreatic cancer (PC) and response to chemotherapy', </w:t>
      </w:r>
      <w:r w:rsidRPr="00270BA7">
        <w:rPr>
          <w:i/>
        </w:rPr>
        <w:t>Journal of Clinical Oncology</w:t>
      </w:r>
      <w:r w:rsidRPr="00270BA7">
        <w:t>, vol. 35, no. 4_suppl, pp. 317-317.</w:t>
      </w:r>
    </w:p>
    <w:p w14:paraId="3D9D45CC" w14:textId="77777777" w:rsidR="00270BA7" w:rsidRDefault="00270BA7" w:rsidP="00270BA7">
      <w:pPr>
        <w:pStyle w:val="EndNoteBibliography"/>
      </w:pPr>
      <w:r w:rsidRPr="00270BA7">
        <w:t xml:space="preserve">Shroff, RT, Hendifar, A, McWilliams, RR, Geva, R, Epelbaum, R, Rolfe, L, Goble, S, Lin, KK, Biankin, AV, Giordano, H, Vonderheide, RH &amp; Domchek, SM 2018, 'Rucaparib Monotherapy in Patients With Pancreatic Cancer and a Known Deleterious BRCA Mutation', </w:t>
      </w:r>
      <w:r w:rsidRPr="00270BA7">
        <w:rPr>
          <w:i/>
        </w:rPr>
        <w:t>JCO Precision Oncology</w:t>
      </w:r>
      <w:r w:rsidRPr="00270BA7">
        <w:t>, no. 2, pp. 1-15.</w:t>
      </w:r>
    </w:p>
    <w:p w14:paraId="64CC365C" w14:textId="77777777" w:rsidR="00270BA7" w:rsidRDefault="00270BA7" w:rsidP="00270BA7">
      <w:pPr>
        <w:pStyle w:val="EndNoteBibliography"/>
      </w:pPr>
      <w:r w:rsidRPr="00270BA7">
        <w:t xml:space="preserve">Singh, RR, Goldberg, J, Varghese, AM, Yu, KH, Park, W &amp; O'Reilly, EM 2019, 'Genomic profiling in pancreatic ductal adenocarcinoma and a pathway towards therapy individualization: A scoping review', </w:t>
      </w:r>
      <w:r w:rsidRPr="00270BA7">
        <w:rPr>
          <w:i/>
        </w:rPr>
        <w:t>Cancer Treatment Reviews</w:t>
      </w:r>
      <w:r w:rsidRPr="00270BA7">
        <w:t>, vol. 75, 2019/05/01/, pp. 27-38.</w:t>
      </w:r>
    </w:p>
    <w:p w14:paraId="1C581FED" w14:textId="77777777" w:rsidR="00270BA7" w:rsidRDefault="00270BA7" w:rsidP="00270BA7">
      <w:pPr>
        <w:pStyle w:val="EndNoteBibliography"/>
      </w:pPr>
      <w:r w:rsidRPr="00270BA7">
        <w:t xml:space="preserve">Singhi, AD, George, B, Greenbowe, JR, Chung, J, Suh, J, Maitra, A, Klempner, SJ, Hendifar, A, Milind, JM, Golan, T, Brand, RE, Zureikat, AH, Roy, S, Schrock, AB, Miller, VA, Ross, JS, Ali, SM &amp; Bahary, N 2019, 'Real-Time Targeted Genome Profile Analysis of Pancreatic Ductal Adenocarcinomas Identifies Genetic Alterations That Might Be Targeted With Existing Drugs or Used as Biomarkers', </w:t>
      </w:r>
      <w:r w:rsidRPr="00270BA7">
        <w:rPr>
          <w:i/>
        </w:rPr>
        <w:t>Gastroenterology</w:t>
      </w:r>
      <w:r w:rsidRPr="00270BA7">
        <w:t>, vol. 156, no. 8, pp. 2242-2253.e2244.</w:t>
      </w:r>
    </w:p>
    <w:p w14:paraId="15BEA140" w14:textId="77777777" w:rsidR="00270BA7" w:rsidRDefault="00270BA7" w:rsidP="00270BA7">
      <w:pPr>
        <w:pStyle w:val="EndNoteBibliography"/>
      </w:pPr>
      <w:r w:rsidRPr="00270BA7">
        <w:t xml:space="preserve">Smith, A, Grant, R, Hall, A, Alirezaie, N, Holter, S, Whelan, T, Selander, I, McPherson, T, McPherson, J, Omeroglu, A, Majewski, J, Foulkes, W, Gallinger, S &amp; Zogopoulos, G 2014, 'Abstract 09: Contribution of known and novel BRCA-mediated DNA repair pathway genes to pancreatic cancer susceptibility', </w:t>
      </w:r>
      <w:r w:rsidRPr="00270BA7">
        <w:rPr>
          <w:i/>
        </w:rPr>
        <w:t>Cancer Research</w:t>
      </w:r>
      <w:r w:rsidRPr="00270BA7">
        <w:t>, vol. 74, no. 23 Supplement, pp. 09-09.</w:t>
      </w:r>
    </w:p>
    <w:p w14:paraId="2ECA07A0" w14:textId="77777777" w:rsidR="00270BA7" w:rsidRDefault="00270BA7" w:rsidP="00270BA7">
      <w:pPr>
        <w:pStyle w:val="EndNoteBibliography"/>
      </w:pPr>
      <w:r w:rsidRPr="00270BA7">
        <w:t xml:space="preserve">Stefanski, CD, Keffler, K, McClintock, S, Milac, L &amp; Prosperi, JR 2019, 'APC loss affects DNA damage repair causing doxorubicin resistance in breast cancer cells', </w:t>
      </w:r>
      <w:r w:rsidRPr="00270BA7">
        <w:rPr>
          <w:i/>
        </w:rPr>
        <w:t>Neoplasia</w:t>
      </w:r>
      <w:r w:rsidRPr="00270BA7">
        <w:t>, vol. 21, no. 12, 2019/12/01/, pp. 1143-1150.</w:t>
      </w:r>
    </w:p>
    <w:p w14:paraId="0878E065" w14:textId="77777777" w:rsidR="00270BA7" w:rsidRDefault="00270BA7" w:rsidP="00270BA7">
      <w:pPr>
        <w:pStyle w:val="EndNoteBibliography"/>
      </w:pPr>
      <w:r w:rsidRPr="00270BA7">
        <w:lastRenderedPageBreak/>
        <w:t xml:space="preserve">Swisher, EM, Sakai, W, Karlan, BY, Wurz, K, Urban, N &amp; Taniguchi, T 2008, 'Secondary BRCA1 Mutations in BRCA1-Mutated Ovarian Carcinomas with Platinum Resistance', </w:t>
      </w:r>
      <w:r w:rsidRPr="00270BA7">
        <w:rPr>
          <w:i/>
        </w:rPr>
        <w:t>Cancer Research</w:t>
      </w:r>
      <w:r w:rsidRPr="00270BA7">
        <w:t>, vol. 68, no. 8, pp. 2581-2586.</w:t>
      </w:r>
    </w:p>
    <w:p w14:paraId="18927470" w14:textId="77777777" w:rsidR="00270BA7" w:rsidRDefault="00270BA7" w:rsidP="00270BA7">
      <w:pPr>
        <w:pStyle w:val="EndNoteBibliography"/>
      </w:pPr>
      <w:r w:rsidRPr="00270BA7">
        <w:t xml:space="preserve">Tempero, MA 2019, 'NCCN guidelines updates: pancreatic cancer', </w:t>
      </w:r>
      <w:r w:rsidRPr="00270BA7">
        <w:rPr>
          <w:i/>
        </w:rPr>
        <w:t>Journal of the National Comprehensive Cancer Network</w:t>
      </w:r>
      <w:r w:rsidRPr="00270BA7">
        <w:t>, vol. 17, no. 5.5, pp. 603-605.</w:t>
      </w:r>
    </w:p>
    <w:p w14:paraId="4B2B846E" w14:textId="77777777" w:rsidR="00270BA7" w:rsidRDefault="00270BA7" w:rsidP="00270BA7">
      <w:pPr>
        <w:pStyle w:val="EndNoteBibliography"/>
      </w:pPr>
      <w:r w:rsidRPr="00270BA7">
        <w:t xml:space="preserve">Turner, N &amp; Tutt, A 2012, 'Platinum chemotherapy for BRCA1-related breast cancer: do we need more evidence?', </w:t>
      </w:r>
      <w:r w:rsidRPr="00270BA7">
        <w:rPr>
          <w:i/>
        </w:rPr>
        <w:t>Breast Cancer Research</w:t>
      </w:r>
      <w:r w:rsidRPr="00270BA7">
        <w:t>, vol. 14, no. 6, 2012/11/13, p. 115.</w:t>
      </w:r>
    </w:p>
    <w:p w14:paraId="725200A8" w14:textId="77777777" w:rsidR="00270BA7" w:rsidRDefault="00270BA7" w:rsidP="00270BA7">
      <w:pPr>
        <w:pStyle w:val="EndNoteBibliography"/>
      </w:pPr>
      <w:r w:rsidRPr="00270BA7">
        <w:t xml:space="preserve">Turner, N, Tutt, A &amp; Ashworth, A 2004, 'Hallmarks of 'BRCAness' in sporadic cancers', </w:t>
      </w:r>
      <w:r w:rsidRPr="00270BA7">
        <w:rPr>
          <w:i/>
        </w:rPr>
        <w:t>Nature Reviews Cancer</w:t>
      </w:r>
      <w:r w:rsidRPr="00270BA7">
        <w:t>, vol. 4, no. 10, 2004/10/01, pp. 814-819.</w:t>
      </w:r>
    </w:p>
    <w:p w14:paraId="6EC4EB63" w14:textId="77777777" w:rsidR="00270BA7" w:rsidRDefault="00270BA7" w:rsidP="00270BA7">
      <w:pPr>
        <w:pStyle w:val="EndNoteBibliography"/>
      </w:pPr>
      <w:r w:rsidRPr="00270BA7">
        <w:t xml:space="preserve">Wong, C, Cuggia, A, Borgida, A, Holter, S, Hall, A, Connor, A, Akbari, MR, Gallinger, S &amp; Zogopoulos, G 2017, 'Germline mutations in seemingly sporadic pancreatic cancer', </w:t>
      </w:r>
      <w:r w:rsidRPr="00270BA7">
        <w:rPr>
          <w:i/>
        </w:rPr>
        <w:t>Journal of Clinical Oncology</w:t>
      </w:r>
      <w:r w:rsidRPr="00270BA7">
        <w:t>, vol. 35, no. 4_suppl, pp. 312-312.</w:t>
      </w:r>
    </w:p>
    <w:p w14:paraId="42608334" w14:textId="77777777" w:rsidR="00270BA7" w:rsidRDefault="00270BA7" w:rsidP="00270BA7">
      <w:pPr>
        <w:pStyle w:val="EndNoteBibliography"/>
      </w:pPr>
      <w:r w:rsidRPr="00270BA7">
        <w:t xml:space="preserve">Xu, G, Chapman, JR, Brandsma, I, Yuan, J, Mistrik, M, Bouwman, P, Bartkova, J, Gogola, E, Warmerdam, D, Barazas, M, Jaspers, JE, Watanabe, K, Pieterse, M, Kersbergen, A, Sol, W, Celie, PHN, Schouten, PC, van den Broek, B, Salman, A, Nieuwland, M, de Rink, I, de Ronde, J, Jalink, K, Boulton, SJ, Chen, J, van Gent, DC, Bartek, J, Jonkers, J, Borst, P &amp; Rottenberg, S 2015, 'REV7 counteracts DNA double-strand break resection and affects PARP inhibition', </w:t>
      </w:r>
      <w:r w:rsidRPr="00270BA7">
        <w:rPr>
          <w:i/>
        </w:rPr>
        <w:t>Nature</w:t>
      </w:r>
      <w:r w:rsidRPr="00270BA7">
        <w:t>, vol. 521, no. 7553, May 28, pp. 541-544.</w:t>
      </w:r>
    </w:p>
    <w:p w14:paraId="6D682CF1" w14:textId="13872343" w:rsidR="00127212" w:rsidRPr="00127212" w:rsidRDefault="00B9504D" w:rsidP="008763C8">
      <w:pPr>
        <w:pStyle w:val="EndNoteBibliography"/>
      </w:pPr>
      <w:r>
        <w:fldChar w:fldCharType="end"/>
      </w:r>
    </w:p>
    <w:sectPr w:rsidR="00127212" w:rsidRPr="00127212" w:rsidSect="00CD5554">
      <w:headerReference w:type="even" r:id="rId12"/>
      <w:footerReference w:type="default" r:id="rId13"/>
      <w:pgSz w:w="11906" w:h="16838"/>
      <w:pgMar w:top="709" w:right="1274" w:bottom="1276" w:left="1276"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2571F4" w14:textId="77777777" w:rsidR="00B90035" w:rsidRDefault="00B90035" w:rsidP="003D699E">
      <w:pPr>
        <w:spacing w:after="0" w:line="240" w:lineRule="auto"/>
      </w:pPr>
      <w:r>
        <w:separator/>
      </w:r>
    </w:p>
  </w:endnote>
  <w:endnote w:type="continuationSeparator" w:id="0">
    <w:p w14:paraId="47CBEB60" w14:textId="77777777" w:rsidR="00B90035" w:rsidRDefault="00B9003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193B188B" w14:textId="2CF92E29" w:rsidR="00B90035" w:rsidRDefault="00B90035"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D5554" w:rsidRPr="00CD5554">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9C6776">
          <w:rPr>
            <w:color w:val="808080" w:themeColor="background1" w:themeShade="80"/>
            <w:spacing w:val="60"/>
            <w:sz w:val="18"/>
            <w:szCs w:val="18"/>
          </w:rPr>
          <w:t>Ratified</w:t>
        </w:r>
        <w:r>
          <w:rPr>
            <w:color w:val="808080" w:themeColor="background1" w:themeShade="80"/>
            <w:spacing w:val="60"/>
            <w:sz w:val="18"/>
            <w:szCs w:val="18"/>
          </w:rPr>
          <w:t xml:space="preserve"> PICO – </w:t>
        </w:r>
        <w:r w:rsidR="009C6776">
          <w:rPr>
            <w:color w:val="808080" w:themeColor="background1" w:themeShade="80"/>
            <w:spacing w:val="60"/>
            <w:sz w:val="18"/>
            <w:szCs w:val="18"/>
          </w:rPr>
          <w:t>JUNE</w:t>
        </w:r>
        <w:r>
          <w:rPr>
            <w:color w:val="808080" w:themeColor="background1" w:themeShade="80"/>
            <w:spacing w:val="60"/>
            <w:sz w:val="18"/>
            <w:szCs w:val="18"/>
          </w:rPr>
          <w:t xml:space="preserve"> 2020</w:t>
        </w:r>
      </w:p>
      <w:p w14:paraId="0B294093" w14:textId="5B2E21C2" w:rsidR="00B90035" w:rsidRPr="00CF2DFA" w:rsidRDefault="00B90035"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619: G</w:t>
        </w:r>
        <w:r w:rsidRPr="001D19B9">
          <w:rPr>
            <w:color w:val="808080" w:themeColor="background1" w:themeShade="80"/>
            <w:spacing w:val="60"/>
            <w:sz w:val="18"/>
            <w:szCs w:val="18"/>
          </w:rPr>
          <w:t xml:space="preserve">ermline </w:t>
        </w:r>
        <w:r w:rsidRPr="001D19B9">
          <w:rPr>
            <w:i/>
            <w:color w:val="808080" w:themeColor="background1" w:themeShade="80"/>
            <w:spacing w:val="60"/>
            <w:sz w:val="18"/>
            <w:szCs w:val="18"/>
          </w:rPr>
          <w:t>BRCA1/2</w:t>
        </w:r>
        <w:r w:rsidRPr="001D19B9">
          <w:rPr>
            <w:color w:val="808080" w:themeColor="background1" w:themeShade="80"/>
            <w:spacing w:val="60"/>
            <w:sz w:val="18"/>
            <w:szCs w:val="18"/>
          </w:rPr>
          <w:t xml:space="preserve"> </w:t>
        </w:r>
        <w:r>
          <w:rPr>
            <w:color w:val="808080" w:themeColor="background1" w:themeShade="80"/>
            <w:spacing w:val="60"/>
            <w:sz w:val="18"/>
            <w:szCs w:val="18"/>
          </w:rPr>
          <w:t>variant testing</w:t>
        </w:r>
        <w:r w:rsidRPr="001D19B9">
          <w:rPr>
            <w:color w:val="808080" w:themeColor="background1" w:themeShade="80"/>
            <w:spacing w:val="60"/>
            <w:sz w:val="18"/>
            <w:szCs w:val="18"/>
          </w:rPr>
          <w:t xml:space="preserve"> in patients with metastatic pancreatic cancer to determine eligibility for olaparib</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FFC06" w14:textId="77777777" w:rsidR="00B90035" w:rsidRDefault="00B90035" w:rsidP="003D699E">
      <w:pPr>
        <w:spacing w:after="0" w:line="240" w:lineRule="auto"/>
      </w:pPr>
      <w:r>
        <w:separator/>
      </w:r>
    </w:p>
  </w:footnote>
  <w:footnote w:type="continuationSeparator" w:id="0">
    <w:p w14:paraId="10FF5F65" w14:textId="77777777" w:rsidR="00B90035" w:rsidRDefault="00B90035" w:rsidP="003D699E">
      <w:pPr>
        <w:spacing w:after="0" w:line="240" w:lineRule="auto"/>
      </w:pPr>
      <w:r>
        <w:continuationSeparator/>
      </w:r>
    </w:p>
  </w:footnote>
  <w:footnote w:id="1">
    <w:p w14:paraId="74F721C6" w14:textId="77777777" w:rsidR="00B90035" w:rsidRDefault="00B90035" w:rsidP="00180798">
      <w:pPr>
        <w:pStyle w:val="FootnoteText"/>
      </w:pPr>
      <w:r>
        <w:rPr>
          <w:rStyle w:val="FootnoteReference"/>
        </w:rPr>
        <w:footnoteRef/>
      </w:r>
      <w:r>
        <w:t xml:space="preserve"> </w:t>
      </w:r>
      <w:r w:rsidRPr="00180798">
        <w:t>Australian Pancreatic Cancer Genome Initiative</w:t>
      </w:r>
      <w:r>
        <w:t xml:space="preserve">. </w:t>
      </w:r>
      <w:r w:rsidRPr="00180798">
        <w:t>Pancreas Cancer Statistics</w:t>
      </w:r>
      <w:r>
        <w:t>. Available from URL:</w:t>
      </w:r>
      <w:r w:rsidRPr="00180798">
        <w:t xml:space="preserve"> </w:t>
      </w:r>
      <w:hyperlink r:id="rId1" w:history="1">
        <w:r w:rsidRPr="00213343">
          <w:rPr>
            <w:rStyle w:val="Hyperlink"/>
          </w:rPr>
          <w:t>https://www.pancreaticcancer.net.au/patients-pancreatic-cancer/statistics/</w:t>
        </w:r>
      </w:hyperlink>
      <w:r>
        <w:t xml:space="preserve"> </w:t>
      </w:r>
      <w:r w:rsidRPr="00180798">
        <w:t>[accessed 30 January 2020]</w:t>
      </w:r>
    </w:p>
  </w:footnote>
  <w:footnote w:id="2">
    <w:p w14:paraId="153DC6CE" w14:textId="77777777" w:rsidR="00B90035" w:rsidRDefault="00B90035" w:rsidP="00956A74">
      <w:pPr>
        <w:pStyle w:val="FootnoteText"/>
      </w:pPr>
      <w:r>
        <w:rPr>
          <w:rStyle w:val="FootnoteReference"/>
        </w:rPr>
        <w:footnoteRef/>
      </w:r>
      <w:r>
        <w:t xml:space="preserve"> T</w:t>
      </w:r>
      <w:r w:rsidRPr="008763C8">
        <w:t>he NCCN Pancreatic Cancer Guidelines</w:t>
      </w:r>
      <w:r>
        <w:t>.</w:t>
      </w:r>
      <w:r w:rsidRPr="008763C8">
        <w:t xml:space="preserve"> </w:t>
      </w:r>
      <w:r>
        <w:t>A</w:t>
      </w:r>
      <w:r w:rsidRPr="008763C8">
        <w:t xml:space="preserve">vailable from URL: </w:t>
      </w:r>
      <w:hyperlink r:id="rId2" w:anchor="site" w:history="1">
        <w:r w:rsidRPr="003F15E0">
          <w:rPr>
            <w:rStyle w:val="Hyperlink"/>
          </w:rPr>
          <w:t>https://www.nccn.org/professionals/physician_gls/default.aspx#site</w:t>
        </w:r>
      </w:hyperlink>
      <w:r>
        <w:t xml:space="preserve"> </w:t>
      </w:r>
      <w:r w:rsidRPr="00600D12">
        <w:t xml:space="preserve">[accessed </w:t>
      </w:r>
      <w:r>
        <w:t>4 Febru</w:t>
      </w:r>
      <w:r w:rsidRPr="00600D12">
        <w:t>ary 2020]</w:t>
      </w:r>
    </w:p>
  </w:footnote>
  <w:footnote w:id="3">
    <w:p w14:paraId="350DAB4B" w14:textId="77777777" w:rsidR="00B90035" w:rsidRDefault="00B90035" w:rsidP="00260779">
      <w:pPr>
        <w:pStyle w:val="FootnoteText"/>
      </w:pPr>
      <w:r>
        <w:rPr>
          <w:rStyle w:val="FootnoteReference"/>
        </w:rPr>
        <w:footnoteRef/>
      </w:r>
      <w:r>
        <w:t xml:space="preserve"> </w:t>
      </w:r>
      <w:r w:rsidRPr="00CD5554">
        <w:rPr>
          <w:sz w:val="18"/>
        </w:rPr>
        <w:t xml:space="preserve">Myriad. BRACAnalysis CDx Executive Summary. Available from URL: </w:t>
      </w:r>
      <w:hyperlink r:id="rId3" w:history="1">
        <w:r w:rsidRPr="00CD5554">
          <w:rPr>
            <w:rStyle w:val="Hyperlink"/>
            <w:sz w:val="18"/>
          </w:rPr>
          <w:t>https://myriad.com/managed-care/bracanalysis-cdx/</w:t>
        </w:r>
      </w:hyperlink>
      <w:r w:rsidRPr="00CD5554">
        <w:rPr>
          <w:sz w:val="18"/>
        </w:rPr>
        <w:t xml:space="preserve"> [accessed 27 February 2020]</w:t>
      </w:r>
    </w:p>
  </w:footnote>
  <w:footnote w:id="4">
    <w:p w14:paraId="57D636F3" w14:textId="77777777" w:rsidR="00B90035" w:rsidRPr="00CD5554" w:rsidRDefault="00B90035" w:rsidP="009B0012">
      <w:pPr>
        <w:pStyle w:val="FootnoteText"/>
        <w:rPr>
          <w:sz w:val="18"/>
          <w:szCs w:val="18"/>
        </w:rPr>
      </w:pPr>
      <w:r>
        <w:rPr>
          <w:rStyle w:val="FootnoteReference"/>
        </w:rPr>
        <w:footnoteRef/>
      </w:r>
      <w:r>
        <w:t xml:space="preserve"> </w:t>
      </w:r>
      <w:r w:rsidRPr="00CD5554">
        <w:rPr>
          <w:sz w:val="18"/>
          <w:szCs w:val="18"/>
        </w:rPr>
        <w:t xml:space="preserve">Cancer Institute of NSW, EviQ Pancreas and biliary medical oncology. Available from URL: </w:t>
      </w:r>
      <w:hyperlink r:id="rId4" w:history="1">
        <w:r w:rsidRPr="00CD5554">
          <w:rPr>
            <w:rStyle w:val="Hyperlink"/>
            <w:sz w:val="18"/>
            <w:szCs w:val="18"/>
          </w:rPr>
          <w:t>https://www.eviq.org.au/medical-oncology/upper-gastrointestinal/pancreas-and-biliary</w:t>
        </w:r>
      </w:hyperlink>
      <w:r w:rsidRPr="00CD5554">
        <w:rPr>
          <w:sz w:val="18"/>
          <w:szCs w:val="18"/>
        </w:rPr>
        <w:t xml:space="preserve"> [accessed 12 February 2020]</w:t>
      </w:r>
    </w:p>
  </w:footnote>
  <w:footnote w:id="5">
    <w:p w14:paraId="5006FB37" w14:textId="77777777" w:rsidR="00B90035" w:rsidRDefault="00B90035">
      <w:pPr>
        <w:pStyle w:val="FootnoteText"/>
      </w:pPr>
      <w:r w:rsidRPr="00CD5554">
        <w:rPr>
          <w:rStyle w:val="FootnoteReference"/>
          <w:sz w:val="18"/>
          <w:szCs w:val="18"/>
        </w:rPr>
        <w:footnoteRef/>
      </w:r>
      <w:r w:rsidRPr="00CD5554">
        <w:rPr>
          <w:sz w:val="18"/>
          <w:szCs w:val="18"/>
        </w:rPr>
        <w:t xml:space="preserve"> The NCCN Pancreatic Cancer Guidelines. Available from URL: </w:t>
      </w:r>
      <w:hyperlink r:id="rId5" w:anchor="site" w:history="1">
        <w:r w:rsidRPr="00CD5554">
          <w:rPr>
            <w:rStyle w:val="Hyperlink"/>
            <w:sz w:val="18"/>
            <w:szCs w:val="18"/>
          </w:rPr>
          <w:t>https://www.nccn.org/professionals/physician_gls/default.aspx#site</w:t>
        </w:r>
      </w:hyperlink>
      <w:r w:rsidRPr="00CD5554">
        <w:rPr>
          <w:sz w:val="18"/>
          <w:szCs w:val="18"/>
        </w:rPr>
        <w:t xml:space="preserve"> [accessed 4 February 2020]</w:t>
      </w:r>
    </w:p>
  </w:footnote>
  <w:footnote w:id="6">
    <w:p w14:paraId="36E05F3F" w14:textId="77777777" w:rsidR="00B90035" w:rsidRDefault="00B90035">
      <w:pPr>
        <w:pStyle w:val="FootnoteText"/>
      </w:pPr>
      <w:r>
        <w:rPr>
          <w:rStyle w:val="FootnoteReference"/>
        </w:rPr>
        <w:footnoteRef/>
      </w:r>
      <w:r>
        <w:t xml:space="preserve"> </w:t>
      </w:r>
      <w:r w:rsidRPr="00DD031D">
        <w:t xml:space="preserve">The NCCN Pancreatic Cancer Guidelines. Available from URL: </w:t>
      </w:r>
      <w:hyperlink r:id="rId6" w:anchor="site" w:history="1">
        <w:r w:rsidRPr="000B7238">
          <w:rPr>
            <w:rStyle w:val="Hyperlink"/>
          </w:rPr>
          <w:t>https://www.nccn.org/professionals/physician_gls/default.aspx#site</w:t>
        </w:r>
      </w:hyperlink>
      <w:r w:rsidRPr="00DD031D">
        <w:t xml:space="preserve"> [accessed 4 February 202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FCDA2" w14:textId="77777777" w:rsidR="00B90035" w:rsidRDefault="00B90035">
    <w:pPr>
      <w:pStyle w:val="Header"/>
    </w:pPr>
    <w:r>
      <w:rPr>
        <w:noProof/>
        <w:lang w:eastAsia="en-AU"/>
      </w:rPr>
      <mc:AlternateContent>
        <mc:Choice Requires="wps">
          <w:drawing>
            <wp:anchor distT="0" distB="0" distL="114300" distR="114300" simplePos="0" relativeHeight="251657728" behindDoc="1" locked="0" layoutInCell="0" allowOverlap="1" wp14:anchorId="48938516" wp14:editId="5E6572EF">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8E0A1C" w14:textId="77777777" w:rsidR="00B90035" w:rsidRDefault="00B90035"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938516"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5E8E0A1C" w14:textId="77777777" w:rsidR="00B90035" w:rsidRDefault="00B90035"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11946"/>
    <w:multiLevelType w:val="hybridMultilevel"/>
    <w:tmpl w:val="7F5694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026252"/>
    <w:multiLevelType w:val="hybridMultilevel"/>
    <w:tmpl w:val="A0901C8E"/>
    <w:lvl w:ilvl="0" w:tplc="0C090001">
      <w:start w:val="1"/>
      <w:numFmt w:val="bullet"/>
      <w:lvlText w:val=""/>
      <w:lvlJc w:val="left"/>
      <w:pPr>
        <w:ind w:left="720" w:hanging="360"/>
      </w:pPr>
      <w:rPr>
        <w:rFonts w:ascii="Symbol" w:hAnsi="Symbol" w:hint="default"/>
      </w:rPr>
    </w:lvl>
    <w:lvl w:ilvl="1" w:tplc="B58C6792">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524273"/>
    <w:multiLevelType w:val="hybridMultilevel"/>
    <w:tmpl w:val="06E02A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96E6414"/>
    <w:multiLevelType w:val="hybridMultilevel"/>
    <w:tmpl w:val="54C68140"/>
    <w:lvl w:ilvl="0" w:tplc="833AC8B4">
      <w:numFmt w:val="bullet"/>
      <w:lvlText w:val="•"/>
      <w:lvlJc w:val="left"/>
      <w:pPr>
        <w:ind w:left="720" w:hanging="720"/>
      </w:pPr>
      <w:rPr>
        <w:rFonts w:ascii="Calibri" w:eastAsia="Calibr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9F66236"/>
    <w:multiLevelType w:val="hybridMultilevel"/>
    <w:tmpl w:val="0E449F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41420E"/>
    <w:multiLevelType w:val="hybridMultilevel"/>
    <w:tmpl w:val="0B5C1B7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E091AEB"/>
    <w:multiLevelType w:val="hybridMultilevel"/>
    <w:tmpl w:val="D700C2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19AB6BB8"/>
    <w:multiLevelType w:val="hybridMultilevel"/>
    <w:tmpl w:val="62F00E36"/>
    <w:lvl w:ilvl="0" w:tplc="833AC8B4">
      <w:numFmt w:val="bullet"/>
      <w:lvlText w:val="•"/>
      <w:lvlJc w:val="left"/>
      <w:pPr>
        <w:ind w:left="1080" w:hanging="720"/>
      </w:pPr>
      <w:rPr>
        <w:rFonts w:ascii="Calibri" w:eastAsia="Calibri" w:hAnsi="Calibri" w:cs="Calibri" w:hint="default"/>
      </w:rPr>
    </w:lvl>
    <w:lvl w:ilvl="1" w:tplc="A0A6ABE8">
      <w:numFmt w:val="bullet"/>
      <w:lvlText w:val=""/>
      <w:lvlJc w:val="left"/>
      <w:pPr>
        <w:ind w:left="1800" w:hanging="720"/>
      </w:pPr>
      <w:rPr>
        <w:rFonts w:ascii="Symbol" w:eastAsia="Calibri" w:hAnsi="Symbol"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F16128"/>
    <w:multiLevelType w:val="hybridMultilevel"/>
    <w:tmpl w:val="02305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9845FE6"/>
    <w:multiLevelType w:val="hybridMultilevel"/>
    <w:tmpl w:val="8B76B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E05336A"/>
    <w:multiLevelType w:val="hybridMultilevel"/>
    <w:tmpl w:val="3CB40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F796955"/>
    <w:multiLevelType w:val="hybridMultilevel"/>
    <w:tmpl w:val="391C35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0B120A2"/>
    <w:multiLevelType w:val="hybridMultilevel"/>
    <w:tmpl w:val="FE328FD2"/>
    <w:lvl w:ilvl="0" w:tplc="91C6E6F6">
      <w:start w:val="5"/>
      <w:numFmt w:val="bullet"/>
      <w:lvlText w:val="•"/>
      <w:lvlJc w:val="left"/>
      <w:pPr>
        <w:ind w:left="720" w:hanging="720"/>
      </w:pPr>
      <w:rPr>
        <w:rFonts w:ascii="Calibri" w:eastAsia="Calibr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A546234"/>
    <w:multiLevelType w:val="hybridMultilevel"/>
    <w:tmpl w:val="EEB8B7CC"/>
    <w:lvl w:ilvl="0" w:tplc="92540D0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FA54CE2"/>
    <w:multiLevelType w:val="hybridMultilevel"/>
    <w:tmpl w:val="8736B35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43402292"/>
    <w:multiLevelType w:val="hybridMultilevel"/>
    <w:tmpl w:val="D02C9E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58D67A6"/>
    <w:multiLevelType w:val="hybridMultilevel"/>
    <w:tmpl w:val="7102E66A"/>
    <w:lvl w:ilvl="0" w:tplc="F7B0E48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122A1F"/>
    <w:multiLevelType w:val="hybridMultilevel"/>
    <w:tmpl w:val="46CEB7C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15:restartNumberingAfterBreak="0">
    <w:nsid w:val="4B0B3BF1"/>
    <w:multiLevelType w:val="hybridMultilevel"/>
    <w:tmpl w:val="BDA62472"/>
    <w:lvl w:ilvl="0" w:tplc="833AC8B4">
      <w:numFmt w:val="bullet"/>
      <w:lvlText w:val="•"/>
      <w:lvlJc w:val="left"/>
      <w:pPr>
        <w:ind w:left="1080" w:hanging="72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02434FF"/>
    <w:multiLevelType w:val="hybridMultilevel"/>
    <w:tmpl w:val="B78E41F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4381DBE"/>
    <w:multiLevelType w:val="hybridMultilevel"/>
    <w:tmpl w:val="694A9592"/>
    <w:lvl w:ilvl="0" w:tplc="91C6E6F6">
      <w:start w:val="5"/>
      <w:numFmt w:val="bullet"/>
      <w:lvlText w:val="•"/>
      <w:lvlJc w:val="left"/>
      <w:pPr>
        <w:ind w:left="72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8C71055"/>
    <w:multiLevelType w:val="hybridMultilevel"/>
    <w:tmpl w:val="FBA6BD4A"/>
    <w:lvl w:ilvl="0" w:tplc="3BE07264">
      <w:numFmt w:val="bullet"/>
      <w:lvlText w:val="•"/>
      <w:lvlJc w:val="left"/>
      <w:pPr>
        <w:ind w:left="720" w:hanging="720"/>
      </w:pPr>
      <w:rPr>
        <w:rFonts w:ascii="Calibri" w:eastAsia="Calibr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E384A81"/>
    <w:multiLevelType w:val="hybridMultilevel"/>
    <w:tmpl w:val="144C0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2D26C83"/>
    <w:multiLevelType w:val="hybridMultilevel"/>
    <w:tmpl w:val="57DC1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0A111C0"/>
    <w:multiLevelType w:val="hybridMultilevel"/>
    <w:tmpl w:val="2B86F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15:restartNumberingAfterBreak="0">
    <w:nsid w:val="777C115D"/>
    <w:multiLevelType w:val="hybridMultilevel"/>
    <w:tmpl w:val="BDC265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6"/>
  </w:num>
  <w:num w:numId="3">
    <w:abstractNumId w:val="12"/>
  </w:num>
  <w:num w:numId="4">
    <w:abstractNumId w:val="31"/>
  </w:num>
  <w:num w:numId="5">
    <w:abstractNumId w:val="33"/>
  </w:num>
  <w:num w:numId="6">
    <w:abstractNumId w:val="22"/>
  </w:num>
  <w:num w:numId="7">
    <w:abstractNumId w:val="9"/>
  </w:num>
  <w:num w:numId="8">
    <w:abstractNumId w:val="7"/>
  </w:num>
  <w:num w:numId="9">
    <w:abstractNumId w:val="25"/>
  </w:num>
  <w:num w:numId="10">
    <w:abstractNumId w:val="34"/>
  </w:num>
  <w:num w:numId="11">
    <w:abstractNumId w:val="1"/>
  </w:num>
  <w:num w:numId="12">
    <w:abstractNumId w:val="30"/>
  </w:num>
  <w:num w:numId="13">
    <w:abstractNumId w:val="3"/>
  </w:num>
  <w:num w:numId="14">
    <w:abstractNumId w:val="17"/>
  </w:num>
  <w:num w:numId="15">
    <w:abstractNumId w:val="19"/>
  </w:num>
  <w:num w:numId="16">
    <w:abstractNumId w:val="16"/>
  </w:num>
  <w:num w:numId="17">
    <w:abstractNumId w:val="27"/>
  </w:num>
  <w:num w:numId="18">
    <w:abstractNumId w:val="15"/>
  </w:num>
  <w:num w:numId="19">
    <w:abstractNumId w:val="28"/>
  </w:num>
  <w:num w:numId="20">
    <w:abstractNumId w:val="29"/>
  </w:num>
  <w:num w:numId="21">
    <w:abstractNumId w:val="10"/>
  </w:num>
  <w:num w:numId="22">
    <w:abstractNumId w:val="23"/>
  </w:num>
  <w:num w:numId="23">
    <w:abstractNumId w:val="4"/>
  </w:num>
  <w:num w:numId="24">
    <w:abstractNumId w:val="11"/>
  </w:num>
  <w:num w:numId="25">
    <w:abstractNumId w:val="14"/>
  </w:num>
  <w:num w:numId="26">
    <w:abstractNumId w:val="32"/>
  </w:num>
  <w:num w:numId="27">
    <w:abstractNumId w:val="8"/>
  </w:num>
  <w:num w:numId="28">
    <w:abstractNumId w:val="0"/>
  </w:num>
  <w:num w:numId="29">
    <w:abstractNumId w:val="5"/>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24"/>
  </w:num>
  <w:num w:numId="33">
    <w:abstractNumId w:val="18"/>
  </w:num>
  <w:num w:numId="34">
    <w:abstractNumId w:val="20"/>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5ts0r4xw0v2etrfjp2zx5zpxw0te2ex09&quot;&gt;MSAC 1619&lt;record-ids&gt;&lt;item&gt;1&lt;/item&gt;&lt;item&gt;2&lt;/item&gt;&lt;item&gt;3&lt;/item&gt;&lt;item&gt;4&lt;/item&gt;&lt;item&gt;5&lt;/item&gt;&lt;item&gt;6&lt;/item&gt;&lt;item&gt;7&lt;/item&gt;&lt;item&gt;8&lt;/item&gt;&lt;item&gt;16&lt;/item&gt;&lt;item&gt;17&lt;/item&gt;&lt;item&gt;18&lt;/item&gt;&lt;item&gt;19&lt;/item&gt;&lt;item&gt;20&lt;/item&gt;&lt;item&gt;21&lt;/item&gt;&lt;item&gt;22&lt;/item&gt;&lt;item&gt;23&lt;/item&gt;&lt;item&gt;25&lt;/item&gt;&lt;item&gt;26&lt;/item&gt;&lt;item&gt;27&lt;/item&gt;&lt;item&gt;28&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5&lt;/item&gt;&lt;item&gt;66&lt;/item&gt;&lt;item&gt;67&lt;/item&gt;&lt;item&gt;68&lt;/item&gt;&lt;item&gt;69&lt;/item&gt;&lt;item&gt;70&lt;/item&gt;&lt;item&gt;71&lt;/item&gt;&lt;item&gt;72&lt;/item&gt;&lt;item&gt;76&lt;/item&gt;&lt;item&gt;80&lt;/item&gt;&lt;item&gt;81&lt;/item&gt;&lt;item&gt;82&lt;/item&gt;&lt;item&gt;83&lt;/item&gt;&lt;item&gt;84&lt;/item&gt;&lt;item&gt;85&lt;/item&gt;&lt;item&gt;86&lt;/item&gt;&lt;/record-ids&gt;&lt;/item&gt;&lt;/Libraries&gt;"/>
  </w:docVars>
  <w:rsids>
    <w:rsidRoot w:val="0044715D"/>
    <w:rsid w:val="00002118"/>
    <w:rsid w:val="000038A1"/>
    <w:rsid w:val="00004548"/>
    <w:rsid w:val="00010697"/>
    <w:rsid w:val="00011BA3"/>
    <w:rsid w:val="00014375"/>
    <w:rsid w:val="00015D75"/>
    <w:rsid w:val="00023B41"/>
    <w:rsid w:val="00027FC4"/>
    <w:rsid w:val="0003068E"/>
    <w:rsid w:val="00032F32"/>
    <w:rsid w:val="0003367B"/>
    <w:rsid w:val="00036CAF"/>
    <w:rsid w:val="00047571"/>
    <w:rsid w:val="00057693"/>
    <w:rsid w:val="00063AC8"/>
    <w:rsid w:val="00063B9D"/>
    <w:rsid w:val="00065598"/>
    <w:rsid w:val="00073192"/>
    <w:rsid w:val="0008713D"/>
    <w:rsid w:val="00090887"/>
    <w:rsid w:val="000936B4"/>
    <w:rsid w:val="00093E33"/>
    <w:rsid w:val="000A0FBA"/>
    <w:rsid w:val="000A3E34"/>
    <w:rsid w:val="000B519A"/>
    <w:rsid w:val="000B6F29"/>
    <w:rsid w:val="000C6F55"/>
    <w:rsid w:val="000D2C6F"/>
    <w:rsid w:val="000D47A3"/>
    <w:rsid w:val="000D78D2"/>
    <w:rsid w:val="000E1F93"/>
    <w:rsid w:val="000E38D1"/>
    <w:rsid w:val="000E449B"/>
    <w:rsid w:val="000E4636"/>
    <w:rsid w:val="000E7E5C"/>
    <w:rsid w:val="000F0951"/>
    <w:rsid w:val="000F4240"/>
    <w:rsid w:val="000F5CE5"/>
    <w:rsid w:val="00100636"/>
    <w:rsid w:val="001115FA"/>
    <w:rsid w:val="001132A9"/>
    <w:rsid w:val="001207CD"/>
    <w:rsid w:val="00121AE3"/>
    <w:rsid w:val="001220A2"/>
    <w:rsid w:val="00127212"/>
    <w:rsid w:val="0013028A"/>
    <w:rsid w:val="00133CBE"/>
    <w:rsid w:val="00143DC8"/>
    <w:rsid w:val="00144365"/>
    <w:rsid w:val="001455EC"/>
    <w:rsid w:val="00154F2D"/>
    <w:rsid w:val="0015515B"/>
    <w:rsid w:val="00155741"/>
    <w:rsid w:val="0016186A"/>
    <w:rsid w:val="001706C9"/>
    <w:rsid w:val="00180798"/>
    <w:rsid w:val="00180D7E"/>
    <w:rsid w:val="00185A78"/>
    <w:rsid w:val="0018656B"/>
    <w:rsid w:val="00191E53"/>
    <w:rsid w:val="00194AC4"/>
    <w:rsid w:val="00197879"/>
    <w:rsid w:val="00197E42"/>
    <w:rsid w:val="001A16D3"/>
    <w:rsid w:val="001B7A8E"/>
    <w:rsid w:val="001C667F"/>
    <w:rsid w:val="001C7BB7"/>
    <w:rsid w:val="001D19B9"/>
    <w:rsid w:val="001F2A5C"/>
    <w:rsid w:val="001F358D"/>
    <w:rsid w:val="001F461E"/>
    <w:rsid w:val="001F7400"/>
    <w:rsid w:val="00204A01"/>
    <w:rsid w:val="00207557"/>
    <w:rsid w:val="00225CC0"/>
    <w:rsid w:val="00230A0F"/>
    <w:rsid w:val="002319A9"/>
    <w:rsid w:val="00231D58"/>
    <w:rsid w:val="00233C54"/>
    <w:rsid w:val="00237E15"/>
    <w:rsid w:val="0024150C"/>
    <w:rsid w:val="00250A8E"/>
    <w:rsid w:val="002510E5"/>
    <w:rsid w:val="00252834"/>
    <w:rsid w:val="0025479E"/>
    <w:rsid w:val="00260779"/>
    <w:rsid w:val="00264BAD"/>
    <w:rsid w:val="00266B93"/>
    <w:rsid w:val="00270BA7"/>
    <w:rsid w:val="0027286C"/>
    <w:rsid w:val="00276CAC"/>
    <w:rsid w:val="002777DE"/>
    <w:rsid w:val="00277930"/>
    <w:rsid w:val="00282A07"/>
    <w:rsid w:val="00282B7B"/>
    <w:rsid w:val="002844EC"/>
    <w:rsid w:val="0028753B"/>
    <w:rsid w:val="00292DE9"/>
    <w:rsid w:val="00295D97"/>
    <w:rsid w:val="00296D8C"/>
    <w:rsid w:val="002A03CE"/>
    <w:rsid w:val="002A3C5E"/>
    <w:rsid w:val="002A4909"/>
    <w:rsid w:val="002A66BD"/>
    <w:rsid w:val="002B226C"/>
    <w:rsid w:val="002B279B"/>
    <w:rsid w:val="002B2D52"/>
    <w:rsid w:val="002B3338"/>
    <w:rsid w:val="002B66E8"/>
    <w:rsid w:val="002C2362"/>
    <w:rsid w:val="002C5D71"/>
    <w:rsid w:val="002E02C5"/>
    <w:rsid w:val="002E0715"/>
    <w:rsid w:val="002E1C67"/>
    <w:rsid w:val="002E283B"/>
    <w:rsid w:val="002E3B2C"/>
    <w:rsid w:val="002E41FA"/>
    <w:rsid w:val="002E5660"/>
    <w:rsid w:val="002F252B"/>
    <w:rsid w:val="00303C94"/>
    <w:rsid w:val="003057B0"/>
    <w:rsid w:val="0031517C"/>
    <w:rsid w:val="00322E75"/>
    <w:rsid w:val="00323005"/>
    <w:rsid w:val="00327F7D"/>
    <w:rsid w:val="00337E50"/>
    <w:rsid w:val="00344861"/>
    <w:rsid w:val="00350046"/>
    <w:rsid w:val="003503D7"/>
    <w:rsid w:val="00350A7D"/>
    <w:rsid w:val="003527E5"/>
    <w:rsid w:val="00353389"/>
    <w:rsid w:val="00357892"/>
    <w:rsid w:val="00362776"/>
    <w:rsid w:val="00365C5E"/>
    <w:rsid w:val="00366A66"/>
    <w:rsid w:val="00376713"/>
    <w:rsid w:val="00382875"/>
    <w:rsid w:val="003924FF"/>
    <w:rsid w:val="003A1A7B"/>
    <w:rsid w:val="003B3DB2"/>
    <w:rsid w:val="003C029F"/>
    <w:rsid w:val="003C573F"/>
    <w:rsid w:val="003D38CF"/>
    <w:rsid w:val="003D4184"/>
    <w:rsid w:val="003D699E"/>
    <w:rsid w:val="003D76F9"/>
    <w:rsid w:val="003D7756"/>
    <w:rsid w:val="003E0382"/>
    <w:rsid w:val="003E1CBE"/>
    <w:rsid w:val="003E3138"/>
    <w:rsid w:val="003E33F3"/>
    <w:rsid w:val="003E7B2B"/>
    <w:rsid w:val="003F152D"/>
    <w:rsid w:val="003F1F87"/>
    <w:rsid w:val="003F563B"/>
    <w:rsid w:val="003F632E"/>
    <w:rsid w:val="00404C95"/>
    <w:rsid w:val="00411511"/>
    <w:rsid w:val="004174C5"/>
    <w:rsid w:val="004234B2"/>
    <w:rsid w:val="0042483F"/>
    <w:rsid w:val="00427C2F"/>
    <w:rsid w:val="00440228"/>
    <w:rsid w:val="004426B4"/>
    <w:rsid w:val="00443DEF"/>
    <w:rsid w:val="0044715D"/>
    <w:rsid w:val="00450355"/>
    <w:rsid w:val="004526AF"/>
    <w:rsid w:val="004546B5"/>
    <w:rsid w:val="00461601"/>
    <w:rsid w:val="00485D05"/>
    <w:rsid w:val="00490E89"/>
    <w:rsid w:val="00493F03"/>
    <w:rsid w:val="004A0933"/>
    <w:rsid w:val="004A187C"/>
    <w:rsid w:val="004A43EE"/>
    <w:rsid w:val="004A5CBB"/>
    <w:rsid w:val="004A6DAF"/>
    <w:rsid w:val="004B01A4"/>
    <w:rsid w:val="004B186D"/>
    <w:rsid w:val="004B4BE0"/>
    <w:rsid w:val="004B5379"/>
    <w:rsid w:val="004B5A52"/>
    <w:rsid w:val="004B62EB"/>
    <w:rsid w:val="004B7277"/>
    <w:rsid w:val="004C1B16"/>
    <w:rsid w:val="004C1FA9"/>
    <w:rsid w:val="004D0DD5"/>
    <w:rsid w:val="004D1D41"/>
    <w:rsid w:val="004D336A"/>
    <w:rsid w:val="004D4E0F"/>
    <w:rsid w:val="004E42FC"/>
    <w:rsid w:val="004E5842"/>
    <w:rsid w:val="004F0019"/>
    <w:rsid w:val="004F4840"/>
    <w:rsid w:val="00505BB7"/>
    <w:rsid w:val="00506BE6"/>
    <w:rsid w:val="0051051A"/>
    <w:rsid w:val="00511A6F"/>
    <w:rsid w:val="00512193"/>
    <w:rsid w:val="00513374"/>
    <w:rsid w:val="00520F33"/>
    <w:rsid w:val="005247F0"/>
    <w:rsid w:val="00524E99"/>
    <w:rsid w:val="00525AA1"/>
    <w:rsid w:val="00536758"/>
    <w:rsid w:val="00542265"/>
    <w:rsid w:val="005434F1"/>
    <w:rsid w:val="00543A25"/>
    <w:rsid w:val="005465DB"/>
    <w:rsid w:val="0055531E"/>
    <w:rsid w:val="0056246A"/>
    <w:rsid w:val="005640CC"/>
    <w:rsid w:val="00567047"/>
    <w:rsid w:val="00577C91"/>
    <w:rsid w:val="005803E5"/>
    <w:rsid w:val="00583C40"/>
    <w:rsid w:val="00587D1B"/>
    <w:rsid w:val="005A28FD"/>
    <w:rsid w:val="005B7CB3"/>
    <w:rsid w:val="005C22A4"/>
    <w:rsid w:val="005C3BE7"/>
    <w:rsid w:val="005C54E9"/>
    <w:rsid w:val="005C7B58"/>
    <w:rsid w:val="005D6C41"/>
    <w:rsid w:val="005E28D2"/>
    <w:rsid w:val="005E5FFE"/>
    <w:rsid w:val="005E78A3"/>
    <w:rsid w:val="005E7E21"/>
    <w:rsid w:val="005F4D2F"/>
    <w:rsid w:val="00600D12"/>
    <w:rsid w:val="006117AE"/>
    <w:rsid w:val="00617018"/>
    <w:rsid w:val="006248E3"/>
    <w:rsid w:val="00627224"/>
    <w:rsid w:val="006274EB"/>
    <w:rsid w:val="00627B5C"/>
    <w:rsid w:val="00630F86"/>
    <w:rsid w:val="006358D1"/>
    <w:rsid w:val="00635E37"/>
    <w:rsid w:val="00636D7C"/>
    <w:rsid w:val="00644552"/>
    <w:rsid w:val="00644920"/>
    <w:rsid w:val="00645C5B"/>
    <w:rsid w:val="00651554"/>
    <w:rsid w:val="00651A8E"/>
    <w:rsid w:val="00655327"/>
    <w:rsid w:val="006568DC"/>
    <w:rsid w:val="006643A2"/>
    <w:rsid w:val="00670A48"/>
    <w:rsid w:val="006712AB"/>
    <w:rsid w:val="006874C6"/>
    <w:rsid w:val="00697551"/>
    <w:rsid w:val="006A3B2A"/>
    <w:rsid w:val="006B41DD"/>
    <w:rsid w:val="006B6204"/>
    <w:rsid w:val="006C3054"/>
    <w:rsid w:val="006C5D45"/>
    <w:rsid w:val="006C723F"/>
    <w:rsid w:val="006D0ECD"/>
    <w:rsid w:val="006D1643"/>
    <w:rsid w:val="006D16C8"/>
    <w:rsid w:val="006E19B2"/>
    <w:rsid w:val="006E1CFC"/>
    <w:rsid w:val="00701B16"/>
    <w:rsid w:val="00701BCC"/>
    <w:rsid w:val="00707872"/>
    <w:rsid w:val="007218FE"/>
    <w:rsid w:val="00727BB6"/>
    <w:rsid w:val="00734F81"/>
    <w:rsid w:val="0073757B"/>
    <w:rsid w:val="007416FD"/>
    <w:rsid w:val="00746E13"/>
    <w:rsid w:val="007473E1"/>
    <w:rsid w:val="00751006"/>
    <w:rsid w:val="00752491"/>
    <w:rsid w:val="007742AA"/>
    <w:rsid w:val="00774F86"/>
    <w:rsid w:val="00777CA1"/>
    <w:rsid w:val="0078015F"/>
    <w:rsid w:val="00780674"/>
    <w:rsid w:val="00780D84"/>
    <w:rsid w:val="0078278F"/>
    <w:rsid w:val="00785F10"/>
    <w:rsid w:val="007A4DB8"/>
    <w:rsid w:val="007A77E8"/>
    <w:rsid w:val="007B1F75"/>
    <w:rsid w:val="007B4303"/>
    <w:rsid w:val="007C1DA5"/>
    <w:rsid w:val="007D429E"/>
    <w:rsid w:val="007D7087"/>
    <w:rsid w:val="007E7B4A"/>
    <w:rsid w:val="007E7E23"/>
    <w:rsid w:val="007F093D"/>
    <w:rsid w:val="007F154A"/>
    <w:rsid w:val="007F30D2"/>
    <w:rsid w:val="007F4E20"/>
    <w:rsid w:val="007F539C"/>
    <w:rsid w:val="008019FB"/>
    <w:rsid w:val="00807677"/>
    <w:rsid w:val="0081107B"/>
    <w:rsid w:val="0081469D"/>
    <w:rsid w:val="00831CA9"/>
    <w:rsid w:val="00831F0E"/>
    <w:rsid w:val="00833263"/>
    <w:rsid w:val="00836B79"/>
    <w:rsid w:val="008425D2"/>
    <w:rsid w:val="00851076"/>
    <w:rsid w:val="00855B7A"/>
    <w:rsid w:val="0085623E"/>
    <w:rsid w:val="00863A72"/>
    <w:rsid w:val="00863B71"/>
    <w:rsid w:val="00863D87"/>
    <w:rsid w:val="00864286"/>
    <w:rsid w:val="00870120"/>
    <w:rsid w:val="00870245"/>
    <w:rsid w:val="008706D6"/>
    <w:rsid w:val="00873824"/>
    <w:rsid w:val="00874BA7"/>
    <w:rsid w:val="008757BF"/>
    <w:rsid w:val="008763C8"/>
    <w:rsid w:val="00876A1A"/>
    <w:rsid w:val="008818CC"/>
    <w:rsid w:val="00893AFC"/>
    <w:rsid w:val="00895BCC"/>
    <w:rsid w:val="00896845"/>
    <w:rsid w:val="008A63D8"/>
    <w:rsid w:val="008A6609"/>
    <w:rsid w:val="008B60BA"/>
    <w:rsid w:val="008C32EE"/>
    <w:rsid w:val="008C3E5E"/>
    <w:rsid w:val="008D281E"/>
    <w:rsid w:val="008E3F01"/>
    <w:rsid w:val="008E5574"/>
    <w:rsid w:val="008E6280"/>
    <w:rsid w:val="008F70CC"/>
    <w:rsid w:val="00904026"/>
    <w:rsid w:val="009123C2"/>
    <w:rsid w:val="00915AAE"/>
    <w:rsid w:val="00920B82"/>
    <w:rsid w:val="00932192"/>
    <w:rsid w:val="00933DD1"/>
    <w:rsid w:val="00937894"/>
    <w:rsid w:val="009420F7"/>
    <w:rsid w:val="0094445F"/>
    <w:rsid w:val="00953ED7"/>
    <w:rsid w:val="00956A74"/>
    <w:rsid w:val="00961BDB"/>
    <w:rsid w:val="00961C0E"/>
    <w:rsid w:val="0096231C"/>
    <w:rsid w:val="00972E61"/>
    <w:rsid w:val="00976046"/>
    <w:rsid w:val="009805A2"/>
    <w:rsid w:val="00995A51"/>
    <w:rsid w:val="00995AD2"/>
    <w:rsid w:val="009A3F33"/>
    <w:rsid w:val="009B0012"/>
    <w:rsid w:val="009B299C"/>
    <w:rsid w:val="009B2D1E"/>
    <w:rsid w:val="009B6FDE"/>
    <w:rsid w:val="009C2085"/>
    <w:rsid w:val="009C5BF5"/>
    <w:rsid w:val="009C6776"/>
    <w:rsid w:val="009D6757"/>
    <w:rsid w:val="009D7216"/>
    <w:rsid w:val="009E5295"/>
    <w:rsid w:val="009F4052"/>
    <w:rsid w:val="00A05D5D"/>
    <w:rsid w:val="00A229D7"/>
    <w:rsid w:val="00A272D0"/>
    <w:rsid w:val="00A30158"/>
    <w:rsid w:val="00A42401"/>
    <w:rsid w:val="00A42450"/>
    <w:rsid w:val="00A552FF"/>
    <w:rsid w:val="00A568A6"/>
    <w:rsid w:val="00A601AC"/>
    <w:rsid w:val="00A704CB"/>
    <w:rsid w:val="00A767D6"/>
    <w:rsid w:val="00A776B2"/>
    <w:rsid w:val="00A82A71"/>
    <w:rsid w:val="00A84331"/>
    <w:rsid w:val="00A84A56"/>
    <w:rsid w:val="00A9477A"/>
    <w:rsid w:val="00AA313B"/>
    <w:rsid w:val="00AB045D"/>
    <w:rsid w:val="00AB1F47"/>
    <w:rsid w:val="00AB5757"/>
    <w:rsid w:val="00AB73C8"/>
    <w:rsid w:val="00AC06B2"/>
    <w:rsid w:val="00AC1BD1"/>
    <w:rsid w:val="00AD13F8"/>
    <w:rsid w:val="00AD4006"/>
    <w:rsid w:val="00AE2EF6"/>
    <w:rsid w:val="00B03591"/>
    <w:rsid w:val="00B05B75"/>
    <w:rsid w:val="00B13BEA"/>
    <w:rsid w:val="00B23661"/>
    <w:rsid w:val="00B32CFD"/>
    <w:rsid w:val="00B33103"/>
    <w:rsid w:val="00B34362"/>
    <w:rsid w:val="00B40E58"/>
    <w:rsid w:val="00B4189A"/>
    <w:rsid w:val="00B44563"/>
    <w:rsid w:val="00B45971"/>
    <w:rsid w:val="00B46A0A"/>
    <w:rsid w:val="00B500CB"/>
    <w:rsid w:val="00B5684D"/>
    <w:rsid w:val="00B74438"/>
    <w:rsid w:val="00B74B4D"/>
    <w:rsid w:val="00B75967"/>
    <w:rsid w:val="00B762EB"/>
    <w:rsid w:val="00B802FE"/>
    <w:rsid w:val="00B83C0D"/>
    <w:rsid w:val="00B85D39"/>
    <w:rsid w:val="00B87678"/>
    <w:rsid w:val="00B90035"/>
    <w:rsid w:val="00B93777"/>
    <w:rsid w:val="00B9504D"/>
    <w:rsid w:val="00BA5AEC"/>
    <w:rsid w:val="00BA63AA"/>
    <w:rsid w:val="00BA7DD8"/>
    <w:rsid w:val="00BB47B7"/>
    <w:rsid w:val="00BB67BD"/>
    <w:rsid w:val="00BB6C26"/>
    <w:rsid w:val="00BB6D9C"/>
    <w:rsid w:val="00BC046E"/>
    <w:rsid w:val="00BC51D1"/>
    <w:rsid w:val="00BC5AFC"/>
    <w:rsid w:val="00BD0B3A"/>
    <w:rsid w:val="00BD14E6"/>
    <w:rsid w:val="00BD2598"/>
    <w:rsid w:val="00BD31A0"/>
    <w:rsid w:val="00BD606D"/>
    <w:rsid w:val="00BD7053"/>
    <w:rsid w:val="00BE2C4C"/>
    <w:rsid w:val="00BE2F5B"/>
    <w:rsid w:val="00BE5896"/>
    <w:rsid w:val="00BF0BA0"/>
    <w:rsid w:val="00C0190B"/>
    <w:rsid w:val="00C0611A"/>
    <w:rsid w:val="00C134C8"/>
    <w:rsid w:val="00C136D5"/>
    <w:rsid w:val="00C149F1"/>
    <w:rsid w:val="00C203AF"/>
    <w:rsid w:val="00C20F78"/>
    <w:rsid w:val="00C24525"/>
    <w:rsid w:val="00C2495E"/>
    <w:rsid w:val="00C33B99"/>
    <w:rsid w:val="00C35340"/>
    <w:rsid w:val="00C37FA1"/>
    <w:rsid w:val="00C41D15"/>
    <w:rsid w:val="00C42EB4"/>
    <w:rsid w:val="00C43D1D"/>
    <w:rsid w:val="00C44C70"/>
    <w:rsid w:val="00C504CD"/>
    <w:rsid w:val="00C54AA0"/>
    <w:rsid w:val="00C55261"/>
    <w:rsid w:val="00C61965"/>
    <w:rsid w:val="00C62261"/>
    <w:rsid w:val="00C62F76"/>
    <w:rsid w:val="00C63A94"/>
    <w:rsid w:val="00C73730"/>
    <w:rsid w:val="00C76389"/>
    <w:rsid w:val="00C76EB4"/>
    <w:rsid w:val="00C83563"/>
    <w:rsid w:val="00C852E8"/>
    <w:rsid w:val="00C9630A"/>
    <w:rsid w:val="00CA28CC"/>
    <w:rsid w:val="00CB4878"/>
    <w:rsid w:val="00CC60B0"/>
    <w:rsid w:val="00CC69B9"/>
    <w:rsid w:val="00CD0277"/>
    <w:rsid w:val="00CD2DFD"/>
    <w:rsid w:val="00CD3208"/>
    <w:rsid w:val="00CD5554"/>
    <w:rsid w:val="00CD5C16"/>
    <w:rsid w:val="00CE56D6"/>
    <w:rsid w:val="00CF4760"/>
    <w:rsid w:val="00CF58F8"/>
    <w:rsid w:val="00D05236"/>
    <w:rsid w:val="00D05438"/>
    <w:rsid w:val="00D063BD"/>
    <w:rsid w:val="00D10142"/>
    <w:rsid w:val="00D17AB6"/>
    <w:rsid w:val="00D2076C"/>
    <w:rsid w:val="00D23E54"/>
    <w:rsid w:val="00D26848"/>
    <w:rsid w:val="00D34917"/>
    <w:rsid w:val="00D465C6"/>
    <w:rsid w:val="00D46C89"/>
    <w:rsid w:val="00D53AF2"/>
    <w:rsid w:val="00D572DD"/>
    <w:rsid w:val="00D60F3B"/>
    <w:rsid w:val="00D64A29"/>
    <w:rsid w:val="00D679C3"/>
    <w:rsid w:val="00D87CEB"/>
    <w:rsid w:val="00D87F96"/>
    <w:rsid w:val="00DA39A9"/>
    <w:rsid w:val="00DA7944"/>
    <w:rsid w:val="00DB3CD9"/>
    <w:rsid w:val="00DB3E9C"/>
    <w:rsid w:val="00DB6AAD"/>
    <w:rsid w:val="00DC1325"/>
    <w:rsid w:val="00DC3196"/>
    <w:rsid w:val="00DC75A9"/>
    <w:rsid w:val="00DC7AD2"/>
    <w:rsid w:val="00DD031D"/>
    <w:rsid w:val="00DD17E6"/>
    <w:rsid w:val="00DD456A"/>
    <w:rsid w:val="00DD50DB"/>
    <w:rsid w:val="00DE0695"/>
    <w:rsid w:val="00DE1EC1"/>
    <w:rsid w:val="00DE3D6C"/>
    <w:rsid w:val="00DE480C"/>
    <w:rsid w:val="00DE7839"/>
    <w:rsid w:val="00DF134D"/>
    <w:rsid w:val="00E0003D"/>
    <w:rsid w:val="00E03E74"/>
    <w:rsid w:val="00E04E71"/>
    <w:rsid w:val="00E27D77"/>
    <w:rsid w:val="00E364F7"/>
    <w:rsid w:val="00E40AC9"/>
    <w:rsid w:val="00E4496D"/>
    <w:rsid w:val="00E45E58"/>
    <w:rsid w:val="00E46062"/>
    <w:rsid w:val="00E46B27"/>
    <w:rsid w:val="00E46C0B"/>
    <w:rsid w:val="00E4747D"/>
    <w:rsid w:val="00E478ED"/>
    <w:rsid w:val="00E535DD"/>
    <w:rsid w:val="00E53893"/>
    <w:rsid w:val="00E53B8E"/>
    <w:rsid w:val="00E560A8"/>
    <w:rsid w:val="00E57284"/>
    <w:rsid w:val="00E66A32"/>
    <w:rsid w:val="00E77F5A"/>
    <w:rsid w:val="00E81F41"/>
    <w:rsid w:val="00E839EF"/>
    <w:rsid w:val="00E83EA4"/>
    <w:rsid w:val="00E9262F"/>
    <w:rsid w:val="00E93C80"/>
    <w:rsid w:val="00E963C9"/>
    <w:rsid w:val="00E968F6"/>
    <w:rsid w:val="00EA2C3C"/>
    <w:rsid w:val="00EA3588"/>
    <w:rsid w:val="00EB3C0A"/>
    <w:rsid w:val="00EB478D"/>
    <w:rsid w:val="00EC4201"/>
    <w:rsid w:val="00EC543B"/>
    <w:rsid w:val="00EC7962"/>
    <w:rsid w:val="00ED193E"/>
    <w:rsid w:val="00ED2311"/>
    <w:rsid w:val="00ED3A61"/>
    <w:rsid w:val="00ED4B65"/>
    <w:rsid w:val="00EE3AA0"/>
    <w:rsid w:val="00EE4CB3"/>
    <w:rsid w:val="00EE52FA"/>
    <w:rsid w:val="00EE53E1"/>
    <w:rsid w:val="00EE7A1F"/>
    <w:rsid w:val="00EE7F48"/>
    <w:rsid w:val="00EF1262"/>
    <w:rsid w:val="00EF1FFB"/>
    <w:rsid w:val="00EF6479"/>
    <w:rsid w:val="00F0186F"/>
    <w:rsid w:val="00F02E82"/>
    <w:rsid w:val="00F06C88"/>
    <w:rsid w:val="00F1193A"/>
    <w:rsid w:val="00F12E59"/>
    <w:rsid w:val="00F4622B"/>
    <w:rsid w:val="00F50A40"/>
    <w:rsid w:val="00F62157"/>
    <w:rsid w:val="00F646C8"/>
    <w:rsid w:val="00F648C0"/>
    <w:rsid w:val="00F64E40"/>
    <w:rsid w:val="00F6584B"/>
    <w:rsid w:val="00F66C65"/>
    <w:rsid w:val="00F73700"/>
    <w:rsid w:val="00F73E78"/>
    <w:rsid w:val="00F81D24"/>
    <w:rsid w:val="00F828F7"/>
    <w:rsid w:val="00F83B1F"/>
    <w:rsid w:val="00F90472"/>
    <w:rsid w:val="00F9596B"/>
    <w:rsid w:val="00FA1A81"/>
    <w:rsid w:val="00FA4C1E"/>
    <w:rsid w:val="00FA4F3D"/>
    <w:rsid w:val="00FA522E"/>
    <w:rsid w:val="00FA5814"/>
    <w:rsid w:val="00FA68B4"/>
    <w:rsid w:val="00FA712E"/>
    <w:rsid w:val="00FB1E46"/>
    <w:rsid w:val="00FB4B0D"/>
    <w:rsid w:val="00FB6EAE"/>
    <w:rsid w:val="00FC33B4"/>
    <w:rsid w:val="00FC3F20"/>
    <w:rsid w:val="00FC6F17"/>
    <w:rsid w:val="00FC752E"/>
    <w:rsid w:val="00FD0209"/>
    <w:rsid w:val="00FD7765"/>
    <w:rsid w:val="00FF3826"/>
    <w:rsid w:val="00FF46E7"/>
    <w:rsid w:val="00FF5347"/>
    <w:rsid w:val="00FF69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20CB4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DF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F646C8"/>
    <w:pPr>
      <w:keepNext/>
      <w:outlineLvl w:val="2"/>
    </w:pPr>
    <w:rPr>
      <w:b/>
    </w:rPr>
  </w:style>
  <w:style w:type="paragraph" w:styleId="Heading4">
    <w:name w:val="heading 4"/>
    <w:basedOn w:val="Normal"/>
    <w:next w:val="Normal"/>
    <w:link w:val="Heading4Char"/>
    <w:uiPriority w:val="9"/>
    <w:unhideWhenUsed/>
    <w:qFormat/>
    <w:rsid w:val="004D0DD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Heading4"/>
    <w:next w:val="Normal"/>
    <w:link w:val="Heading5Char"/>
    <w:uiPriority w:val="9"/>
    <w:unhideWhenUsed/>
    <w:qFormat/>
    <w:rsid w:val="000F0951"/>
    <w:pPr>
      <w:outlineLvl w:val="4"/>
    </w:pPr>
  </w:style>
  <w:style w:type="paragraph" w:styleId="Heading6">
    <w:name w:val="heading 6"/>
    <w:basedOn w:val="Normal"/>
    <w:next w:val="Normal"/>
    <w:link w:val="Heading6Char"/>
    <w:uiPriority w:val="9"/>
    <w:unhideWhenUsed/>
    <w:qFormat/>
    <w:rsid w:val="00E535DD"/>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Summary box"/>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F646C8"/>
    <w:rPr>
      <w:rFonts w:ascii="Calibri" w:eastAsia="Calibri" w:hAnsi="Calibri" w:cs="Times New Roman"/>
      <w:b/>
      <w:sz w:val="22"/>
    </w:rPr>
  </w:style>
  <w:style w:type="paragraph" w:customStyle="1" w:styleId="TableHeading">
    <w:name w:val="Table Heading"/>
    <w:basedOn w:val="Normal"/>
    <w:link w:val="TableHeadingChar"/>
    <w:qFormat/>
    <w:rsid w:val="00F90472"/>
    <w:pPr>
      <w:keepNext/>
      <w:tabs>
        <w:tab w:val="left" w:pos="851"/>
      </w:tabs>
      <w:spacing w:before="40" w:after="40" w:line="240" w:lineRule="auto"/>
      <w:jc w:val="both"/>
    </w:pPr>
    <w:rPr>
      <w:rFonts w:ascii="Arial Narrow" w:hAnsi="Arial Narrow"/>
      <w:b/>
      <w:sz w:val="20"/>
    </w:rPr>
  </w:style>
  <w:style w:type="paragraph" w:styleId="FootnoteText">
    <w:name w:val="footnote text"/>
    <w:basedOn w:val="Normal"/>
    <w:link w:val="FootnoteTextChar"/>
    <w:uiPriority w:val="99"/>
    <w:semiHidden/>
    <w:unhideWhenUsed/>
    <w:rsid w:val="002E0715"/>
    <w:pPr>
      <w:spacing w:after="0" w:line="240" w:lineRule="auto"/>
    </w:pPr>
    <w:rPr>
      <w:sz w:val="20"/>
      <w:szCs w:val="20"/>
    </w:rPr>
  </w:style>
  <w:style w:type="character" w:customStyle="1" w:styleId="TableHeadingChar">
    <w:name w:val="Table Heading Char"/>
    <w:basedOn w:val="DefaultParagraphFont"/>
    <w:link w:val="TableHeading"/>
    <w:rsid w:val="00F90472"/>
    <w:rPr>
      <w:rFonts w:ascii="Arial Narrow" w:eastAsia="Calibri" w:hAnsi="Arial Narrow" w:cs="Times New Roman"/>
      <w:b/>
      <w:sz w:val="20"/>
    </w:rPr>
  </w:style>
  <w:style w:type="character" w:customStyle="1" w:styleId="FootnoteTextChar">
    <w:name w:val="Footnote Text Char"/>
    <w:basedOn w:val="DefaultParagraphFont"/>
    <w:link w:val="FootnoteText"/>
    <w:uiPriority w:val="99"/>
    <w:semiHidden/>
    <w:rsid w:val="002E0715"/>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E0715"/>
    <w:rPr>
      <w:vertAlign w:val="superscript"/>
    </w:rPr>
  </w:style>
  <w:style w:type="paragraph" w:customStyle="1" w:styleId="EndNoteBibliographyTitle">
    <w:name w:val="EndNote Bibliography Title"/>
    <w:basedOn w:val="Normal"/>
    <w:link w:val="EndNoteBibliographyTitleChar"/>
    <w:rsid w:val="00C62261"/>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C62261"/>
    <w:rPr>
      <w:rFonts w:ascii="Calibri" w:eastAsia="Calibri" w:hAnsi="Calibri" w:cs="Calibri"/>
      <w:noProof/>
      <w:sz w:val="22"/>
      <w:lang w:val="en-US"/>
    </w:rPr>
  </w:style>
  <w:style w:type="paragraph" w:customStyle="1" w:styleId="EndNoteBibliography">
    <w:name w:val="EndNote Bibliography"/>
    <w:basedOn w:val="Normal"/>
    <w:link w:val="EndNoteBibliographyChar"/>
    <w:rsid w:val="00C62261"/>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C62261"/>
    <w:rPr>
      <w:rFonts w:ascii="Calibri" w:eastAsia="Calibri" w:hAnsi="Calibri" w:cs="Calibri"/>
      <w:noProof/>
      <w:sz w:val="22"/>
      <w:lang w:val="en-US"/>
    </w:rPr>
  </w:style>
  <w:style w:type="character" w:customStyle="1" w:styleId="Heading4Char">
    <w:name w:val="Heading 4 Char"/>
    <w:basedOn w:val="DefaultParagraphFont"/>
    <w:link w:val="Heading4"/>
    <w:uiPriority w:val="9"/>
    <w:rsid w:val="004D0DD5"/>
    <w:rPr>
      <w:rFonts w:asciiTheme="majorHAnsi" w:eastAsiaTheme="majorEastAsia" w:hAnsiTheme="majorHAnsi" w:cstheme="majorBidi"/>
      <w:i/>
      <w:iCs/>
      <w:color w:val="365F91" w:themeColor="accent1" w:themeShade="BF"/>
      <w:sz w:val="22"/>
    </w:rPr>
  </w:style>
  <w:style w:type="paragraph" w:styleId="Quote">
    <w:name w:val="Quote"/>
    <w:basedOn w:val="Normal"/>
    <w:next w:val="Normal"/>
    <w:link w:val="QuoteChar"/>
    <w:uiPriority w:val="29"/>
    <w:qFormat/>
    <w:rsid w:val="00BB6D9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B6D9C"/>
    <w:rPr>
      <w:rFonts w:ascii="Calibri" w:eastAsia="Calibri" w:hAnsi="Calibri" w:cs="Times New Roman"/>
      <w:i/>
      <w:iCs/>
      <w:color w:val="404040" w:themeColor="text1" w:themeTint="BF"/>
      <w:sz w:val="22"/>
    </w:rPr>
  </w:style>
  <w:style w:type="paragraph" w:customStyle="1" w:styleId="Tablenotes">
    <w:name w:val="Table notes"/>
    <w:basedOn w:val="Quote"/>
    <w:qFormat/>
    <w:rsid w:val="00511A6F"/>
    <w:pPr>
      <w:spacing w:before="40" w:after="240" w:line="240" w:lineRule="auto"/>
      <w:ind w:left="0" w:right="11"/>
      <w:contextualSpacing/>
      <w:jc w:val="both"/>
    </w:pPr>
    <w:rPr>
      <w:rFonts w:ascii="Arial Narrow" w:hAnsi="Arial Narrow"/>
      <w:i w:val="0"/>
      <w:sz w:val="18"/>
    </w:rPr>
  </w:style>
  <w:style w:type="character" w:customStyle="1" w:styleId="Heading5Char">
    <w:name w:val="Heading 5 Char"/>
    <w:basedOn w:val="DefaultParagraphFont"/>
    <w:link w:val="Heading5"/>
    <w:uiPriority w:val="9"/>
    <w:rsid w:val="000F0951"/>
    <w:rPr>
      <w:rFonts w:asciiTheme="majorHAnsi" w:eastAsiaTheme="majorEastAsia" w:hAnsiTheme="majorHAnsi" w:cstheme="majorBidi"/>
      <w:i/>
      <w:iCs/>
      <w:color w:val="365F91" w:themeColor="accent1" w:themeShade="BF"/>
      <w:sz w:val="22"/>
    </w:rPr>
  </w:style>
  <w:style w:type="character" w:customStyle="1" w:styleId="Heading6Char">
    <w:name w:val="Heading 6 Char"/>
    <w:basedOn w:val="DefaultParagraphFont"/>
    <w:link w:val="Heading6"/>
    <w:uiPriority w:val="9"/>
    <w:rsid w:val="00E535DD"/>
    <w:rPr>
      <w:rFonts w:asciiTheme="majorHAnsi" w:eastAsiaTheme="majorEastAsia" w:hAnsiTheme="majorHAnsi" w:cstheme="majorBidi"/>
      <w:color w:val="243F60" w:themeColor="accent1" w:themeShade="7F"/>
      <w:sz w:val="22"/>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E560A8"/>
    <w:rPr>
      <w:rFonts w:ascii="Calibri" w:eastAsia="Calibri" w:hAnsi="Calibri" w:cs="Times New Roman"/>
      <w:sz w:val="22"/>
    </w:rPr>
  </w:style>
  <w:style w:type="table" w:customStyle="1" w:styleId="TableGrid2">
    <w:name w:val="Table Grid2"/>
    <w:basedOn w:val="TableNormal"/>
    <w:next w:val="TableGrid"/>
    <w:uiPriority w:val="59"/>
    <w:rsid w:val="00090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ccn.org/professionals/physician_gls/default.asp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myriad.com/managed-care/bracanalysis-cdx/" TargetMode="External"/><Relationship Id="rId2" Type="http://schemas.openxmlformats.org/officeDocument/2006/relationships/hyperlink" Target="https://www.nccn.org/professionals/physician_gls/default.aspx" TargetMode="External"/><Relationship Id="rId1" Type="http://schemas.openxmlformats.org/officeDocument/2006/relationships/hyperlink" Target="https://www.pancreaticcancer.net.au/patients-pancreatic-cancer/statistics/" TargetMode="External"/><Relationship Id="rId6" Type="http://schemas.openxmlformats.org/officeDocument/2006/relationships/hyperlink" Target="https://www.nccn.org/professionals/physician_gls/default.aspx" TargetMode="External"/><Relationship Id="rId5" Type="http://schemas.openxmlformats.org/officeDocument/2006/relationships/hyperlink" Target="https://www.nccn.org/professionals/physician_gls/default.aspx" TargetMode="External"/><Relationship Id="rId4" Type="http://schemas.openxmlformats.org/officeDocument/2006/relationships/hyperlink" Target="https://www.eviq.org.au/medical-oncology/upper-gastrointestinal/pancreas-and-bili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IH19</b:Tag>
    <b:SourceType>InternetSite</b:SourceType>
    <b:Guid>{D18AA8CF-3E1C-42AE-A80E-DC48AE7DF571}</b:Guid>
    <b:Author>
      <b:Author>
        <b:NameList>
          <b:Person>
            <b:Last>AIHW</b:Last>
          </b:Person>
        </b:NameList>
      </b:Author>
      <b:ProducerName>
        <b:NameList>
          <b:Person>
            <b:Last>Govrnment</b:Last>
            <b:First>Australian</b:First>
          </b:Person>
        </b:NameList>
      </b:ProducerName>
    </b:Author>
    <b:Title>Pancreatric cancer in Australia statistics</b:Title>
    <b:Year>2019</b:Year>
    <b:InternetSiteTitle>Cancer Australia</b:InternetSiteTitle>
    <b:YearAccessed>2019</b:YearAccessed>
    <b:URL>https://pancreatic-cancer.canceraustralia.gov.au/statistics</b:URL>
    <b:MonthAccessed>September</b:MonthAccessed>
    <b:DayAccessed>9</b:DayAccessed>
    <b:RefOrder>1</b:RefOrder>
  </b:Source>
  <b:Source>
    <b:Tag>AIH18</b:Tag>
    <b:SourceType>Report</b:SourceType>
    <b:Guid>{587F1757-00A6-46C1-A4DC-708CD59B1703}</b:Guid>
    <b:Author>
      <b:Author>
        <b:Corporate>AIHW</b:Corporate>
      </b:Author>
    </b:Author>
    <b:Year>2018</b:Year>
    <b:ShortTitle>Colorectal and other digestive-tract cancers.</b:ShortTitle>
    <b:Title>Colorectal and other digestive-tract cancers</b:Title>
    <b:RefOrder>3</b:RefOrder>
  </b:Source>
  <b:Source>
    <b:Tag>AIH12</b:Tag>
    <b:SourceType>JournalArticle</b:SourceType>
    <b:Guid>{DCBA7FFC-59AD-4427-AE63-7EBDE8032215}</b:Guid>
    <b:Author>
      <b:Author>
        <b:Corporate>AIHW</b:Corporate>
      </b:Author>
    </b:Author>
    <b:Title>Cancer incidence projections: Australia, 2011 to 2020</b:Title>
    <b:Year>2012</b:Year>
    <b:RefOrder>4</b:RefOrder>
  </b:Source>
  <b:Source>
    <b:Tag>Duc15</b:Tag>
    <b:SourceType>JournalArticle</b:SourceType>
    <b:Guid>{54876880-9CEC-4D13-AFEA-FE7DA23EFE94}</b:Guid>
    <b:Author>
      <b:Author>
        <b:NameList>
          <b:Person>
            <b:Last>Ducreux M</b:Last>
            <b:First>Cuhna</b:First>
            <b:Middle>AS, Caramella C, Hollebecque A, Burtin P, Goere D et al.</b:Middle>
          </b:Person>
        </b:NameList>
      </b:Author>
    </b:Author>
    <b:Title>Cancer of the pancreas: ESMO Clinical Practice Guidelines for diagnosis, treatment and follow-up</b:Title>
    <b:Year>2015</b:Year>
    <b:JournalName>Annals of Oncology</b:JournalName>
    <b:Pages>v56-v58.</b:Pages>
    <b:Volume>26</b:Volume>
    <b:Issue>Suppl 5</b:Issue>
    <b:RefOrder>5</b:RefOrder>
  </b:Source>
  <b:Source>
    <b:Tag>Pan17</b:Tag>
    <b:SourceType>InternetSite</b:SourceType>
    <b:Guid>{8852D944-6C9D-496F-B55B-3CEA11F34801}</b:Guid>
    <b:Title>Pancreatic Adenocarcinoma, Version 3.2019, NCCN Clinical Practice Guidelines in Oncology</b:Title>
    <b:JournalName>J Natl Compr Canc Netw</b:JournalName>
    <b:Year>2019</b:Year>
    <b:Volume>15</b:Volume>
    <b:Issue>8</b:Issue>
    <b:Author>
      <b:Author>
        <b:NameList>
          <b:Person>
            <b:Last>Tempero MA</b:Last>
            <b:First>Malafa</b:First>
            <b:Middle>MP, Al-Hawary M, Asbun H, Bain A, Behrman SW et al.</b:Middle>
          </b:Person>
        </b:NameList>
      </b:Author>
    </b:Author>
    <b:URL>https://www.nccn.org/store/login/login.aspx?ReturnURL=https://www.nccn.org/professionals/physician_gls/pdf/pancreatic.pdf</b:URL>
    <b:YearAccessed>2019</b:YearAccessed>
    <b:MonthAccessed>October</b:MonthAccessed>
    <b:RefOrder>6</b:RefOrder>
  </b:Source>
  <b:Source>
    <b:Tag>Gol19</b:Tag>
    <b:SourceType>JournalArticle</b:SourceType>
    <b:Guid>{03088EB3-CBCE-4025-B320-79DE8738488E}</b:Guid>
    <b:Author>
      <b:Author>
        <b:NameList>
          <b:Person>
            <b:Last>Golan T</b:Last>
            <b:First>Hammel</b:First>
            <b:Middle>P, Reni M, Van Cutsem E, Macarulla T, Hall M et al.</b:Middle>
          </b:Person>
        </b:NameList>
      </b:Author>
    </b:Author>
    <b:Title>Maintenance Olaparib for Germline BRCA-Mutated Metastatic Pancreatic Cancer</b:Title>
    <b:JournalName>N Engl J Med </b:JournalName>
    <b:Year>2019</b:Year>
    <b:Pages>317-327</b:Pages>
    <b:Volume>381</b:Volume>
    <b:RefOrder>2</b:RefOrder>
  </b:Source>
  <b:Source>
    <b:Tag>RPi19</b:Tag>
    <b:SourceType>JournalArticle</b:SourceType>
    <b:Guid>{B2701C4E-1EDA-4FA8-ACFE-E24565BDBD83}</b:Guid>
    <b:Author>
      <b:Author>
        <b:Corporate>Pilarski R</b:Corporate>
      </b:Author>
    </b:Author>
    <b:Title>The Role of BRCATesting in Hereditary Pancreatic and Prostate Cancer Families</b:Title>
    <b:JournalName>Am soc Clin Oncol Educ Book</b:JournalName>
    <b:Year>2019</b:Year>
    <b:Pages>79-86</b:Pages>
    <b:Volume>39</b:Volume>
    <b:RefOrder>7</b:RefOrder>
  </b:Source>
  <b:Source>
    <b:Tag>Gol14</b:Tag>
    <b:SourceType>JournalArticle</b:SourceType>
    <b:Guid>{D81D9B3B-14F8-412A-8312-E2D362FFEAE3}</b:Guid>
    <b:Author>
      <b:Author>
        <b:NameList>
          <b:Person>
            <b:Last>Golan T</b:Last>
            <b:First>Kanji</b:First>
            <b:Middle>ZS, Epelbaum R, Devaud N, Dagan E, Holter S, et al.</b:Middle>
          </b:Person>
        </b:NameList>
      </b:Author>
    </b:Author>
    <b:Title>Overall survival and clinical characteristics of pancreatic cancer in BRCA mutation carriers.</b:Title>
    <b:Pages>1132-1138</b:Pages>
    <b:Year>2014</b:Year>
    <b:JournalName>Br J cancer</b:JournalName>
    <b:Volume>111</b:Volume>
    <b:Issue>6</b:Issue>
    <b:RefOrder>13</b:RefOrder>
  </b:Source>
  <b:Source>
    <b:Tag>Son11</b:Tag>
    <b:SourceType>JournalArticle</b:SourceType>
    <b:Guid>{EA8134F9-804C-4D1D-A1F5-0A7CA51B1E60}</b:Guid>
    <b:Author>
      <b:Author>
        <b:NameList>
          <b:Person>
            <b:Last>Sonnenblick A</b:Last>
            <b:First>Kadouri</b:First>
            <b:Middle>L, Appelbaum L, Peretz T, Sagi M, Goldberg Y, et al.</b:Middle>
          </b:Person>
        </b:NameList>
      </b:Author>
    </b:Author>
    <b:Title>Complete remission, in BRCA2 mutation carrier with metastatic pancreatic adenocarcinoma, treated with cisplatin based therapy.</b:Title>
    <b:JournalName>Cancer Biol Ther</b:JournalName>
    <b:Year>2011</b:Year>
    <b:Pages>165-168.</b:Pages>
    <b:Volume>12</b:Volume>
    <b:Issue>3</b:Issue>
    <b:RefOrder>14</b:RefOrder>
  </b:Source>
</b:Sources>
</file>

<file path=customXml/itemProps1.xml><?xml version="1.0" encoding="utf-8"?>
<ds:datastoreItem xmlns:ds="http://schemas.openxmlformats.org/officeDocument/2006/customXml" ds:itemID="{9BF5B61E-4882-4425-861B-7C2E1E805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578</Words>
  <Characters>105899</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3T05:03:00Z</dcterms:created>
  <dcterms:modified xsi:type="dcterms:W3CDTF">2020-09-21T05:03:00Z</dcterms:modified>
</cp:coreProperties>
</file>